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77D04" w:rsidRPr="005F1DF7" w:rsidRDefault="005F1DF7" w:rsidP="005F1DF7">
      <w:pPr>
        <w:pStyle w:val="TOC1"/>
        <w:rPr>
          <w:sz w:val="30"/>
          <w:szCs w:val="30"/>
        </w:rPr>
      </w:pPr>
      <w:bookmarkStart w:id="0" w:name="_Toc369627502"/>
      <w:bookmarkStart w:id="1" w:name="_Toc344722179"/>
      <w:bookmarkStart w:id="2" w:name="_Toc371495295"/>
      <w:bookmarkStart w:id="3" w:name="_Toc372895604"/>
      <w:r w:rsidRPr="005F1DF7">
        <w:rPr>
          <w:sz w:val="30"/>
          <w:szCs w:val="30"/>
        </w:rPr>
        <w:t>Adaptable KAP model questionnaires</w:t>
      </w:r>
    </w:p>
    <w:p w:rsidR="005F1DF7" w:rsidRPr="00D5357F" w:rsidRDefault="005F1DF7" w:rsidP="00D5357F">
      <w:pPr>
        <w:jc w:val="center"/>
        <w:rPr>
          <w:lang w:val="en-US"/>
        </w:rPr>
      </w:pPr>
      <w:bookmarkStart w:id="4" w:name="_GoBack"/>
      <w:bookmarkEnd w:id="4"/>
    </w:p>
    <w:p w:rsidR="00D5357F" w:rsidRPr="00D5357F" w:rsidRDefault="00E63F8B" w:rsidP="00D5357F">
      <w:pPr>
        <w:spacing w:after="0"/>
        <w:rPr>
          <w:color w:val="1F497D"/>
        </w:rPr>
      </w:pPr>
      <w:r w:rsidRPr="00D5357F">
        <w:rPr>
          <w:lang w:val="en-US"/>
        </w:rPr>
        <w:t xml:space="preserve">This document is an extract from the FAO publication </w:t>
      </w:r>
      <w:r w:rsidRPr="00D5357F">
        <w:rPr>
          <w:i/>
          <w:lang w:val="en-US"/>
        </w:rPr>
        <w:t xml:space="preserve">Guidelines for assessing nutrition-related knowledge, attitudes and practices </w:t>
      </w:r>
      <w:r w:rsidRPr="00D5357F">
        <w:rPr>
          <w:lang w:val="en-US"/>
        </w:rPr>
        <w:t>(2014)</w:t>
      </w:r>
      <w:r w:rsidR="005B2293">
        <w:rPr>
          <w:lang w:val="en-US"/>
        </w:rPr>
        <w:t>, also called KAP manual</w:t>
      </w:r>
      <w:r w:rsidR="00D5357F" w:rsidRPr="00D5357F">
        <w:rPr>
          <w:lang w:val="en-US"/>
        </w:rPr>
        <w:t xml:space="preserve">, available at:  </w:t>
      </w:r>
      <w:hyperlink r:id="rId8" w:history="1">
        <w:r w:rsidR="00D5357F" w:rsidRPr="00D5357F">
          <w:rPr>
            <w:rStyle w:val="Hyperlink"/>
          </w:rPr>
          <w:t>http://www.fao.org/docrep/019/i3545e/i3545e00.htm</w:t>
        </w:r>
      </w:hyperlink>
    </w:p>
    <w:p w:rsidR="00D5357F" w:rsidRPr="00D5357F" w:rsidRDefault="00D5357F" w:rsidP="00E63F8B">
      <w:pPr>
        <w:spacing w:after="120"/>
        <w:rPr>
          <w:lang w:val="en-US"/>
        </w:rPr>
      </w:pPr>
    </w:p>
    <w:p w:rsidR="00E63F8B" w:rsidRDefault="00E63F8B" w:rsidP="00E63F8B">
      <w:pPr>
        <w:spacing w:after="120"/>
        <w:rPr>
          <w:lang w:val="en-US"/>
        </w:rPr>
      </w:pPr>
      <w:r>
        <w:rPr>
          <w:lang w:val="en-US"/>
        </w:rPr>
        <w:t xml:space="preserve">It contains some of the document’s annexes, namely: </w:t>
      </w:r>
    </w:p>
    <w:p w:rsidR="00E63F8B" w:rsidRDefault="00E63F8B" w:rsidP="00E63F8B">
      <w:pPr>
        <w:pStyle w:val="ListParagraph"/>
        <w:numPr>
          <w:ilvl w:val="0"/>
          <w:numId w:val="37"/>
        </w:numPr>
        <w:spacing w:after="120"/>
        <w:ind w:left="714" w:hanging="357"/>
        <w:rPr>
          <w:lang w:val="en-US"/>
        </w:rPr>
      </w:pPr>
      <w:r w:rsidRPr="00022A0C">
        <w:rPr>
          <w:lang w:val="en-US"/>
        </w:rPr>
        <w:t xml:space="preserve"> informed consent and sociodemographic questionnaires</w:t>
      </w:r>
      <w:r>
        <w:rPr>
          <w:lang w:val="en-US"/>
        </w:rPr>
        <w:t>,</w:t>
      </w:r>
      <w:r w:rsidRPr="00022A0C">
        <w:rPr>
          <w:lang w:val="en-US"/>
        </w:rPr>
        <w:t xml:space="preserve"> and</w:t>
      </w:r>
    </w:p>
    <w:p w:rsidR="00E63F8B" w:rsidRPr="00345E8C" w:rsidRDefault="00E63F8B" w:rsidP="00E63F8B">
      <w:pPr>
        <w:pStyle w:val="ListParagraph"/>
        <w:numPr>
          <w:ilvl w:val="0"/>
          <w:numId w:val="37"/>
        </w:numPr>
        <w:rPr>
          <w:lang w:val="fr-FR"/>
        </w:rPr>
      </w:pPr>
      <w:r w:rsidRPr="00345E8C">
        <w:rPr>
          <w:lang w:val="fr-FR"/>
        </w:rPr>
        <w:t xml:space="preserve"> nutrition-related KAP model questionnaires (modules).</w:t>
      </w:r>
    </w:p>
    <w:p w:rsidR="00E63F8B" w:rsidRDefault="00E63F8B" w:rsidP="00E63F8B">
      <w:pPr>
        <w:rPr>
          <w:lang w:val="en-US"/>
        </w:rPr>
      </w:pPr>
      <w:r>
        <w:rPr>
          <w:lang w:val="en-US"/>
        </w:rPr>
        <w:t>These questionnaires need to be adapted to the local context and to the requirements of the specific project or intervention in which they are going to be used. Hence, they are herewith provided in MS Word format, for easy adaptation and reproduction.</w:t>
      </w:r>
    </w:p>
    <w:p w:rsidR="0049198F" w:rsidRPr="00F211CF" w:rsidRDefault="0049198F" w:rsidP="00E63F8B">
      <w:pPr>
        <w:rPr>
          <w:lang w:val="en-US"/>
        </w:rPr>
      </w:pPr>
    </w:p>
    <w:sdt>
      <w:sdtPr>
        <w:rPr>
          <w:rFonts w:ascii="Times New Roman" w:eastAsia="Times New Roman" w:hAnsi="Times New Roman" w:cs="Times New Roman"/>
          <w:b w:val="0"/>
          <w:bCs w:val="0"/>
          <w:color w:val="auto"/>
          <w:sz w:val="24"/>
          <w:szCs w:val="24"/>
          <w:lang w:val="en-GB"/>
        </w:rPr>
        <w:id w:val="461756126"/>
        <w:docPartObj>
          <w:docPartGallery w:val="Table of Contents"/>
          <w:docPartUnique/>
        </w:docPartObj>
      </w:sdtPr>
      <w:sdtEndPr/>
      <w:sdtContent>
        <w:p w:rsidR="00345E8C" w:rsidRDefault="00345E8C">
          <w:pPr>
            <w:pStyle w:val="TOCHeading"/>
            <w:rPr>
              <w:rFonts w:ascii="Times New Roman" w:hAnsi="Times New Roman" w:cs="Times New Roman"/>
            </w:rPr>
          </w:pPr>
          <w:r w:rsidRPr="00345E8C">
            <w:rPr>
              <w:rFonts w:ascii="Times New Roman" w:hAnsi="Times New Roman" w:cs="Times New Roman"/>
            </w:rPr>
            <w:t>Table of Contents</w:t>
          </w:r>
        </w:p>
        <w:p w:rsidR="00345E8C" w:rsidRPr="00345E8C" w:rsidRDefault="00345E8C" w:rsidP="00345E8C">
          <w:pPr>
            <w:rPr>
              <w:lang w:val="en-US"/>
            </w:rPr>
          </w:pPr>
        </w:p>
        <w:p w:rsidR="00345E8C" w:rsidRPr="00345E8C" w:rsidRDefault="004462FE" w:rsidP="00345E8C">
          <w:pPr>
            <w:pStyle w:val="TOC1"/>
            <w:jc w:val="left"/>
            <w:rPr>
              <w:rFonts w:eastAsiaTheme="minorEastAsia"/>
              <w:b w:val="0"/>
            </w:rPr>
          </w:pPr>
          <w:r w:rsidRPr="00345E8C">
            <w:fldChar w:fldCharType="begin"/>
          </w:r>
          <w:r w:rsidR="00345E8C" w:rsidRPr="00345E8C">
            <w:instrText xml:space="preserve"> TOC \o "1-3" \h \z \u </w:instrText>
          </w:r>
          <w:r w:rsidRPr="00345E8C">
            <w:fldChar w:fldCharType="separate"/>
          </w:r>
          <w:hyperlink w:anchor="_Toc374979478" w:history="1">
            <w:r w:rsidR="00AD68C3">
              <w:rPr>
                <w:rStyle w:val="Hyperlink"/>
              </w:rPr>
              <w:t>Appendix 3</w:t>
            </w:r>
            <w:r w:rsidR="00345E8C" w:rsidRPr="00345E8C">
              <w:rPr>
                <w:rStyle w:val="Hyperlink"/>
                <w:b w:val="0"/>
              </w:rPr>
              <w:t>: Informed consent form and sociodemographic questionnaire for caregivers of infants and young children (0–6 months and 6–23 months)</w:t>
            </w:r>
            <w:r w:rsidR="00345E8C" w:rsidRPr="00345E8C">
              <w:rPr>
                <w:b w:val="0"/>
                <w:webHidden/>
              </w:rPr>
              <w:tab/>
            </w:r>
            <w:r w:rsidRPr="00345E8C">
              <w:rPr>
                <w:b w:val="0"/>
                <w:webHidden/>
              </w:rPr>
              <w:fldChar w:fldCharType="begin"/>
            </w:r>
            <w:r w:rsidR="00345E8C" w:rsidRPr="00345E8C">
              <w:rPr>
                <w:b w:val="0"/>
                <w:webHidden/>
              </w:rPr>
              <w:instrText xml:space="preserve"> PAGEREF _Toc374979478 \h </w:instrText>
            </w:r>
            <w:r w:rsidRPr="00345E8C">
              <w:rPr>
                <w:b w:val="0"/>
                <w:webHidden/>
              </w:rPr>
            </w:r>
            <w:r w:rsidRPr="00345E8C">
              <w:rPr>
                <w:b w:val="0"/>
                <w:webHidden/>
              </w:rPr>
              <w:fldChar w:fldCharType="separate"/>
            </w:r>
            <w:r w:rsidR="00EA4A15">
              <w:rPr>
                <w:b w:val="0"/>
                <w:webHidden/>
              </w:rPr>
              <w:t>2</w:t>
            </w:r>
            <w:r w:rsidRPr="00345E8C">
              <w:rPr>
                <w:b w:val="0"/>
                <w:webHidden/>
              </w:rPr>
              <w:fldChar w:fldCharType="end"/>
            </w:r>
          </w:hyperlink>
        </w:p>
        <w:p w:rsidR="00345E8C" w:rsidRPr="00345E8C" w:rsidRDefault="00EB4A5C">
          <w:pPr>
            <w:pStyle w:val="TOC1"/>
            <w:rPr>
              <w:rFonts w:eastAsiaTheme="minorEastAsia"/>
              <w:b w:val="0"/>
            </w:rPr>
          </w:pPr>
          <w:hyperlink w:anchor="_Toc374979480" w:history="1">
            <w:r w:rsidR="00AD68C3">
              <w:rPr>
                <w:rStyle w:val="Hyperlink"/>
              </w:rPr>
              <w:t>Appendix 4</w:t>
            </w:r>
            <w:r w:rsidR="00345E8C" w:rsidRPr="00345E8C">
              <w:rPr>
                <w:rStyle w:val="Hyperlink"/>
                <w:b w:val="0"/>
              </w:rPr>
              <w:t>: Informed consent form and sociodemographic questionnaire for school-aged children</w:t>
            </w:r>
            <w:r w:rsidR="00345E8C" w:rsidRPr="00345E8C">
              <w:rPr>
                <w:b w:val="0"/>
                <w:webHidden/>
              </w:rPr>
              <w:tab/>
            </w:r>
            <w:r w:rsidR="004462FE" w:rsidRPr="00345E8C">
              <w:rPr>
                <w:b w:val="0"/>
                <w:webHidden/>
              </w:rPr>
              <w:fldChar w:fldCharType="begin"/>
            </w:r>
            <w:r w:rsidR="00345E8C" w:rsidRPr="00345E8C">
              <w:rPr>
                <w:b w:val="0"/>
                <w:webHidden/>
              </w:rPr>
              <w:instrText xml:space="preserve"> PAGEREF _Toc374979480 \h </w:instrText>
            </w:r>
            <w:r w:rsidR="004462FE" w:rsidRPr="00345E8C">
              <w:rPr>
                <w:b w:val="0"/>
                <w:webHidden/>
              </w:rPr>
            </w:r>
            <w:r w:rsidR="004462FE" w:rsidRPr="00345E8C">
              <w:rPr>
                <w:b w:val="0"/>
                <w:webHidden/>
              </w:rPr>
              <w:fldChar w:fldCharType="separate"/>
            </w:r>
            <w:r w:rsidR="00EA4A15">
              <w:rPr>
                <w:b w:val="0"/>
                <w:webHidden/>
              </w:rPr>
              <w:t>5</w:t>
            </w:r>
            <w:r w:rsidR="004462FE" w:rsidRPr="00345E8C">
              <w:rPr>
                <w:b w:val="0"/>
                <w:webHidden/>
              </w:rPr>
              <w:fldChar w:fldCharType="end"/>
            </w:r>
          </w:hyperlink>
        </w:p>
        <w:p w:rsidR="00345E8C" w:rsidRPr="00345E8C" w:rsidRDefault="00EB4A5C">
          <w:pPr>
            <w:pStyle w:val="TOC1"/>
            <w:rPr>
              <w:rFonts w:eastAsiaTheme="minorEastAsia"/>
              <w:b w:val="0"/>
            </w:rPr>
          </w:pPr>
          <w:hyperlink w:anchor="_Toc374979484" w:history="1">
            <w:r w:rsidR="00AD68C3">
              <w:rPr>
                <w:rStyle w:val="Hyperlink"/>
              </w:rPr>
              <w:t>Appendix 5</w:t>
            </w:r>
            <w:r w:rsidR="00345E8C" w:rsidRPr="00345E8C">
              <w:rPr>
                <w:rStyle w:val="Hyperlink"/>
                <w:b w:val="0"/>
              </w:rPr>
              <w:t>: Informed consent form and sociodemographic questionnaire for adults (&gt; 18 years)</w:t>
            </w:r>
            <w:r w:rsidR="00345E8C" w:rsidRPr="00345E8C">
              <w:rPr>
                <w:b w:val="0"/>
                <w:webHidden/>
              </w:rPr>
              <w:tab/>
            </w:r>
            <w:r w:rsidR="004462FE" w:rsidRPr="00345E8C">
              <w:rPr>
                <w:b w:val="0"/>
                <w:webHidden/>
              </w:rPr>
              <w:fldChar w:fldCharType="begin"/>
            </w:r>
            <w:r w:rsidR="00345E8C" w:rsidRPr="00345E8C">
              <w:rPr>
                <w:b w:val="0"/>
                <w:webHidden/>
              </w:rPr>
              <w:instrText xml:space="preserve"> PAGEREF _Toc374979484 \h </w:instrText>
            </w:r>
            <w:r w:rsidR="004462FE" w:rsidRPr="00345E8C">
              <w:rPr>
                <w:b w:val="0"/>
                <w:webHidden/>
              </w:rPr>
            </w:r>
            <w:r w:rsidR="004462FE" w:rsidRPr="00345E8C">
              <w:rPr>
                <w:b w:val="0"/>
                <w:webHidden/>
              </w:rPr>
              <w:fldChar w:fldCharType="separate"/>
            </w:r>
            <w:r w:rsidR="00EA4A15">
              <w:rPr>
                <w:b w:val="0"/>
                <w:webHidden/>
              </w:rPr>
              <w:t>7</w:t>
            </w:r>
            <w:r w:rsidR="004462FE" w:rsidRPr="00345E8C">
              <w:rPr>
                <w:b w:val="0"/>
                <w:webHidden/>
              </w:rPr>
              <w:fldChar w:fldCharType="end"/>
            </w:r>
          </w:hyperlink>
        </w:p>
        <w:p w:rsidR="00345E8C" w:rsidRPr="00345E8C" w:rsidRDefault="00345E8C">
          <w:pPr>
            <w:pStyle w:val="TOC1"/>
            <w:rPr>
              <w:rStyle w:val="Hyperlink"/>
              <w:b w:val="0"/>
            </w:rPr>
          </w:pPr>
        </w:p>
        <w:p w:rsidR="00345E8C" w:rsidRPr="00345E8C" w:rsidRDefault="00EB4A5C">
          <w:pPr>
            <w:pStyle w:val="TOC1"/>
            <w:rPr>
              <w:rFonts w:eastAsiaTheme="minorEastAsia"/>
              <w:b w:val="0"/>
            </w:rPr>
          </w:pPr>
          <w:hyperlink w:anchor="_Toc374979486" w:history="1">
            <w:r w:rsidR="00345E8C" w:rsidRPr="00345E8C">
              <w:rPr>
                <w:rStyle w:val="Hyperlink"/>
                <w:lang w:val="fr-FR"/>
              </w:rPr>
              <w:t>Appendix 6</w:t>
            </w:r>
            <w:r w:rsidR="00345E8C" w:rsidRPr="00345E8C">
              <w:rPr>
                <w:rStyle w:val="Hyperlink"/>
                <w:b w:val="0"/>
                <w:lang w:val="fr-FR"/>
              </w:rPr>
              <w:t>: Nutrition-related KAP model questionnaires</w:t>
            </w:r>
            <w:r w:rsidR="00345E8C" w:rsidRPr="00345E8C">
              <w:rPr>
                <w:b w:val="0"/>
                <w:webHidden/>
              </w:rPr>
              <w:tab/>
            </w:r>
            <w:r w:rsidR="004462FE" w:rsidRPr="00345E8C">
              <w:rPr>
                <w:b w:val="0"/>
                <w:webHidden/>
              </w:rPr>
              <w:fldChar w:fldCharType="begin"/>
            </w:r>
            <w:r w:rsidR="00345E8C" w:rsidRPr="00345E8C">
              <w:rPr>
                <w:b w:val="0"/>
                <w:webHidden/>
              </w:rPr>
              <w:instrText xml:space="preserve"> PAGEREF _Toc374979486 \h </w:instrText>
            </w:r>
            <w:r w:rsidR="004462FE" w:rsidRPr="00345E8C">
              <w:rPr>
                <w:b w:val="0"/>
                <w:webHidden/>
              </w:rPr>
            </w:r>
            <w:r w:rsidR="004462FE" w:rsidRPr="00345E8C">
              <w:rPr>
                <w:b w:val="0"/>
                <w:webHidden/>
              </w:rPr>
              <w:fldChar w:fldCharType="separate"/>
            </w:r>
            <w:r w:rsidR="00EA4A15">
              <w:rPr>
                <w:b w:val="0"/>
                <w:webHidden/>
              </w:rPr>
              <w:t>9</w:t>
            </w:r>
            <w:r w:rsidR="004462FE" w:rsidRPr="00345E8C">
              <w:rPr>
                <w:b w:val="0"/>
                <w:webHidden/>
              </w:rPr>
              <w:fldChar w:fldCharType="end"/>
            </w:r>
          </w:hyperlink>
        </w:p>
        <w:p w:rsidR="00345E8C" w:rsidRPr="00345E8C" w:rsidRDefault="00EB4A5C">
          <w:pPr>
            <w:pStyle w:val="TOC1"/>
            <w:rPr>
              <w:rFonts w:eastAsiaTheme="minorEastAsia"/>
              <w:b w:val="0"/>
            </w:rPr>
          </w:pPr>
          <w:hyperlink w:anchor="_Toc374979487" w:history="1">
            <w:r w:rsidR="00345E8C" w:rsidRPr="00345E8C">
              <w:rPr>
                <w:rStyle w:val="Hyperlink"/>
                <w:b w:val="0"/>
              </w:rPr>
              <w:t>Module 1: Feeding infants (0–6 months)</w:t>
            </w:r>
            <w:r w:rsidR="00345E8C" w:rsidRPr="00345E8C">
              <w:rPr>
                <w:b w:val="0"/>
                <w:webHidden/>
              </w:rPr>
              <w:tab/>
            </w:r>
            <w:r w:rsidR="004462FE" w:rsidRPr="00345E8C">
              <w:rPr>
                <w:b w:val="0"/>
                <w:webHidden/>
              </w:rPr>
              <w:fldChar w:fldCharType="begin"/>
            </w:r>
            <w:r w:rsidR="00345E8C" w:rsidRPr="00345E8C">
              <w:rPr>
                <w:b w:val="0"/>
                <w:webHidden/>
              </w:rPr>
              <w:instrText xml:space="preserve"> PAGEREF _Toc374979487 \h </w:instrText>
            </w:r>
            <w:r w:rsidR="004462FE" w:rsidRPr="00345E8C">
              <w:rPr>
                <w:b w:val="0"/>
                <w:webHidden/>
              </w:rPr>
            </w:r>
            <w:r w:rsidR="004462FE" w:rsidRPr="00345E8C">
              <w:rPr>
                <w:b w:val="0"/>
                <w:webHidden/>
              </w:rPr>
              <w:fldChar w:fldCharType="separate"/>
            </w:r>
            <w:r w:rsidR="00EA4A15">
              <w:rPr>
                <w:b w:val="0"/>
                <w:webHidden/>
              </w:rPr>
              <w:t>9</w:t>
            </w:r>
            <w:r w:rsidR="004462FE" w:rsidRPr="00345E8C">
              <w:rPr>
                <w:b w:val="0"/>
                <w:webHidden/>
              </w:rPr>
              <w:fldChar w:fldCharType="end"/>
            </w:r>
          </w:hyperlink>
        </w:p>
        <w:p w:rsidR="00345E8C" w:rsidRPr="00345E8C" w:rsidRDefault="00EB4A5C">
          <w:pPr>
            <w:pStyle w:val="TOC1"/>
            <w:rPr>
              <w:rFonts w:eastAsiaTheme="minorEastAsia"/>
              <w:b w:val="0"/>
            </w:rPr>
          </w:pPr>
          <w:hyperlink w:anchor="_Toc374979511" w:history="1">
            <w:r w:rsidR="00345E8C" w:rsidRPr="00345E8C">
              <w:rPr>
                <w:rStyle w:val="Hyperlink"/>
                <w:b w:val="0"/>
              </w:rPr>
              <w:t>Module 2: Feeding young children (6–23 months)</w:t>
            </w:r>
            <w:r w:rsidR="00345E8C" w:rsidRPr="00345E8C">
              <w:rPr>
                <w:b w:val="0"/>
                <w:webHidden/>
              </w:rPr>
              <w:tab/>
            </w:r>
            <w:r w:rsidR="004462FE" w:rsidRPr="00345E8C">
              <w:rPr>
                <w:b w:val="0"/>
                <w:webHidden/>
              </w:rPr>
              <w:fldChar w:fldCharType="begin"/>
            </w:r>
            <w:r w:rsidR="00345E8C" w:rsidRPr="00345E8C">
              <w:rPr>
                <w:b w:val="0"/>
                <w:webHidden/>
              </w:rPr>
              <w:instrText xml:space="preserve"> PAGEREF _Toc374979511 \h </w:instrText>
            </w:r>
            <w:r w:rsidR="004462FE" w:rsidRPr="00345E8C">
              <w:rPr>
                <w:b w:val="0"/>
                <w:webHidden/>
              </w:rPr>
            </w:r>
            <w:r w:rsidR="004462FE" w:rsidRPr="00345E8C">
              <w:rPr>
                <w:b w:val="0"/>
                <w:webHidden/>
              </w:rPr>
              <w:fldChar w:fldCharType="separate"/>
            </w:r>
            <w:r w:rsidR="00EA4A15">
              <w:rPr>
                <w:b w:val="0"/>
                <w:webHidden/>
              </w:rPr>
              <w:t>20</w:t>
            </w:r>
            <w:r w:rsidR="004462FE" w:rsidRPr="00345E8C">
              <w:rPr>
                <w:b w:val="0"/>
                <w:webHidden/>
              </w:rPr>
              <w:fldChar w:fldCharType="end"/>
            </w:r>
          </w:hyperlink>
        </w:p>
        <w:p w:rsidR="00345E8C" w:rsidRPr="00345E8C" w:rsidRDefault="00EB4A5C">
          <w:pPr>
            <w:pStyle w:val="TOC1"/>
            <w:rPr>
              <w:rFonts w:eastAsiaTheme="minorEastAsia"/>
              <w:b w:val="0"/>
            </w:rPr>
          </w:pPr>
          <w:hyperlink w:anchor="_Toc374979531" w:history="1">
            <w:r w:rsidR="00345E8C" w:rsidRPr="00345E8C">
              <w:rPr>
                <w:rStyle w:val="Hyperlink"/>
                <w:b w:val="0"/>
              </w:rPr>
              <w:t>Module 3: Diet of school-aged children</w:t>
            </w:r>
            <w:r w:rsidR="00345E8C" w:rsidRPr="00345E8C">
              <w:rPr>
                <w:b w:val="0"/>
                <w:webHidden/>
              </w:rPr>
              <w:tab/>
            </w:r>
            <w:r w:rsidR="004462FE" w:rsidRPr="00345E8C">
              <w:rPr>
                <w:b w:val="0"/>
                <w:webHidden/>
              </w:rPr>
              <w:fldChar w:fldCharType="begin"/>
            </w:r>
            <w:r w:rsidR="00345E8C" w:rsidRPr="00345E8C">
              <w:rPr>
                <w:b w:val="0"/>
                <w:webHidden/>
              </w:rPr>
              <w:instrText xml:space="preserve"> PAGEREF _Toc374979531 \h </w:instrText>
            </w:r>
            <w:r w:rsidR="004462FE" w:rsidRPr="00345E8C">
              <w:rPr>
                <w:b w:val="0"/>
                <w:webHidden/>
              </w:rPr>
            </w:r>
            <w:r w:rsidR="004462FE" w:rsidRPr="00345E8C">
              <w:rPr>
                <w:b w:val="0"/>
                <w:webHidden/>
              </w:rPr>
              <w:fldChar w:fldCharType="separate"/>
            </w:r>
            <w:r w:rsidR="00EA4A15">
              <w:rPr>
                <w:b w:val="0"/>
                <w:webHidden/>
              </w:rPr>
              <w:t>33</w:t>
            </w:r>
            <w:r w:rsidR="004462FE" w:rsidRPr="00345E8C">
              <w:rPr>
                <w:b w:val="0"/>
                <w:webHidden/>
              </w:rPr>
              <w:fldChar w:fldCharType="end"/>
            </w:r>
          </w:hyperlink>
        </w:p>
        <w:p w:rsidR="00345E8C" w:rsidRPr="00345E8C" w:rsidRDefault="00EB4A5C">
          <w:pPr>
            <w:pStyle w:val="TOC1"/>
            <w:rPr>
              <w:rFonts w:eastAsiaTheme="minorEastAsia"/>
              <w:b w:val="0"/>
            </w:rPr>
          </w:pPr>
          <w:hyperlink w:anchor="_Toc374979547" w:history="1">
            <w:r w:rsidR="00345E8C" w:rsidRPr="00345E8C">
              <w:rPr>
                <w:rStyle w:val="Hyperlink"/>
                <w:b w:val="0"/>
              </w:rPr>
              <w:t>Module 4: Nutrition during pregnancy and lactation</w:t>
            </w:r>
            <w:r w:rsidR="00345E8C" w:rsidRPr="00345E8C">
              <w:rPr>
                <w:b w:val="0"/>
                <w:webHidden/>
              </w:rPr>
              <w:tab/>
            </w:r>
            <w:r w:rsidR="004462FE" w:rsidRPr="00345E8C">
              <w:rPr>
                <w:b w:val="0"/>
                <w:webHidden/>
              </w:rPr>
              <w:fldChar w:fldCharType="begin"/>
            </w:r>
            <w:r w:rsidR="00345E8C" w:rsidRPr="00345E8C">
              <w:rPr>
                <w:b w:val="0"/>
                <w:webHidden/>
              </w:rPr>
              <w:instrText xml:space="preserve"> PAGEREF _Toc374979547 \h </w:instrText>
            </w:r>
            <w:r w:rsidR="004462FE" w:rsidRPr="00345E8C">
              <w:rPr>
                <w:b w:val="0"/>
                <w:webHidden/>
              </w:rPr>
            </w:r>
            <w:r w:rsidR="004462FE" w:rsidRPr="00345E8C">
              <w:rPr>
                <w:b w:val="0"/>
                <w:webHidden/>
              </w:rPr>
              <w:fldChar w:fldCharType="separate"/>
            </w:r>
            <w:r w:rsidR="00EA4A15">
              <w:rPr>
                <w:b w:val="0"/>
                <w:webHidden/>
              </w:rPr>
              <w:t>42</w:t>
            </w:r>
            <w:r w:rsidR="004462FE" w:rsidRPr="00345E8C">
              <w:rPr>
                <w:b w:val="0"/>
                <w:webHidden/>
              </w:rPr>
              <w:fldChar w:fldCharType="end"/>
            </w:r>
          </w:hyperlink>
        </w:p>
        <w:p w:rsidR="00345E8C" w:rsidRPr="00345E8C" w:rsidRDefault="00EB4A5C">
          <w:pPr>
            <w:pStyle w:val="TOC1"/>
            <w:rPr>
              <w:rFonts w:eastAsiaTheme="minorEastAsia"/>
              <w:b w:val="0"/>
            </w:rPr>
          </w:pPr>
          <w:hyperlink w:anchor="_Toc374979561" w:history="1">
            <w:r w:rsidR="00345E8C" w:rsidRPr="00345E8C">
              <w:rPr>
                <w:rStyle w:val="Hyperlink"/>
                <w:b w:val="0"/>
              </w:rPr>
              <w:t>Module 5: Undernutrition</w:t>
            </w:r>
            <w:r w:rsidR="00345E8C" w:rsidRPr="00345E8C">
              <w:rPr>
                <w:b w:val="0"/>
                <w:webHidden/>
              </w:rPr>
              <w:tab/>
            </w:r>
            <w:r w:rsidR="004462FE" w:rsidRPr="00345E8C">
              <w:rPr>
                <w:b w:val="0"/>
                <w:webHidden/>
              </w:rPr>
              <w:fldChar w:fldCharType="begin"/>
            </w:r>
            <w:r w:rsidR="00345E8C" w:rsidRPr="00345E8C">
              <w:rPr>
                <w:b w:val="0"/>
                <w:webHidden/>
              </w:rPr>
              <w:instrText xml:space="preserve"> PAGEREF _Toc374979561 \h </w:instrText>
            </w:r>
            <w:r w:rsidR="004462FE" w:rsidRPr="00345E8C">
              <w:rPr>
                <w:b w:val="0"/>
                <w:webHidden/>
              </w:rPr>
            </w:r>
            <w:r w:rsidR="004462FE" w:rsidRPr="00345E8C">
              <w:rPr>
                <w:b w:val="0"/>
                <w:webHidden/>
              </w:rPr>
              <w:fldChar w:fldCharType="separate"/>
            </w:r>
            <w:r w:rsidR="00EA4A15">
              <w:rPr>
                <w:b w:val="0"/>
                <w:webHidden/>
              </w:rPr>
              <w:t>49</w:t>
            </w:r>
            <w:r w:rsidR="004462FE" w:rsidRPr="00345E8C">
              <w:rPr>
                <w:b w:val="0"/>
                <w:webHidden/>
              </w:rPr>
              <w:fldChar w:fldCharType="end"/>
            </w:r>
          </w:hyperlink>
        </w:p>
        <w:p w:rsidR="00345E8C" w:rsidRPr="00345E8C" w:rsidRDefault="00EB4A5C">
          <w:pPr>
            <w:pStyle w:val="TOC1"/>
            <w:rPr>
              <w:rFonts w:eastAsiaTheme="minorEastAsia"/>
              <w:b w:val="0"/>
            </w:rPr>
          </w:pPr>
          <w:hyperlink w:anchor="_Toc374979571" w:history="1">
            <w:r w:rsidR="00345E8C" w:rsidRPr="00345E8C">
              <w:rPr>
                <w:rStyle w:val="Hyperlink"/>
                <w:b w:val="0"/>
              </w:rPr>
              <w:t>Module 6: Iron-deficiency anaemia</w:t>
            </w:r>
            <w:r w:rsidR="00345E8C" w:rsidRPr="00345E8C">
              <w:rPr>
                <w:b w:val="0"/>
                <w:webHidden/>
              </w:rPr>
              <w:tab/>
            </w:r>
            <w:r w:rsidR="004462FE" w:rsidRPr="00345E8C">
              <w:rPr>
                <w:b w:val="0"/>
                <w:webHidden/>
              </w:rPr>
              <w:fldChar w:fldCharType="begin"/>
            </w:r>
            <w:r w:rsidR="00345E8C" w:rsidRPr="00345E8C">
              <w:rPr>
                <w:b w:val="0"/>
                <w:webHidden/>
              </w:rPr>
              <w:instrText xml:space="preserve"> PAGEREF _Toc374979571 \h </w:instrText>
            </w:r>
            <w:r w:rsidR="004462FE" w:rsidRPr="00345E8C">
              <w:rPr>
                <w:b w:val="0"/>
                <w:webHidden/>
              </w:rPr>
            </w:r>
            <w:r w:rsidR="004462FE" w:rsidRPr="00345E8C">
              <w:rPr>
                <w:b w:val="0"/>
                <w:webHidden/>
              </w:rPr>
              <w:fldChar w:fldCharType="separate"/>
            </w:r>
            <w:r w:rsidR="00EA4A15">
              <w:rPr>
                <w:b w:val="0"/>
                <w:webHidden/>
              </w:rPr>
              <w:t>54</w:t>
            </w:r>
            <w:r w:rsidR="004462FE" w:rsidRPr="00345E8C">
              <w:rPr>
                <w:b w:val="0"/>
                <w:webHidden/>
              </w:rPr>
              <w:fldChar w:fldCharType="end"/>
            </w:r>
          </w:hyperlink>
        </w:p>
        <w:p w:rsidR="00345E8C" w:rsidRPr="00345E8C" w:rsidRDefault="00EB4A5C">
          <w:pPr>
            <w:pStyle w:val="TOC1"/>
            <w:rPr>
              <w:rFonts w:eastAsiaTheme="minorEastAsia"/>
              <w:b w:val="0"/>
            </w:rPr>
          </w:pPr>
          <w:hyperlink w:anchor="_Toc374979592" w:history="1">
            <w:r w:rsidR="00345E8C" w:rsidRPr="00345E8C">
              <w:rPr>
                <w:rStyle w:val="Hyperlink"/>
                <w:b w:val="0"/>
              </w:rPr>
              <w:t>Module 7: Vitamin A deficiency</w:t>
            </w:r>
            <w:r w:rsidR="00345E8C" w:rsidRPr="00345E8C">
              <w:rPr>
                <w:b w:val="0"/>
                <w:webHidden/>
              </w:rPr>
              <w:tab/>
            </w:r>
            <w:r w:rsidR="004462FE" w:rsidRPr="00345E8C">
              <w:rPr>
                <w:b w:val="0"/>
                <w:webHidden/>
              </w:rPr>
              <w:fldChar w:fldCharType="begin"/>
            </w:r>
            <w:r w:rsidR="00345E8C" w:rsidRPr="00345E8C">
              <w:rPr>
                <w:b w:val="0"/>
                <w:webHidden/>
              </w:rPr>
              <w:instrText xml:space="preserve"> PAGEREF _Toc374979592 \h </w:instrText>
            </w:r>
            <w:r w:rsidR="004462FE" w:rsidRPr="00345E8C">
              <w:rPr>
                <w:b w:val="0"/>
                <w:webHidden/>
              </w:rPr>
            </w:r>
            <w:r w:rsidR="004462FE" w:rsidRPr="00345E8C">
              <w:rPr>
                <w:b w:val="0"/>
                <w:webHidden/>
              </w:rPr>
              <w:fldChar w:fldCharType="separate"/>
            </w:r>
            <w:r w:rsidR="00EA4A15">
              <w:rPr>
                <w:b w:val="0"/>
                <w:webHidden/>
              </w:rPr>
              <w:t>66</w:t>
            </w:r>
            <w:r w:rsidR="004462FE" w:rsidRPr="00345E8C">
              <w:rPr>
                <w:b w:val="0"/>
                <w:webHidden/>
              </w:rPr>
              <w:fldChar w:fldCharType="end"/>
            </w:r>
          </w:hyperlink>
        </w:p>
        <w:p w:rsidR="00345E8C" w:rsidRPr="00345E8C" w:rsidRDefault="00EB4A5C">
          <w:pPr>
            <w:pStyle w:val="TOC1"/>
            <w:rPr>
              <w:rFonts w:eastAsiaTheme="minorEastAsia"/>
              <w:b w:val="0"/>
            </w:rPr>
          </w:pPr>
          <w:hyperlink w:anchor="_Toc374979607" w:history="1">
            <w:r w:rsidR="00345E8C" w:rsidRPr="00345E8C">
              <w:rPr>
                <w:rStyle w:val="Hyperlink"/>
                <w:b w:val="0"/>
              </w:rPr>
              <w:t>Module 8: Iodine deficiency</w:t>
            </w:r>
            <w:r w:rsidR="00345E8C" w:rsidRPr="00345E8C">
              <w:rPr>
                <w:b w:val="0"/>
                <w:webHidden/>
              </w:rPr>
              <w:tab/>
            </w:r>
            <w:r w:rsidR="004462FE" w:rsidRPr="00345E8C">
              <w:rPr>
                <w:b w:val="0"/>
                <w:webHidden/>
              </w:rPr>
              <w:fldChar w:fldCharType="begin"/>
            </w:r>
            <w:r w:rsidR="00345E8C" w:rsidRPr="00345E8C">
              <w:rPr>
                <w:b w:val="0"/>
                <w:webHidden/>
              </w:rPr>
              <w:instrText xml:space="preserve"> PAGEREF _Toc374979607 \h </w:instrText>
            </w:r>
            <w:r w:rsidR="004462FE" w:rsidRPr="00345E8C">
              <w:rPr>
                <w:b w:val="0"/>
                <w:webHidden/>
              </w:rPr>
            </w:r>
            <w:r w:rsidR="004462FE" w:rsidRPr="00345E8C">
              <w:rPr>
                <w:b w:val="0"/>
                <w:webHidden/>
              </w:rPr>
              <w:fldChar w:fldCharType="separate"/>
            </w:r>
            <w:r w:rsidR="00EA4A15">
              <w:rPr>
                <w:b w:val="0"/>
                <w:webHidden/>
              </w:rPr>
              <w:t>74</w:t>
            </w:r>
            <w:r w:rsidR="004462FE" w:rsidRPr="00345E8C">
              <w:rPr>
                <w:b w:val="0"/>
                <w:webHidden/>
              </w:rPr>
              <w:fldChar w:fldCharType="end"/>
            </w:r>
          </w:hyperlink>
        </w:p>
        <w:p w:rsidR="00345E8C" w:rsidRPr="00345E8C" w:rsidRDefault="00EB4A5C">
          <w:pPr>
            <w:pStyle w:val="TOC1"/>
            <w:rPr>
              <w:rFonts w:eastAsiaTheme="minorEastAsia"/>
              <w:b w:val="0"/>
            </w:rPr>
          </w:pPr>
          <w:hyperlink w:anchor="_Toc374979620" w:history="1">
            <w:r w:rsidR="00345E8C" w:rsidRPr="00345E8C">
              <w:rPr>
                <w:rStyle w:val="Hyperlink"/>
                <w:b w:val="0"/>
              </w:rPr>
              <w:t>Module 9: Food safety</w:t>
            </w:r>
            <w:r w:rsidR="00345E8C" w:rsidRPr="00345E8C">
              <w:rPr>
                <w:b w:val="0"/>
                <w:webHidden/>
              </w:rPr>
              <w:tab/>
            </w:r>
            <w:r w:rsidR="004462FE" w:rsidRPr="00345E8C">
              <w:rPr>
                <w:b w:val="0"/>
                <w:webHidden/>
              </w:rPr>
              <w:fldChar w:fldCharType="begin"/>
            </w:r>
            <w:r w:rsidR="00345E8C" w:rsidRPr="00345E8C">
              <w:rPr>
                <w:b w:val="0"/>
                <w:webHidden/>
              </w:rPr>
              <w:instrText xml:space="preserve"> PAGEREF _Toc374979620 \h </w:instrText>
            </w:r>
            <w:r w:rsidR="004462FE" w:rsidRPr="00345E8C">
              <w:rPr>
                <w:b w:val="0"/>
                <w:webHidden/>
              </w:rPr>
            </w:r>
            <w:r w:rsidR="004462FE" w:rsidRPr="00345E8C">
              <w:rPr>
                <w:b w:val="0"/>
                <w:webHidden/>
              </w:rPr>
              <w:fldChar w:fldCharType="separate"/>
            </w:r>
            <w:r w:rsidR="00EA4A15">
              <w:rPr>
                <w:b w:val="0"/>
                <w:webHidden/>
              </w:rPr>
              <w:t>80</w:t>
            </w:r>
            <w:r w:rsidR="004462FE" w:rsidRPr="00345E8C">
              <w:rPr>
                <w:b w:val="0"/>
                <w:webHidden/>
              </w:rPr>
              <w:fldChar w:fldCharType="end"/>
            </w:r>
          </w:hyperlink>
        </w:p>
        <w:p w:rsidR="00345E8C" w:rsidRPr="00345E8C" w:rsidRDefault="00EB4A5C">
          <w:pPr>
            <w:pStyle w:val="TOC1"/>
            <w:rPr>
              <w:rFonts w:eastAsiaTheme="minorEastAsia"/>
              <w:b w:val="0"/>
            </w:rPr>
          </w:pPr>
          <w:hyperlink w:anchor="_Toc374979637" w:history="1">
            <w:r w:rsidR="00345E8C" w:rsidRPr="00345E8C">
              <w:rPr>
                <w:rStyle w:val="Hyperlink"/>
                <w:b w:val="0"/>
              </w:rPr>
              <w:t>Module 10: Personal hygiene</w:t>
            </w:r>
            <w:r w:rsidR="00345E8C" w:rsidRPr="00345E8C">
              <w:rPr>
                <w:b w:val="0"/>
                <w:webHidden/>
              </w:rPr>
              <w:tab/>
            </w:r>
            <w:r w:rsidR="004462FE" w:rsidRPr="00345E8C">
              <w:rPr>
                <w:b w:val="0"/>
                <w:webHidden/>
              </w:rPr>
              <w:fldChar w:fldCharType="begin"/>
            </w:r>
            <w:r w:rsidR="00345E8C" w:rsidRPr="00345E8C">
              <w:rPr>
                <w:b w:val="0"/>
                <w:webHidden/>
              </w:rPr>
              <w:instrText xml:space="preserve"> PAGEREF _Toc374979637 \h </w:instrText>
            </w:r>
            <w:r w:rsidR="004462FE" w:rsidRPr="00345E8C">
              <w:rPr>
                <w:b w:val="0"/>
                <w:webHidden/>
              </w:rPr>
            </w:r>
            <w:r w:rsidR="004462FE" w:rsidRPr="00345E8C">
              <w:rPr>
                <w:b w:val="0"/>
                <w:webHidden/>
              </w:rPr>
              <w:fldChar w:fldCharType="separate"/>
            </w:r>
            <w:r w:rsidR="00EA4A15">
              <w:rPr>
                <w:b w:val="0"/>
                <w:webHidden/>
              </w:rPr>
              <w:t>87</w:t>
            </w:r>
            <w:r w:rsidR="004462FE" w:rsidRPr="00345E8C">
              <w:rPr>
                <w:b w:val="0"/>
                <w:webHidden/>
              </w:rPr>
              <w:fldChar w:fldCharType="end"/>
            </w:r>
          </w:hyperlink>
        </w:p>
        <w:p w:rsidR="00345E8C" w:rsidRPr="00345E8C" w:rsidRDefault="00EB4A5C">
          <w:pPr>
            <w:pStyle w:val="TOC1"/>
            <w:rPr>
              <w:rFonts w:eastAsiaTheme="minorEastAsia"/>
              <w:b w:val="0"/>
            </w:rPr>
          </w:pPr>
          <w:hyperlink w:anchor="_Toc374979649" w:history="1">
            <w:r w:rsidR="00345E8C" w:rsidRPr="00345E8C">
              <w:rPr>
                <w:rStyle w:val="Hyperlink"/>
                <w:b w:val="0"/>
              </w:rPr>
              <w:t>Module 11: Water and sanitation</w:t>
            </w:r>
            <w:r w:rsidR="00345E8C" w:rsidRPr="00345E8C">
              <w:rPr>
                <w:b w:val="0"/>
                <w:webHidden/>
              </w:rPr>
              <w:tab/>
            </w:r>
            <w:r w:rsidR="004462FE" w:rsidRPr="00345E8C">
              <w:rPr>
                <w:b w:val="0"/>
                <w:webHidden/>
              </w:rPr>
              <w:fldChar w:fldCharType="begin"/>
            </w:r>
            <w:r w:rsidR="00345E8C" w:rsidRPr="00345E8C">
              <w:rPr>
                <w:b w:val="0"/>
                <w:webHidden/>
              </w:rPr>
              <w:instrText xml:space="preserve"> PAGEREF _Toc374979649 \h </w:instrText>
            </w:r>
            <w:r w:rsidR="004462FE" w:rsidRPr="00345E8C">
              <w:rPr>
                <w:b w:val="0"/>
                <w:webHidden/>
              </w:rPr>
            </w:r>
            <w:r w:rsidR="004462FE" w:rsidRPr="00345E8C">
              <w:rPr>
                <w:b w:val="0"/>
                <w:webHidden/>
              </w:rPr>
              <w:fldChar w:fldCharType="separate"/>
            </w:r>
            <w:r w:rsidR="00EA4A15">
              <w:rPr>
                <w:b w:val="0"/>
                <w:webHidden/>
              </w:rPr>
              <w:t>92</w:t>
            </w:r>
            <w:r w:rsidR="004462FE" w:rsidRPr="00345E8C">
              <w:rPr>
                <w:b w:val="0"/>
                <w:webHidden/>
              </w:rPr>
              <w:fldChar w:fldCharType="end"/>
            </w:r>
          </w:hyperlink>
        </w:p>
        <w:p w:rsidR="00345E8C" w:rsidRPr="00345E8C" w:rsidRDefault="00EB4A5C">
          <w:pPr>
            <w:pStyle w:val="TOC1"/>
            <w:rPr>
              <w:rFonts w:eastAsiaTheme="minorEastAsia"/>
              <w:b w:val="0"/>
            </w:rPr>
          </w:pPr>
          <w:hyperlink w:anchor="_Toc374979662" w:history="1">
            <w:r w:rsidR="00345E8C" w:rsidRPr="00345E8C">
              <w:rPr>
                <w:rStyle w:val="Hyperlink"/>
                <w:b w:val="0"/>
              </w:rPr>
              <w:t>Module 12: Food-based dietary guidelines</w:t>
            </w:r>
            <w:r w:rsidR="00345E8C" w:rsidRPr="00345E8C">
              <w:rPr>
                <w:b w:val="0"/>
                <w:webHidden/>
              </w:rPr>
              <w:tab/>
            </w:r>
            <w:r w:rsidR="004462FE" w:rsidRPr="00345E8C">
              <w:rPr>
                <w:b w:val="0"/>
                <w:webHidden/>
              </w:rPr>
              <w:fldChar w:fldCharType="begin"/>
            </w:r>
            <w:r w:rsidR="00345E8C" w:rsidRPr="00345E8C">
              <w:rPr>
                <w:b w:val="0"/>
                <w:webHidden/>
              </w:rPr>
              <w:instrText xml:space="preserve"> PAGEREF _Toc374979662 \h </w:instrText>
            </w:r>
            <w:r w:rsidR="004462FE" w:rsidRPr="00345E8C">
              <w:rPr>
                <w:b w:val="0"/>
                <w:webHidden/>
              </w:rPr>
            </w:r>
            <w:r w:rsidR="004462FE" w:rsidRPr="00345E8C">
              <w:rPr>
                <w:b w:val="0"/>
                <w:webHidden/>
              </w:rPr>
              <w:fldChar w:fldCharType="separate"/>
            </w:r>
            <w:r w:rsidR="00EA4A15">
              <w:rPr>
                <w:b w:val="0"/>
                <w:webHidden/>
              </w:rPr>
              <w:t>99</w:t>
            </w:r>
            <w:r w:rsidR="004462FE" w:rsidRPr="00345E8C">
              <w:rPr>
                <w:b w:val="0"/>
                <w:webHidden/>
              </w:rPr>
              <w:fldChar w:fldCharType="end"/>
            </w:r>
          </w:hyperlink>
        </w:p>
        <w:p w:rsidR="00345E8C" w:rsidRPr="00345E8C" w:rsidRDefault="00EB4A5C">
          <w:pPr>
            <w:pStyle w:val="TOC1"/>
            <w:rPr>
              <w:rFonts w:eastAsiaTheme="minorEastAsia"/>
              <w:b w:val="0"/>
            </w:rPr>
          </w:pPr>
          <w:hyperlink w:anchor="_Toc374979674" w:history="1">
            <w:r w:rsidR="00345E8C" w:rsidRPr="00345E8C">
              <w:rPr>
                <w:rStyle w:val="Hyperlink"/>
                <w:b w:val="0"/>
              </w:rPr>
              <w:t>Module 13: Overweight and obesity</w:t>
            </w:r>
            <w:r w:rsidR="00345E8C" w:rsidRPr="00345E8C">
              <w:rPr>
                <w:b w:val="0"/>
                <w:webHidden/>
              </w:rPr>
              <w:tab/>
            </w:r>
            <w:r w:rsidR="004462FE" w:rsidRPr="00345E8C">
              <w:rPr>
                <w:b w:val="0"/>
                <w:webHidden/>
              </w:rPr>
              <w:fldChar w:fldCharType="begin"/>
            </w:r>
            <w:r w:rsidR="00345E8C" w:rsidRPr="00345E8C">
              <w:rPr>
                <w:b w:val="0"/>
                <w:webHidden/>
              </w:rPr>
              <w:instrText xml:space="preserve"> PAGEREF _Toc374979674 \h </w:instrText>
            </w:r>
            <w:r w:rsidR="004462FE" w:rsidRPr="00345E8C">
              <w:rPr>
                <w:b w:val="0"/>
                <w:webHidden/>
              </w:rPr>
            </w:r>
            <w:r w:rsidR="004462FE" w:rsidRPr="00345E8C">
              <w:rPr>
                <w:b w:val="0"/>
                <w:webHidden/>
              </w:rPr>
              <w:fldChar w:fldCharType="separate"/>
            </w:r>
            <w:r w:rsidR="00EA4A15">
              <w:rPr>
                <w:b w:val="0"/>
                <w:webHidden/>
              </w:rPr>
              <w:t>105</w:t>
            </w:r>
            <w:r w:rsidR="004462FE" w:rsidRPr="00345E8C">
              <w:rPr>
                <w:b w:val="0"/>
                <w:webHidden/>
              </w:rPr>
              <w:fldChar w:fldCharType="end"/>
            </w:r>
          </w:hyperlink>
        </w:p>
        <w:p w:rsidR="00345E8C" w:rsidRDefault="004462FE">
          <w:r w:rsidRPr="00345E8C">
            <w:fldChar w:fldCharType="end"/>
          </w:r>
        </w:p>
      </w:sdtContent>
    </w:sdt>
    <w:p w:rsidR="00A77D04" w:rsidRPr="005F1DF7" w:rsidRDefault="00A77D04">
      <w:pPr>
        <w:spacing w:after="200" w:line="276" w:lineRule="auto"/>
        <w:rPr>
          <w:b/>
          <w:bCs/>
          <w:color w:val="1F497D"/>
          <w:kern w:val="32"/>
          <w:sz w:val="40"/>
          <w:szCs w:val="32"/>
        </w:rPr>
      </w:pPr>
    </w:p>
    <w:p w:rsidR="005B6989" w:rsidRPr="005F1DF7" w:rsidRDefault="005B6989" w:rsidP="005B6989">
      <w:pPr>
        <w:pStyle w:val="appendixhead1"/>
        <w:rPr>
          <w:rFonts w:ascii="Times New Roman" w:hAnsi="Times New Roman"/>
        </w:rPr>
      </w:pPr>
      <w:bookmarkStart w:id="5" w:name="_Toc374979478"/>
      <w:r w:rsidRPr="005F1DF7">
        <w:rPr>
          <w:rFonts w:ascii="Times New Roman" w:hAnsi="Times New Roman"/>
        </w:rPr>
        <w:lastRenderedPageBreak/>
        <w:t xml:space="preserve">Appendix </w:t>
      </w:r>
      <w:r w:rsidR="00AD68C3">
        <w:rPr>
          <w:rFonts w:ascii="Times New Roman" w:hAnsi="Times New Roman"/>
        </w:rPr>
        <w:t>3</w:t>
      </w:r>
      <w:r w:rsidRPr="005F1DF7">
        <w:rPr>
          <w:rFonts w:ascii="Times New Roman" w:hAnsi="Times New Roman"/>
        </w:rPr>
        <w:t>: Informed consent form and sociodemographic questionnaire for caregivers of infants and young children</w:t>
      </w:r>
      <w:bookmarkEnd w:id="0"/>
      <w:r w:rsidRPr="005F1DF7">
        <w:rPr>
          <w:rFonts w:ascii="Times New Roman" w:hAnsi="Times New Roman"/>
        </w:rPr>
        <w:t xml:space="preserve"> (0–6 months and 6–23 months</w:t>
      </w:r>
      <w:bookmarkEnd w:id="1"/>
      <w:r w:rsidRPr="005F1DF7">
        <w:rPr>
          <w:rFonts w:ascii="Times New Roman" w:hAnsi="Times New Roman"/>
        </w:rPr>
        <w:t>)</w:t>
      </w:r>
      <w:bookmarkEnd w:id="2"/>
      <w:bookmarkEnd w:id="3"/>
      <w:bookmarkEnd w:id="5"/>
    </w:p>
    <w:p w:rsidR="005B6989" w:rsidRPr="005F1DF7" w:rsidRDefault="005B6989" w:rsidP="005B6989">
      <w:pPr>
        <w:pStyle w:val="appendixhead2"/>
        <w:rPr>
          <w:rFonts w:ascii="Times New Roman" w:hAnsi="Times New Roman"/>
        </w:rPr>
      </w:pPr>
      <w:bookmarkStart w:id="6" w:name="_Toc372895605"/>
      <w:bookmarkStart w:id="7" w:name="_Toc374979479"/>
      <w:r w:rsidRPr="005F1DF7">
        <w:rPr>
          <w:rFonts w:ascii="Times New Roman" w:hAnsi="Times New Roman"/>
        </w:rPr>
        <w:t>Informed consent and confidentiality of interviews</w:t>
      </w:r>
      <w:bookmarkEnd w:id="6"/>
      <w:bookmarkEnd w:id="7"/>
    </w:p>
    <w:p w:rsidR="005B6989" w:rsidRPr="005F1DF7" w:rsidRDefault="005B6989" w:rsidP="005B6989">
      <w:r w:rsidRPr="005F1DF7">
        <w:t>Good morning/afternoon, Mr/Mrs ________. We are from [</w:t>
      </w:r>
      <w:r w:rsidRPr="005F1DF7">
        <w:rPr>
          <w:rStyle w:val="adaptationinstructionChar"/>
          <w:rFonts w:ascii="Times New Roman" w:hAnsi="Times New Roman"/>
        </w:rPr>
        <w:t>insert the name of your organization</w:t>
      </w:r>
      <w:r w:rsidRPr="005F1DF7">
        <w:t>]. We are working on a project concerned with nutrition and education in which you could participate/participated. [</w:t>
      </w:r>
      <w:r w:rsidRPr="005F1DF7">
        <w:rPr>
          <w:rStyle w:val="adaptationinstructionChar"/>
          <w:rFonts w:ascii="Times New Roman" w:hAnsi="Times New Roman"/>
        </w:rPr>
        <w:t>Include the objectives and a short description of the project</w:t>
      </w:r>
      <w:r w:rsidRPr="005F1DF7">
        <w:t>]. Now, the project is just starting/almost finished [</w:t>
      </w:r>
      <w:r w:rsidRPr="005F1DF7">
        <w:rPr>
          <w:rStyle w:val="adaptationinstructionChar"/>
          <w:rFonts w:ascii="Times New Roman" w:hAnsi="Times New Roman"/>
        </w:rPr>
        <w:t>select depending if the project is just starting or almost finished</w:t>
      </w:r>
      <w:r w:rsidRPr="005F1DF7">
        <w:t>] and we are completing a survey among participants to know more about their knowledge, attitudes and practices to do with nutrition. The interview will take about [</w:t>
      </w:r>
      <w:r w:rsidRPr="005F1DF7">
        <w:rPr>
          <w:rStyle w:val="adaptationinstructionChar"/>
          <w:rFonts w:ascii="Times New Roman" w:hAnsi="Times New Roman"/>
        </w:rPr>
        <w:t>time estimated to conduct the interview</w:t>
      </w:r>
      <w:r w:rsidRPr="005F1DF7">
        <w:t>]. All the information we obtain will remain strictly confidential and your answers and name will never be revealed. Also, you are not obliged to answer any question you do not want to, and you may stop the interview at any time.</w:t>
      </w:r>
    </w:p>
    <w:p w:rsidR="005B6989" w:rsidRPr="005F1DF7" w:rsidRDefault="005B6989" w:rsidP="005B6989">
      <w:r w:rsidRPr="005F1DF7">
        <w:t>The objective of this study is to [</w:t>
      </w:r>
      <w:r w:rsidRPr="005F1DF7">
        <w:rPr>
          <w:rStyle w:val="adaptationinstructionChar"/>
          <w:rFonts w:ascii="Times New Roman" w:hAnsi="Times New Roman"/>
        </w:rPr>
        <w:t>evaluate the effectiveness of an intervention (if outcome evaluation) or assess the nutrition situation (if situation analysis)</w:t>
      </w:r>
      <w:r w:rsidRPr="005F1DF7">
        <w:t>]. This is not to evaluate or criticize you, so please do not feel pressured to give a specific response and do not feel shy if you do not know the answer to a question. I am not expecting you to give a specific answer; I would like you to answer the questions honestly, telling me about what you know, how you feel, the way you live and how you prepare food. Feel free to answer questions at your own pace.</w:t>
      </w:r>
    </w:p>
    <w:p w:rsidR="005B6989" w:rsidRPr="005F1DF7" w:rsidRDefault="005B6989" w:rsidP="005B6989">
      <w:r w:rsidRPr="005F1DF7">
        <w:t>Do you agree to participate in this interview?</w:t>
      </w:r>
    </w:p>
    <w:p w:rsidR="005B6989" w:rsidRPr="005F1DF7" w:rsidRDefault="005B6989" w:rsidP="005B6989">
      <w:r w:rsidRPr="005F1DF7">
        <w:t xml:space="preserve">Yes ___ No ___ </w:t>
      </w:r>
      <w:r w:rsidRPr="005F1DF7">
        <w:rPr>
          <w:rStyle w:val="interviewerinstructionChar"/>
          <w:rFonts w:ascii="Times New Roman" w:hAnsi="Times New Roman"/>
        </w:rPr>
        <w:t>If yes, continue to the next question; if no, stop the interview</w:t>
      </w:r>
      <w:r w:rsidRPr="005F1DF7">
        <w:t>.</w:t>
      </w:r>
    </w:p>
    <w:p w:rsidR="005B6989" w:rsidRPr="005F1DF7" w:rsidRDefault="005B6989" w:rsidP="005B6989">
      <w:r w:rsidRPr="005F1DF7">
        <w:t>Do you have any question before we start? (</w:t>
      </w:r>
      <w:r w:rsidRPr="005F1DF7">
        <w:rPr>
          <w:rStyle w:val="interviewerinstructionChar"/>
          <w:rFonts w:ascii="Times New Roman" w:hAnsi="Times New Roman"/>
        </w:rPr>
        <w:t>Answer questions</w:t>
      </w:r>
      <w:r w:rsidRPr="005F1DF7">
        <w:t>).</w:t>
      </w:r>
    </w:p>
    <w:p w:rsidR="005B6989" w:rsidRPr="005F1DF7" w:rsidRDefault="005B6989" w:rsidP="005B6989">
      <w:r w:rsidRPr="005F1DF7">
        <w:t>May I start now?</w:t>
      </w:r>
    </w:p>
    <w:p w:rsidR="005B6989" w:rsidRDefault="005B6989" w:rsidP="005B6989">
      <w:pPr>
        <w:pStyle w:val="tablecaption"/>
        <w:rPr>
          <w:rFonts w:ascii="Times New Roman" w:hAnsi="Times New Roman" w:cs="Times New Roman"/>
        </w:rPr>
      </w:pPr>
      <w:r w:rsidRPr="005F1DF7">
        <w:rPr>
          <w:rFonts w:ascii="Times New Roman" w:hAnsi="Times New Roman" w:cs="Times New Roman"/>
        </w:rPr>
        <w:br w:type="page"/>
      </w:r>
      <w:r w:rsidRPr="005F1DF7">
        <w:rPr>
          <w:rFonts w:ascii="Times New Roman" w:hAnsi="Times New Roman" w:cs="Times New Roman"/>
        </w:rPr>
        <w:lastRenderedPageBreak/>
        <w:t>Sociodemographic questionnaire for caregivers</w:t>
      </w:r>
    </w:p>
    <w:p w:rsidR="00432F61" w:rsidRPr="005F1DF7" w:rsidRDefault="00432F61" w:rsidP="005B6989">
      <w:pPr>
        <w:pStyle w:val="tablecaption"/>
        <w:rPr>
          <w:rFonts w:ascii="Times New Roman" w:hAnsi="Times New Roman" w:cs="Times New Roman"/>
        </w:rPr>
      </w:pPr>
    </w:p>
    <w:tbl>
      <w:tblPr>
        <w:tblW w:w="9204" w:type="dxa"/>
        <w:jc w:val="center"/>
        <w:tblLook w:val="04A0" w:firstRow="1" w:lastRow="0" w:firstColumn="1" w:lastColumn="0" w:noHBand="0" w:noVBand="1"/>
      </w:tblPr>
      <w:tblGrid>
        <w:gridCol w:w="2835"/>
        <w:gridCol w:w="3649"/>
        <w:gridCol w:w="2720"/>
      </w:tblGrid>
      <w:tr w:rsidR="005B6989" w:rsidRPr="005F1DF7" w:rsidTr="00432F61">
        <w:trPr>
          <w:trHeight w:val="272"/>
          <w:jc w:val="center"/>
        </w:trPr>
        <w:tc>
          <w:tcPr>
            <w:tcW w:w="2835" w:type="dxa"/>
            <w:tcBorders>
              <w:top w:val="nil"/>
              <w:left w:val="nil"/>
              <w:bottom w:val="nil"/>
              <w:right w:val="nil"/>
            </w:tcBorders>
            <w:shd w:val="clear" w:color="000000" w:fill="000000"/>
            <w:vAlign w:val="bottom"/>
            <w:hideMark/>
          </w:tcPr>
          <w:p w:rsidR="005B6989" w:rsidRPr="005F1DF7" w:rsidRDefault="005B6989" w:rsidP="005F1DF7">
            <w:pPr>
              <w:pStyle w:val="tablehead"/>
              <w:rPr>
                <w:rFonts w:ascii="Times New Roman" w:hAnsi="Times New Roman" w:cs="Times New Roman"/>
              </w:rPr>
            </w:pPr>
            <w:r w:rsidRPr="005F1DF7">
              <w:rPr>
                <w:rFonts w:ascii="Times New Roman" w:hAnsi="Times New Roman" w:cs="Times New Roman"/>
              </w:rPr>
              <w:t>Caregiver</w:t>
            </w:r>
          </w:p>
        </w:tc>
        <w:tc>
          <w:tcPr>
            <w:tcW w:w="3649" w:type="dxa"/>
            <w:tcBorders>
              <w:top w:val="nil"/>
              <w:left w:val="nil"/>
              <w:bottom w:val="nil"/>
              <w:right w:val="nil"/>
            </w:tcBorders>
            <w:shd w:val="clear" w:color="000000" w:fill="000000"/>
            <w:vAlign w:val="bottom"/>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 </w:t>
            </w:r>
          </w:p>
        </w:tc>
        <w:tc>
          <w:tcPr>
            <w:tcW w:w="2720" w:type="dxa"/>
            <w:tcBorders>
              <w:top w:val="nil"/>
              <w:left w:val="nil"/>
              <w:bottom w:val="nil"/>
              <w:right w:val="nil"/>
            </w:tcBorders>
            <w:shd w:val="clear" w:color="000000" w:fill="000000"/>
            <w:vAlign w:val="bottom"/>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 </w:t>
            </w:r>
          </w:p>
        </w:tc>
      </w:tr>
      <w:tr w:rsidR="005B6989" w:rsidRPr="005F1DF7" w:rsidTr="00432F61">
        <w:trPr>
          <w:trHeight w:val="272"/>
          <w:jc w:val="center"/>
        </w:trPr>
        <w:tc>
          <w:tcPr>
            <w:tcW w:w="2835"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5B6989" w:rsidRPr="005F1DF7" w:rsidRDefault="005B6989" w:rsidP="005F1DF7">
            <w:pPr>
              <w:pStyle w:val="tablelabel"/>
              <w:rPr>
                <w:rFonts w:ascii="Times New Roman" w:hAnsi="Times New Roman" w:cs="Times New Roman"/>
              </w:rPr>
            </w:pPr>
            <w:r w:rsidRPr="005F1DF7">
              <w:rPr>
                <w:rFonts w:ascii="Times New Roman" w:hAnsi="Times New Roman" w:cs="Times New Roman"/>
              </w:rPr>
              <w:t>1. Name and code</w:t>
            </w:r>
          </w:p>
        </w:tc>
        <w:tc>
          <w:tcPr>
            <w:tcW w:w="3649" w:type="dxa"/>
            <w:tcBorders>
              <w:top w:val="single" w:sz="4" w:space="0" w:color="auto"/>
              <w:left w:val="nil"/>
              <w:bottom w:val="single" w:sz="4" w:space="0" w:color="auto"/>
              <w:right w:val="single" w:sz="4" w:space="0" w:color="auto"/>
            </w:tcBorders>
            <w:shd w:val="clear" w:color="auto" w:fill="auto"/>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What is your name?</w:t>
            </w:r>
          </w:p>
        </w:tc>
        <w:tc>
          <w:tcPr>
            <w:tcW w:w="2720" w:type="dxa"/>
            <w:tcBorders>
              <w:top w:val="single" w:sz="4" w:space="0" w:color="auto"/>
              <w:left w:val="nil"/>
              <w:bottom w:val="single" w:sz="4" w:space="0" w:color="auto"/>
              <w:right w:val="single" w:sz="4" w:space="0" w:color="auto"/>
            </w:tcBorders>
            <w:shd w:val="clear" w:color="auto" w:fill="auto"/>
            <w:vAlign w:val="bottom"/>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 </w:t>
            </w:r>
          </w:p>
        </w:tc>
      </w:tr>
      <w:tr w:rsidR="005B6989" w:rsidRPr="005F1DF7" w:rsidTr="00432F61">
        <w:trPr>
          <w:trHeight w:val="366"/>
          <w:jc w:val="center"/>
        </w:trPr>
        <w:tc>
          <w:tcPr>
            <w:tcW w:w="2835" w:type="dxa"/>
            <w:vMerge/>
            <w:tcBorders>
              <w:top w:val="single" w:sz="4" w:space="0" w:color="auto"/>
              <w:left w:val="single" w:sz="4" w:space="0" w:color="auto"/>
              <w:bottom w:val="single" w:sz="4" w:space="0" w:color="000000"/>
              <w:right w:val="single" w:sz="4" w:space="0" w:color="auto"/>
            </w:tcBorders>
            <w:hideMark/>
          </w:tcPr>
          <w:p w:rsidR="005B6989" w:rsidRPr="005F1DF7" w:rsidRDefault="005B6989" w:rsidP="005F1DF7">
            <w:pPr>
              <w:rPr>
                <w:sz w:val="18"/>
                <w:szCs w:val="18"/>
              </w:rPr>
            </w:pPr>
          </w:p>
        </w:tc>
        <w:tc>
          <w:tcPr>
            <w:tcW w:w="3649" w:type="dxa"/>
            <w:tcBorders>
              <w:top w:val="nil"/>
              <w:left w:val="nil"/>
              <w:bottom w:val="single" w:sz="4" w:space="0" w:color="auto"/>
              <w:right w:val="single" w:sz="4" w:space="0" w:color="auto"/>
            </w:tcBorders>
            <w:shd w:val="clear" w:color="auto" w:fill="auto"/>
            <w:hideMark/>
          </w:tcPr>
          <w:p w:rsidR="005B6989" w:rsidRPr="005F1DF7" w:rsidRDefault="005B6989" w:rsidP="005F1DF7">
            <w:pPr>
              <w:pStyle w:val="tabletext"/>
              <w:rPr>
                <w:rFonts w:ascii="Times New Roman" w:hAnsi="Times New Roman" w:cs="Times New Roman"/>
                <w:i/>
                <w:iCs/>
                <w:sz w:val="24"/>
              </w:rPr>
            </w:pPr>
            <w:r w:rsidRPr="005F1DF7">
              <w:rPr>
                <w:rFonts w:ascii="Times New Roman" w:hAnsi="Times New Roman" w:cs="Times New Roman"/>
                <w:i/>
                <w:iCs/>
              </w:rPr>
              <w:t>Insert respondent code</w:t>
            </w:r>
          </w:p>
        </w:tc>
        <w:tc>
          <w:tcPr>
            <w:tcW w:w="2720" w:type="dxa"/>
            <w:tcBorders>
              <w:top w:val="nil"/>
              <w:left w:val="nil"/>
              <w:bottom w:val="single" w:sz="4" w:space="0" w:color="auto"/>
              <w:right w:val="single" w:sz="4" w:space="0" w:color="auto"/>
            </w:tcBorders>
            <w:shd w:val="clear" w:color="auto" w:fill="auto"/>
            <w:vAlign w:val="bottom"/>
            <w:hideMark/>
          </w:tcPr>
          <w:p w:rsidR="005B6989" w:rsidRPr="005F1DF7" w:rsidRDefault="005B6989" w:rsidP="005F1DF7">
            <w:pPr>
              <w:pStyle w:val="tabletextright"/>
              <w:rPr>
                <w:rFonts w:ascii="Times New Roman" w:hAnsi="Times New Roman" w:cs="Times New Roman"/>
              </w:rPr>
            </w:pPr>
          </w:p>
          <w:p w:rsidR="005B6989" w:rsidRPr="005F1DF7" w:rsidRDefault="005B6989" w:rsidP="005F1DF7">
            <w:pPr>
              <w:pStyle w:val="tabletextright"/>
              <w:rPr>
                <w:rFonts w:ascii="Times New Roman" w:hAnsi="Times New Roman" w:cs="Times New Roman"/>
              </w:rPr>
            </w:pPr>
            <w:r w:rsidRPr="005F1DF7">
              <w:rPr>
                <w:rFonts w:ascii="Times New Roman" w:hAnsi="Times New Roman" w:cs="Times New Roman"/>
              </w:rPr>
              <w:t>_ _ _ _</w:t>
            </w:r>
          </w:p>
          <w:p w:rsidR="005B6989" w:rsidRPr="005F1DF7" w:rsidRDefault="005B6989" w:rsidP="005F1DF7">
            <w:pPr>
              <w:pStyle w:val="tabletextright"/>
              <w:rPr>
                <w:rFonts w:ascii="Times New Roman" w:hAnsi="Times New Roman" w:cs="Times New Roman"/>
              </w:rPr>
            </w:pPr>
          </w:p>
        </w:tc>
      </w:tr>
      <w:tr w:rsidR="005B6989" w:rsidRPr="005F1DF7" w:rsidTr="00432F61">
        <w:trPr>
          <w:trHeight w:val="335"/>
          <w:jc w:val="center"/>
        </w:trPr>
        <w:tc>
          <w:tcPr>
            <w:tcW w:w="2835" w:type="dxa"/>
            <w:tcBorders>
              <w:top w:val="nil"/>
              <w:left w:val="single" w:sz="4" w:space="0" w:color="auto"/>
              <w:bottom w:val="single" w:sz="4" w:space="0" w:color="auto"/>
              <w:right w:val="single" w:sz="4" w:space="0" w:color="auto"/>
            </w:tcBorders>
            <w:shd w:val="clear" w:color="auto" w:fill="auto"/>
            <w:hideMark/>
          </w:tcPr>
          <w:p w:rsidR="005B6989" w:rsidRPr="005F1DF7" w:rsidRDefault="005B6989" w:rsidP="005F1DF7">
            <w:pPr>
              <w:pStyle w:val="tablelabel"/>
              <w:rPr>
                <w:rFonts w:ascii="Times New Roman" w:hAnsi="Times New Roman" w:cs="Times New Roman"/>
              </w:rPr>
            </w:pPr>
            <w:r w:rsidRPr="005F1DF7">
              <w:rPr>
                <w:rFonts w:ascii="Times New Roman" w:hAnsi="Times New Roman" w:cs="Times New Roman"/>
              </w:rPr>
              <w:t>2. Sex</w:t>
            </w:r>
          </w:p>
        </w:tc>
        <w:tc>
          <w:tcPr>
            <w:tcW w:w="3649" w:type="dxa"/>
            <w:tcBorders>
              <w:top w:val="nil"/>
              <w:left w:val="nil"/>
              <w:bottom w:val="single" w:sz="4" w:space="0" w:color="auto"/>
              <w:right w:val="single" w:sz="4" w:space="0" w:color="auto"/>
            </w:tcBorders>
            <w:shd w:val="clear" w:color="auto" w:fill="auto"/>
            <w:hideMark/>
          </w:tcPr>
          <w:p w:rsidR="005B6989" w:rsidRPr="005F1DF7" w:rsidRDefault="005B6989" w:rsidP="005F1DF7">
            <w:pPr>
              <w:pStyle w:val="tabletext"/>
              <w:rPr>
                <w:rFonts w:ascii="Times New Roman" w:hAnsi="Times New Roman" w:cs="Times New Roman"/>
                <w:i/>
                <w:iCs/>
              </w:rPr>
            </w:pPr>
            <w:r w:rsidRPr="005F1DF7">
              <w:rPr>
                <w:rFonts w:ascii="Times New Roman" w:hAnsi="Times New Roman" w:cs="Times New Roman"/>
                <w:i/>
                <w:iCs/>
              </w:rPr>
              <w:t>Insert the sex of the caregiver</w:t>
            </w:r>
          </w:p>
        </w:tc>
        <w:tc>
          <w:tcPr>
            <w:tcW w:w="2720" w:type="dxa"/>
            <w:tcBorders>
              <w:top w:val="nil"/>
              <w:left w:val="nil"/>
              <w:bottom w:val="single" w:sz="4" w:space="0" w:color="auto"/>
              <w:right w:val="single" w:sz="4" w:space="0" w:color="auto"/>
            </w:tcBorders>
            <w:shd w:val="clear" w:color="auto" w:fill="auto"/>
            <w:vAlign w:val="bottom"/>
            <w:hideMark/>
          </w:tcPr>
          <w:p w:rsidR="005B6989" w:rsidRPr="005F1DF7" w:rsidRDefault="005B6989" w:rsidP="005F1DF7">
            <w:pPr>
              <w:pStyle w:val="tabletextright"/>
              <w:rPr>
                <w:rFonts w:ascii="Times New Roman" w:hAnsi="Times New Roman" w:cs="Times New Roman"/>
              </w:rPr>
            </w:pPr>
            <w:r w:rsidRPr="005F1DF7">
              <w:rPr>
                <w:rFonts w:ascii="Times New Roman" w:hAnsi="Times New Roman" w:cs="Times New Roman"/>
              </w:rPr>
              <w:t>Male ⁭</w:t>
            </w:r>
          </w:p>
          <w:p w:rsidR="005B6989" w:rsidRPr="005F1DF7" w:rsidRDefault="005B6989" w:rsidP="005F1DF7">
            <w:pPr>
              <w:pStyle w:val="tabletextright"/>
              <w:rPr>
                <w:rFonts w:ascii="Times New Roman" w:hAnsi="Times New Roman" w:cs="Times New Roman"/>
              </w:rPr>
            </w:pPr>
            <w:r w:rsidRPr="005F1DF7">
              <w:rPr>
                <w:rFonts w:ascii="Times New Roman" w:hAnsi="Times New Roman" w:cs="Times New Roman"/>
              </w:rPr>
              <w:t xml:space="preserve">Female ⁭ </w:t>
            </w:r>
          </w:p>
        </w:tc>
      </w:tr>
      <w:tr w:rsidR="005B6989" w:rsidRPr="005F1DF7" w:rsidTr="00432F61">
        <w:trPr>
          <w:trHeight w:val="666"/>
          <w:jc w:val="center"/>
        </w:trPr>
        <w:tc>
          <w:tcPr>
            <w:tcW w:w="2835" w:type="dxa"/>
            <w:tcBorders>
              <w:top w:val="nil"/>
              <w:left w:val="single" w:sz="4" w:space="0" w:color="auto"/>
              <w:bottom w:val="single" w:sz="4" w:space="0" w:color="auto"/>
              <w:right w:val="single" w:sz="4" w:space="0" w:color="auto"/>
            </w:tcBorders>
            <w:shd w:val="clear" w:color="auto" w:fill="auto"/>
            <w:hideMark/>
          </w:tcPr>
          <w:p w:rsidR="005B6989" w:rsidRPr="005F1DF7" w:rsidRDefault="005B6989" w:rsidP="005F1DF7">
            <w:pPr>
              <w:pStyle w:val="tablelabel"/>
              <w:rPr>
                <w:rFonts w:ascii="Times New Roman" w:hAnsi="Times New Roman" w:cs="Times New Roman"/>
              </w:rPr>
            </w:pPr>
            <w:r w:rsidRPr="005F1DF7">
              <w:rPr>
                <w:rFonts w:ascii="Times New Roman" w:hAnsi="Times New Roman" w:cs="Times New Roman"/>
              </w:rPr>
              <w:t xml:space="preserve">3. Relationship </w:t>
            </w:r>
          </w:p>
        </w:tc>
        <w:tc>
          <w:tcPr>
            <w:tcW w:w="3649" w:type="dxa"/>
            <w:tcBorders>
              <w:top w:val="nil"/>
              <w:left w:val="nil"/>
              <w:bottom w:val="single" w:sz="4" w:space="0" w:color="auto"/>
              <w:right w:val="single" w:sz="4" w:space="0" w:color="auto"/>
            </w:tcBorders>
            <w:shd w:val="clear" w:color="auto" w:fill="auto"/>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What is your relationship with the child you take care of?</w:t>
            </w:r>
          </w:p>
        </w:tc>
        <w:tc>
          <w:tcPr>
            <w:tcW w:w="2720" w:type="dxa"/>
            <w:tcBorders>
              <w:top w:val="nil"/>
              <w:left w:val="nil"/>
              <w:bottom w:val="single" w:sz="4" w:space="0" w:color="auto"/>
              <w:right w:val="single" w:sz="4" w:space="0" w:color="auto"/>
            </w:tcBorders>
            <w:shd w:val="clear" w:color="auto" w:fill="auto"/>
            <w:vAlign w:val="bottom"/>
            <w:hideMark/>
          </w:tcPr>
          <w:p w:rsidR="005B6989" w:rsidRPr="005F1DF7" w:rsidRDefault="005B6989" w:rsidP="005F1DF7">
            <w:pPr>
              <w:pStyle w:val="tabletextright"/>
              <w:rPr>
                <w:rFonts w:ascii="Times New Roman" w:hAnsi="Times New Roman" w:cs="Times New Roman"/>
              </w:rPr>
            </w:pPr>
            <w:r w:rsidRPr="005F1DF7">
              <w:rPr>
                <w:rFonts w:ascii="Times New Roman" w:hAnsi="Times New Roman" w:cs="Times New Roman"/>
              </w:rPr>
              <w:t>Mother ⁭</w:t>
            </w:r>
          </w:p>
          <w:p w:rsidR="005B6989" w:rsidRPr="005F1DF7" w:rsidRDefault="005B6989" w:rsidP="005F1DF7">
            <w:pPr>
              <w:pStyle w:val="tabletextright"/>
              <w:rPr>
                <w:rFonts w:ascii="Times New Roman" w:hAnsi="Times New Roman" w:cs="Times New Roman"/>
              </w:rPr>
            </w:pPr>
            <w:r w:rsidRPr="005F1DF7">
              <w:rPr>
                <w:rFonts w:ascii="Times New Roman" w:hAnsi="Times New Roman" w:cs="Times New Roman"/>
              </w:rPr>
              <w:t>Father ⁭</w:t>
            </w:r>
          </w:p>
          <w:p w:rsidR="005B6989" w:rsidRPr="005F1DF7" w:rsidRDefault="005B6989" w:rsidP="005F1DF7">
            <w:pPr>
              <w:pStyle w:val="tabletextright"/>
              <w:rPr>
                <w:rFonts w:ascii="Times New Roman" w:hAnsi="Times New Roman" w:cs="Times New Roman"/>
              </w:rPr>
            </w:pPr>
            <w:r w:rsidRPr="005F1DF7">
              <w:rPr>
                <w:rFonts w:ascii="Times New Roman" w:hAnsi="Times New Roman" w:cs="Times New Roman"/>
              </w:rPr>
              <w:t>Grandmother/Grandfather ⁭</w:t>
            </w:r>
          </w:p>
          <w:p w:rsidR="005B6989" w:rsidRPr="005F1DF7" w:rsidRDefault="005B6989" w:rsidP="005F1DF7">
            <w:pPr>
              <w:pStyle w:val="tabletextright"/>
              <w:rPr>
                <w:rFonts w:ascii="Times New Roman" w:hAnsi="Times New Roman" w:cs="Times New Roman"/>
              </w:rPr>
            </w:pPr>
            <w:r w:rsidRPr="005F1DF7">
              <w:rPr>
                <w:rFonts w:ascii="Times New Roman" w:hAnsi="Times New Roman" w:cs="Times New Roman"/>
              </w:rPr>
              <w:t xml:space="preserve">Other ⁭ </w:t>
            </w:r>
          </w:p>
        </w:tc>
      </w:tr>
      <w:tr w:rsidR="005B6989" w:rsidRPr="005F1DF7" w:rsidTr="00432F61">
        <w:trPr>
          <w:trHeight w:val="762"/>
          <w:jc w:val="center"/>
        </w:trPr>
        <w:tc>
          <w:tcPr>
            <w:tcW w:w="2835" w:type="dxa"/>
            <w:vMerge w:val="restart"/>
            <w:tcBorders>
              <w:top w:val="nil"/>
              <w:left w:val="single" w:sz="4" w:space="0" w:color="auto"/>
              <w:bottom w:val="single" w:sz="4" w:space="0" w:color="auto"/>
              <w:right w:val="single" w:sz="4" w:space="0" w:color="auto"/>
            </w:tcBorders>
            <w:shd w:val="clear" w:color="auto" w:fill="auto"/>
            <w:hideMark/>
          </w:tcPr>
          <w:p w:rsidR="005B6989" w:rsidRPr="005F1DF7" w:rsidRDefault="005B6989" w:rsidP="005F1DF7">
            <w:pPr>
              <w:pStyle w:val="tablelabel"/>
              <w:rPr>
                <w:rFonts w:ascii="Times New Roman" w:hAnsi="Times New Roman" w:cs="Times New Roman"/>
              </w:rPr>
            </w:pPr>
            <w:r w:rsidRPr="005F1DF7">
              <w:rPr>
                <w:rFonts w:ascii="Times New Roman" w:hAnsi="Times New Roman" w:cs="Times New Roman"/>
              </w:rPr>
              <w:t>4. Caregiver's age</w:t>
            </w:r>
          </w:p>
        </w:tc>
        <w:tc>
          <w:tcPr>
            <w:tcW w:w="3649" w:type="dxa"/>
            <w:tcBorders>
              <w:top w:val="nil"/>
              <w:left w:val="nil"/>
              <w:bottom w:val="single" w:sz="4" w:space="0" w:color="auto"/>
              <w:right w:val="single" w:sz="4" w:space="0" w:color="auto"/>
            </w:tcBorders>
            <w:shd w:val="clear" w:color="auto" w:fill="auto"/>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When is your birthday?</w:t>
            </w:r>
          </w:p>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i/>
                <w:iCs/>
              </w:rPr>
              <w:t>Probe if necessary</w:t>
            </w:r>
            <w:r w:rsidRPr="005F1DF7">
              <w:rPr>
                <w:rFonts w:ascii="Times New Roman" w:hAnsi="Times New Roman" w:cs="Times New Roman"/>
              </w:rPr>
              <w:t>:</w:t>
            </w:r>
          </w:p>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On what day and in which month and year were you born?</w:t>
            </w:r>
          </w:p>
        </w:tc>
        <w:tc>
          <w:tcPr>
            <w:tcW w:w="2720" w:type="dxa"/>
            <w:tcBorders>
              <w:top w:val="nil"/>
              <w:left w:val="nil"/>
              <w:bottom w:val="single" w:sz="4" w:space="0" w:color="auto"/>
              <w:right w:val="single" w:sz="4" w:space="0" w:color="auto"/>
            </w:tcBorders>
            <w:shd w:val="clear" w:color="auto" w:fill="auto"/>
            <w:vAlign w:val="center"/>
            <w:hideMark/>
          </w:tcPr>
          <w:p w:rsidR="005B6989" w:rsidRPr="005F1DF7" w:rsidRDefault="005B6989" w:rsidP="005F1DF7">
            <w:pPr>
              <w:pStyle w:val="tabletextright"/>
              <w:rPr>
                <w:rFonts w:ascii="Times New Roman" w:hAnsi="Times New Roman" w:cs="Times New Roman"/>
              </w:rPr>
            </w:pPr>
            <w:r w:rsidRPr="005F1DF7">
              <w:rPr>
                <w:rFonts w:ascii="Times New Roman" w:hAnsi="Times New Roman" w:cs="Times New Roman"/>
              </w:rPr>
              <w:t xml:space="preserve"> _ _ / _ _ /_ _ _ _</w:t>
            </w:r>
          </w:p>
          <w:p w:rsidR="005B6989" w:rsidRPr="005F1DF7" w:rsidRDefault="005B6989" w:rsidP="005F1DF7">
            <w:pPr>
              <w:pStyle w:val="tabletextright"/>
              <w:rPr>
                <w:rFonts w:ascii="Times New Roman" w:hAnsi="Times New Roman" w:cs="Times New Roman"/>
              </w:rPr>
            </w:pPr>
            <w:r w:rsidRPr="005F1DF7">
              <w:rPr>
                <w:rFonts w:ascii="Times New Roman" w:hAnsi="Times New Roman" w:cs="Times New Roman"/>
              </w:rPr>
              <w:t>day month year</w:t>
            </w:r>
          </w:p>
        </w:tc>
      </w:tr>
      <w:tr w:rsidR="005B6989" w:rsidRPr="005F1DF7" w:rsidTr="00432F61">
        <w:trPr>
          <w:trHeight w:val="1669"/>
          <w:jc w:val="center"/>
        </w:trPr>
        <w:tc>
          <w:tcPr>
            <w:tcW w:w="2835" w:type="dxa"/>
            <w:vMerge/>
            <w:tcBorders>
              <w:top w:val="nil"/>
              <w:left w:val="single" w:sz="4" w:space="0" w:color="auto"/>
              <w:bottom w:val="single" w:sz="4" w:space="0" w:color="auto"/>
              <w:right w:val="single" w:sz="4" w:space="0" w:color="auto"/>
            </w:tcBorders>
            <w:hideMark/>
          </w:tcPr>
          <w:p w:rsidR="005B6989" w:rsidRPr="005F1DF7" w:rsidRDefault="005B6989" w:rsidP="005F1DF7">
            <w:pPr>
              <w:rPr>
                <w:sz w:val="18"/>
                <w:szCs w:val="18"/>
              </w:rPr>
            </w:pPr>
          </w:p>
        </w:tc>
        <w:tc>
          <w:tcPr>
            <w:tcW w:w="3649" w:type="dxa"/>
            <w:tcBorders>
              <w:top w:val="nil"/>
              <w:left w:val="nil"/>
              <w:bottom w:val="single" w:sz="4" w:space="0" w:color="auto"/>
              <w:right w:val="single" w:sz="4" w:space="0" w:color="auto"/>
            </w:tcBorders>
            <w:shd w:val="clear" w:color="auto" w:fill="auto"/>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How old are you?</w:t>
            </w:r>
          </w:p>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i/>
                <w:iCs/>
              </w:rPr>
              <w:t>Probe if necessary</w:t>
            </w:r>
            <w:r w:rsidRPr="005F1DF7">
              <w:rPr>
                <w:rFonts w:ascii="Times New Roman" w:hAnsi="Times New Roman" w:cs="Times New Roman"/>
              </w:rPr>
              <w:t>:</w:t>
            </w:r>
          </w:p>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What was your age at your last birthday?</w:t>
            </w:r>
          </w:p>
          <w:p w:rsidR="005B6989" w:rsidRPr="005F1DF7" w:rsidRDefault="005B6989" w:rsidP="005F1DF7">
            <w:pPr>
              <w:pStyle w:val="tabletext"/>
              <w:rPr>
                <w:rFonts w:ascii="Times New Roman" w:hAnsi="Times New Roman" w:cs="Times New Roman"/>
                <w:i/>
                <w:iCs/>
                <w:sz w:val="24"/>
              </w:rPr>
            </w:pPr>
            <w:r w:rsidRPr="005F1DF7">
              <w:rPr>
                <w:rFonts w:ascii="Times New Roman" w:hAnsi="Times New Roman" w:cs="Times New Roman"/>
                <w:i/>
                <w:iCs/>
              </w:rPr>
              <w:t>If the information conflicts with the previous question, determine which one is more accurate</w:t>
            </w:r>
          </w:p>
        </w:tc>
        <w:tc>
          <w:tcPr>
            <w:tcW w:w="2720" w:type="dxa"/>
            <w:tcBorders>
              <w:top w:val="nil"/>
              <w:left w:val="nil"/>
              <w:bottom w:val="single" w:sz="4" w:space="0" w:color="auto"/>
              <w:right w:val="single" w:sz="4" w:space="0" w:color="auto"/>
            </w:tcBorders>
            <w:shd w:val="clear" w:color="auto" w:fill="auto"/>
            <w:vAlign w:val="center"/>
            <w:hideMark/>
          </w:tcPr>
          <w:p w:rsidR="005B6989" w:rsidRPr="005F1DF7" w:rsidRDefault="005B6989" w:rsidP="005F1DF7">
            <w:pPr>
              <w:pStyle w:val="tabletextright"/>
              <w:rPr>
                <w:rFonts w:ascii="Times New Roman" w:hAnsi="Times New Roman" w:cs="Times New Roman"/>
              </w:rPr>
            </w:pPr>
            <w:r w:rsidRPr="005F1DF7">
              <w:rPr>
                <w:rFonts w:ascii="Times New Roman" w:hAnsi="Times New Roman" w:cs="Times New Roman"/>
              </w:rPr>
              <w:t>Age in completed years</w:t>
            </w:r>
          </w:p>
          <w:p w:rsidR="005B6989" w:rsidRPr="005F1DF7" w:rsidRDefault="005B6989" w:rsidP="005F1DF7">
            <w:pPr>
              <w:pStyle w:val="tabletextright"/>
              <w:rPr>
                <w:rFonts w:ascii="Times New Roman" w:hAnsi="Times New Roman" w:cs="Times New Roman"/>
              </w:rPr>
            </w:pPr>
            <w:r w:rsidRPr="005F1DF7">
              <w:rPr>
                <w:rFonts w:ascii="Times New Roman" w:hAnsi="Times New Roman" w:cs="Times New Roman"/>
              </w:rPr>
              <w:t>_ _</w:t>
            </w:r>
          </w:p>
        </w:tc>
      </w:tr>
      <w:tr w:rsidR="005B6989" w:rsidRPr="005F1DF7" w:rsidTr="00432F61">
        <w:trPr>
          <w:trHeight w:val="573"/>
          <w:jc w:val="center"/>
        </w:trPr>
        <w:tc>
          <w:tcPr>
            <w:tcW w:w="2835" w:type="dxa"/>
            <w:tcBorders>
              <w:top w:val="nil"/>
              <w:left w:val="single" w:sz="4" w:space="0" w:color="auto"/>
              <w:bottom w:val="single" w:sz="4" w:space="0" w:color="auto"/>
              <w:right w:val="single" w:sz="4" w:space="0" w:color="auto"/>
            </w:tcBorders>
            <w:shd w:val="clear" w:color="auto" w:fill="auto"/>
            <w:hideMark/>
          </w:tcPr>
          <w:p w:rsidR="005B6989" w:rsidRPr="005F1DF7" w:rsidRDefault="005B6989" w:rsidP="005F1DF7">
            <w:pPr>
              <w:pStyle w:val="tablelabel"/>
              <w:rPr>
                <w:rFonts w:ascii="Times New Roman" w:hAnsi="Times New Roman" w:cs="Times New Roman"/>
              </w:rPr>
            </w:pPr>
            <w:r w:rsidRPr="005F1DF7">
              <w:rPr>
                <w:rFonts w:ascii="Times New Roman" w:hAnsi="Times New Roman" w:cs="Times New Roman"/>
              </w:rPr>
              <w:t>5. Parity (only for women)</w:t>
            </w:r>
          </w:p>
        </w:tc>
        <w:tc>
          <w:tcPr>
            <w:tcW w:w="3649" w:type="dxa"/>
            <w:tcBorders>
              <w:top w:val="nil"/>
              <w:left w:val="nil"/>
              <w:bottom w:val="single" w:sz="4" w:space="0" w:color="auto"/>
              <w:right w:val="single" w:sz="4" w:space="0" w:color="auto"/>
            </w:tcBorders>
            <w:shd w:val="clear" w:color="auto" w:fill="auto"/>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How many children do you have?</w:t>
            </w:r>
          </w:p>
          <w:p w:rsidR="005B6989" w:rsidRPr="005F1DF7" w:rsidRDefault="005B6989" w:rsidP="005F1DF7">
            <w:pPr>
              <w:pStyle w:val="tabletext"/>
              <w:rPr>
                <w:rFonts w:ascii="Times New Roman" w:hAnsi="Times New Roman" w:cs="Times New Roman"/>
                <w:i/>
                <w:iCs/>
              </w:rPr>
            </w:pPr>
            <w:r w:rsidRPr="005F1DF7">
              <w:rPr>
                <w:rFonts w:ascii="Times New Roman" w:hAnsi="Times New Roman" w:cs="Times New Roman"/>
                <w:i/>
                <w:iCs/>
              </w:rPr>
              <w:t>For pregnant women: ask if this is her first pregnancy</w:t>
            </w:r>
          </w:p>
        </w:tc>
        <w:tc>
          <w:tcPr>
            <w:tcW w:w="2720" w:type="dxa"/>
            <w:tcBorders>
              <w:top w:val="nil"/>
              <w:left w:val="nil"/>
              <w:bottom w:val="single" w:sz="4" w:space="0" w:color="auto"/>
              <w:right w:val="single" w:sz="4" w:space="0" w:color="auto"/>
            </w:tcBorders>
            <w:shd w:val="clear" w:color="auto" w:fill="auto"/>
            <w:vAlign w:val="center"/>
            <w:hideMark/>
          </w:tcPr>
          <w:p w:rsidR="005B6989" w:rsidRPr="005F1DF7" w:rsidRDefault="005B6989" w:rsidP="005F1DF7">
            <w:pPr>
              <w:pStyle w:val="tabletextright"/>
              <w:rPr>
                <w:rFonts w:ascii="Times New Roman" w:hAnsi="Times New Roman" w:cs="Times New Roman"/>
              </w:rPr>
            </w:pPr>
            <w:r w:rsidRPr="005F1DF7">
              <w:rPr>
                <w:rFonts w:ascii="Times New Roman" w:hAnsi="Times New Roman" w:cs="Times New Roman"/>
              </w:rPr>
              <w:t>Number of children</w:t>
            </w:r>
          </w:p>
          <w:p w:rsidR="005B6989" w:rsidRPr="005F1DF7" w:rsidRDefault="005B6989" w:rsidP="005F1DF7">
            <w:pPr>
              <w:pStyle w:val="tabletextright"/>
              <w:rPr>
                <w:rFonts w:ascii="Times New Roman" w:hAnsi="Times New Roman" w:cs="Times New Roman"/>
                <w:szCs w:val="18"/>
              </w:rPr>
            </w:pPr>
            <w:r w:rsidRPr="005F1DF7">
              <w:rPr>
                <w:rFonts w:ascii="Times New Roman" w:hAnsi="Times New Roman" w:cs="Times New Roman"/>
                <w:szCs w:val="18"/>
              </w:rPr>
              <w:t>_ _</w:t>
            </w:r>
          </w:p>
          <w:p w:rsidR="005B6989" w:rsidRPr="005F1DF7" w:rsidRDefault="005B6989" w:rsidP="005F1DF7">
            <w:pPr>
              <w:pStyle w:val="tabletextright"/>
              <w:rPr>
                <w:rFonts w:ascii="Times New Roman" w:hAnsi="Times New Roman" w:cs="Times New Roman"/>
              </w:rPr>
            </w:pPr>
            <w:r w:rsidRPr="005F1DF7">
              <w:rPr>
                <w:rFonts w:ascii="Times New Roman" w:hAnsi="Times New Roman" w:cs="Times New Roman"/>
              </w:rPr>
              <w:t>First pregnancy ⁭</w:t>
            </w:r>
          </w:p>
        </w:tc>
      </w:tr>
      <w:tr w:rsidR="005B6989" w:rsidRPr="005F1DF7" w:rsidTr="00432F61">
        <w:trPr>
          <w:trHeight w:val="694"/>
          <w:jc w:val="center"/>
        </w:trPr>
        <w:tc>
          <w:tcPr>
            <w:tcW w:w="2835" w:type="dxa"/>
            <w:tcBorders>
              <w:top w:val="nil"/>
              <w:left w:val="single" w:sz="4" w:space="0" w:color="auto"/>
              <w:bottom w:val="single" w:sz="4" w:space="0" w:color="auto"/>
              <w:right w:val="single" w:sz="4" w:space="0" w:color="auto"/>
            </w:tcBorders>
            <w:shd w:val="clear" w:color="auto" w:fill="auto"/>
            <w:hideMark/>
          </w:tcPr>
          <w:p w:rsidR="005B6989" w:rsidRPr="005F1DF7" w:rsidRDefault="005B6989" w:rsidP="005F1DF7">
            <w:pPr>
              <w:pStyle w:val="tablelabel"/>
              <w:rPr>
                <w:rFonts w:ascii="Times New Roman" w:hAnsi="Times New Roman" w:cs="Times New Roman"/>
              </w:rPr>
            </w:pPr>
            <w:r w:rsidRPr="005F1DF7">
              <w:rPr>
                <w:rFonts w:ascii="Times New Roman" w:hAnsi="Times New Roman" w:cs="Times New Roman"/>
              </w:rPr>
              <w:t>6. Geographical characteristics</w:t>
            </w:r>
          </w:p>
        </w:tc>
        <w:tc>
          <w:tcPr>
            <w:tcW w:w="3649" w:type="dxa"/>
            <w:tcBorders>
              <w:top w:val="nil"/>
              <w:left w:val="nil"/>
              <w:bottom w:val="single" w:sz="4" w:space="0" w:color="auto"/>
              <w:right w:val="single" w:sz="4" w:space="0" w:color="auto"/>
            </w:tcBorders>
            <w:shd w:val="clear" w:color="auto" w:fill="auto"/>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Where do you live?</w:t>
            </w:r>
          </w:p>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i/>
                <w:iCs/>
              </w:rPr>
              <w:t>Adapt to the local geographical characteristics: district, city, village, section, tribe, etc.</w:t>
            </w:r>
          </w:p>
        </w:tc>
        <w:tc>
          <w:tcPr>
            <w:tcW w:w="2720" w:type="dxa"/>
            <w:tcBorders>
              <w:top w:val="nil"/>
              <w:left w:val="nil"/>
              <w:bottom w:val="single" w:sz="4" w:space="0" w:color="auto"/>
              <w:right w:val="single" w:sz="4" w:space="0" w:color="auto"/>
            </w:tcBorders>
            <w:shd w:val="clear" w:color="auto" w:fill="auto"/>
            <w:vAlign w:val="bottom"/>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District</w:t>
            </w:r>
            <w:r w:rsidRPr="005F1DF7">
              <w:rPr>
                <w:rFonts w:ascii="Times New Roman" w:hAnsi="Times New Roman" w:cs="Times New Roman"/>
              </w:rPr>
              <w:br/>
              <w:t>___________________</w:t>
            </w:r>
          </w:p>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City</w:t>
            </w:r>
            <w:r w:rsidRPr="005F1DF7">
              <w:rPr>
                <w:rFonts w:ascii="Times New Roman" w:hAnsi="Times New Roman" w:cs="Times New Roman"/>
              </w:rPr>
              <w:br/>
              <w:t>___________________</w:t>
            </w:r>
          </w:p>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Village</w:t>
            </w:r>
            <w:r w:rsidRPr="005F1DF7">
              <w:rPr>
                <w:rFonts w:ascii="Times New Roman" w:hAnsi="Times New Roman" w:cs="Times New Roman"/>
              </w:rPr>
              <w:br/>
              <w:t>___________________</w:t>
            </w:r>
          </w:p>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Section</w:t>
            </w:r>
            <w:r w:rsidRPr="005F1DF7">
              <w:rPr>
                <w:rFonts w:ascii="Times New Roman" w:hAnsi="Times New Roman" w:cs="Times New Roman"/>
              </w:rPr>
              <w:br/>
              <w:t>___________________</w:t>
            </w:r>
          </w:p>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Other</w:t>
            </w:r>
            <w:r w:rsidRPr="005F1DF7">
              <w:rPr>
                <w:rFonts w:ascii="Times New Roman" w:hAnsi="Times New Roman" w:cs="Times New Roman"/>
              </w:rPr>
              <w:br/>
              <w:t>___________________</w:t>
            </w:r>
          </w:p>
        </w:tc>
      </w:tr>
      <w:tr w:rsidR="005B6989" w:rsidRPr="005F1DF7" w:rsidTr="00432F61">
        <w:trPr>
          <w:trHeight w:val="1047"/>
          <w:jc w:val="center"/>
        </w:trPr>
        <w:tc>
          <w:tcPr>
            <w:tcW w:w="2835" w:type="dxa"/>
            <w:vMerge w:val="restart"/>
            <w:tcBorders>
              <w:top w:val="nil"/>
              <w:left w:val="single" w:sz="4" w:space="0" w:color="auto"/>
              <w:right w:val="single" w:sz="4" w:space="0" w:color="auto"/>
            </w:tcBorders>
            <w:shd w:val="clear" w:color="auto" w:fill="auto"/>
            <w:hideMark/>
          </w:tcPr>
          <w:p w:rsidR="005B6989" w:rsidRPr="005F1DF7" w:rsidRDefault="005B6989" w:rsidP="005F1DF7">
            <w:pPr>
              <w:pStyle w:val="tablelabel"/>
              <w:rPr>
                <w:rFonts w:ascii="Times New Roman" w:hAnsi="Times New Roman" w:cs="Times New Roman"/>
              </w:rPr>
            </w:pPr>
            <w:r w:rsidRPr="005F1DF7">
              <w:rPr>
                <w:rFonts w:ascii="Times New Roman" w:hAnsi="Times New Roman" w:cs="Times New Roman"/>
              </w:rPr>
              <w:t>7. Educational level</w:t>
            </w:r>
          </w:p>
        </w:tc>
        <w:tc>
          <w:tcPr>
            <w:tcW w:w="3649" w:type="dxa"/>
            <w:tcBorders>
              <w:top w:val="nil"/>
              <w:left w:val="nil"/>
              <w:bottom w:val="single" w:sz="4" w:space="0" w:color="auto"/>
              <w:right w:val="single" w:sz="4" w:space="0" w:color="auto"/>
            </w:tcBorders>
            <w:shd w:val="clear" w:color="auto" w:fill="auto"/>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Have you ever attended school?</w:t>
            </w:r>
          </w:p>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i/>
                <w:iCs/>
              </w:rPr>
              <w:t>If yes, continue asking</w:t>
            </w:r>
            <w:r w:rsidRPr="005F1DF7">
              <w:rPr>
                <w:rFonts w:ascii="Times New Roman" w:hAnsi="Times New Roman" w:cs="Times New Roman"/>
              </w:rPr>
              <w:t>:</w:t>
            </w:r>
          </w:p>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What is the highest level of school you attended?</w:t>
            </w:r>
          </w:p>
        </w:tc>
        <w:tc>
          <w:tcPr>
            <w:tcW w:w="2720" w:type="dxa"/>
            <w:tcBorders>
              <w:top w:val="nil"/>
              <w:left w:val="nil"/>
              <w:bottom w:val="single" w:sz="4" w:space="0" w:color="auto"/>
              <w:right w:val="single" w:sz="4" w:space="0" w:color="auto"/>
            </w:tcBorders>
            <w:shd w:val="clear" w:color="auto" w:fill="auto"/>
            <w:vAlign w:val="bottom"/>
            <w:hideMark/>
          </w:tcPr>
          <w:p w:rsidR="005B6989" w:rsidRPr="005F1DF7" w:rsidRDefault="005B6989" w:rsidP="005F1DF7">
            <w:pPr>
              <w:pStyle w:val="tabletextright"/>
              <w:rPr>
                <w:rFonts w:ascii="Times New Roman" w:hAnsi="Times New Roman" w:cs="Times New Roman"/>
              </w:rPr>
            </w:pPr>
            <w:r w:rsidRPr="005F1DF7">
              <w:rPr>
                <w:rFonts w:ascii="Times New Roman" w:hAnsi="Times New Roman" w:cs="Times New Roman"/>
              </w:rPr>
              <w:t>None ⁭</w:t>
            </w:r>
          </w:p>
          <w:p w:rsidR="005B6989" w:rsidRPr="005F1DF7" w:rsidRDefault="005B6989" w:rsidP="005F1DF7">
            <w:pPr>
              <w:pStyle w:val="tabletextright"/>
              <w:rPr>
                <w:rFonts w:ascii="Times New Roman" w:hAnsi="Times New Roman" w:cs="Times New Roman"/>
              </w:rPr>
            </w:pPr>
            <w:r w:rsidRPr="005F1DF7">
              <w:rPr>
                <w:rFonts w:ascii="Times New Roman" w:hAnsi="Times New Roman" w:cs="Times New Roman"/>
              </w:rPr>
              <w:t>Primary school ⁭</w:t>
            </w:r>
          </w:p>
          <w:p w:rsidR="005B6989" w:rsidRPr="005F1DF7" w:rsidRDefault="005B6989" w:rsidP="005F1DF7">
            <w:pPr>
              <w:pStyle w:val="tabletextright"/>
              <w:rPr>
                <w:rFonts w:ascii="Times New Roman" w:hAnsi="Times New Roman" w:cs="Times New Roman"/>
              </w:rPr>
            </w:pPr>
            <w:r w:rsidRPr="005F1DF7">
              <w:rPr>
                <w:rFonts w:ascii="Times New Roman" w:hAnsi="Times New Roman" w:cs="Times New Roman"/>
              </w:rPr>
              <w:t>Secondary school ⁭</w:t>
            </w:r>
          </w:p>
          <w:p w:rsidR="005B6989" w:rsidRPr="005F1DF7" w:rsidRDefault="005B6989" w:rsidP="005F1DF7">
            <w:pPr>
              <w:pStyle w:val="tabletextright"/>
              <w:rPr>
                <w:rFonts w:ascii="Times New Roman" w:hAnsi="Times New Roman" w:cs="Times New Roman"/>
              </w:rPr>
            </w:pPr>
            <w:r w:rsidRPr="005F1DF7">
              <w:rPr>
                <w:rFonts w:ascii="Times New Roman" w:hAnsi="Times New Roman" w:cs="Times New Roman"/>
              </w:rPr>
              <w:t xml:space="preserve">Higher ⁭ </w:t>
            </w:r>
          </w:p>
        </w:tc>
      </w:tr>
      <w:tr w:rsidR="005B6989" w:rsidRPr="005F1DF7" w:rsidTr="00432F61">
        <w:trPr>
          <w:trHeight w:val="529"/>
          <w:jc w:val="center"/>
        </w:trPr>
        <w:tc>
          <w:tcPr>
            <w:tcW w:w="2835" w:type="dxa"/>
            <w:vMerge/>
            <w:tcBorders>
              <w:left w:val="single" w:sz="4" w:space="0" w:color="auto"/>
              <w:bottom w:val="single" w:sz="4" w:space="0" w:color="auto"/>
              <w:right w:val="single" w:sz="4" w:space="0" w:color="auto"/>
            </w:tcBorders>
            <w:shd w:val="clear" w:color="auto" w:fill="auto"/>
            <w:vAlign w:val="center"/>
            <w:hideMark/>
          </w:tcPr>
          <w:p w:rsidR="005B6989" w:rsidRPr="005F1DF7" w:rsidRDefault="005B6989" w:rsidP="005F1DF7">
            <w:pPr>
              <w:jc w:val="center"/>
              <w:rPr>
                <w:sz w:val="18"/>
                <w:szCs w:val="18"/>
              </w:rPr>
            </w:pPr>
          </w:p>
        </w:tc>
        <w:tc>
          <w:tcPr>
            <w:tcW w:w="3649" w:type="dxa"/>
            <w:tcBorders>
              <w:top w:val="nil"/>
              <w:left w:val="nil"/>
              <w:bottom w:val="single" w:sz="4" w:space="0" w:color="auto"/>
              <w:right w:val="single" w:sz="4" w:space="0" w:color="auto"/>
            </w:tcBorders>
            <w:shd w:val="clear" w:color="auto" w:fill="auto"/>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What is the highest grade/form/year you completed at that level?</w:t>
            </w:r>
          </w:p>
        </w:tc>
        <w:tc>
          <w:tcPr>
            <w:tcW w:w="2720" w:type="dxa"/>
            <w:tcBorders>
              <w:top w:val="nil"/>
              <w:left w:val="nil"/>
              <w:bottom w:val="single" w:sz="4" w:space="0" w:color="auto"/>
              <w:right w:val="single" w:sz="4" w:space="0" w:color="auto"/>
            </w:tcBorders>
            <w:shd w:val="clear" w:color="auto" w:fill="auto"/>
            <w:vAlign w:val="center"/>
            <w:hideMark/>
          </w:tcPr>
          <w:p w:rsidR="005B6989" w:rsidRPr="005F1DF7" w:rsidRDefault="005B6989" w:rsidP="005F1DF7">
            <w:pPr>
              <w:pStyle w:val="tabletextright"/>
              <w:rPr>
                <w:rFonts w:ascii="Times New Roman" w:hAnsi="Times New Roman" w:cs="Times New Roman"/>
              </w:rPr>
            </w:pPr>
            <w:r w:rsidRPr="005F1DF7">
              <w:rPr>
                <w:rFonts w:ascii="Times New Roman" w:hAnsi="Times New Roman" w:cs="Times New Roman"/>
              </w:rPr>
              <w:t>Grade</w:t>
            </w:r>
          </w:p>
          <w:p w:rsidR="005B6989" w:rsidRPr="005F1DF7" w:rsidRDefault="005B6989" w:rsidP="005F1DF7">
            <w:pPr>
              <w:pStyle w:val="tabletextright"/>
              <w:rPr>
                <w:rFonts w:ascii="Times New Roman" w:hAnsi="Times New Roman" w:cs="Times New Roman"/>
              </w:rPr>
            </w:pPr>
            <w:r w:rsidRPr="005F1DF7">
              <w:rPr>
                <w:rFonts w:ascii="Times New Roman" w:hAnsi="Times New Roman" w:cs="Times New Roman"/>
              </w:rPr>
              <w:t>_ _</w:t>
            </w:r>
          </w:p>
        </w:tc>
      </w:tr>
    </w:tbl>
    <w:p w:rsidR="00432F61" w:rsidRDefault="00432F61">
      <w:r>
        <w:rPr>
          <w:b/>
          <w:bCs/>
        </w:rPr>
        <w:br w:type="page"/>
      </w:r>
    </w:p>
    <w:tbl>
      <w:tblPr>
        <w:tblW w:w="9204" w:type="dxa"/>
        <w:jc w:val="center"/>
        <w:tblLook w:val="04A0" w:firstRow="1" w:lastRow="0" w:firstColumn="1" w:lastColumn="0" w:noHBand="0" w:noVBand="1"/>
      </w:tblPr>
      <w:tblGrid>
        <w:gridCol w:w="2835"/>
        <w:gridCol w:w="3649"/>
        <w:gridCol w:w="2720"/>
      </w:tblGrid>
      <w:tr w:rsidR="005B6989" w:rsidRPr="005F1DF7" w:rsidTr="00432F61">
        <w:trPr>
          <w:cantSplit/>
          <w:trHeight w:val="272"/>
          <w:jc w:val="center"/>
        </w:trPr>
        <w:tc>
          <w:tcPr>
            <w:tcW w:w="2835" w:type="dxa"/>
            <w:tcBorders>
              <w:top w:val="nil"/>
              <w:left w:val="single" w:sz="4" w:space="0" w:color="auto"/>
              <w:bottom w:val="single" w:sz="4" w:space="0" w:color="auto"/>
              <w:right w:val="single" w:sz="4" w:space="0" w:color="auto"/>
            </w:tcBorders>
            <w:shd w:val="clear" w:color="000000" w:fill="000000"/>
            <w:noWrap/>
            <w:vAlign w:val="center"/>
            <w:hideMark/>
          </w:tcPr>
          <w:p w:rsidR="005B6989" w:rsidRPr="005F1DF7" w:rsidRDefault="005B6989" w:rsidP="005F1DF7">
            <w:pPr>
              <w:pStyle w:val="tablehead"/>
              <w:rPr>
                <w:rFonts w:ascii="Times New Roman" w:hAnsi="Times New Roman" w:cs="Times New Roman"/>
              </w:rPr>
            </w:pPr>
            <w:r w:rsidRPr="005F1DF7">
              <w:rPr>
                <w:rFonts w:ascii="Times New Roman" w:hAnsi="Times New Roman" w:cs="Times New Roman"/>
              </w:rPr>
              <w:lastRenderedPageBreak/>
              <w:t xml:space="preserve"> Infant/young children</w:t>
            </w:r>
          </w:p>
        </w:tc>
        <w:tc>
          <w:tcPr>
            <w:tcW w:w="3649" w:type="dxa"/>
            <w:tcBorders>
              <w:top w:val="nil"/>
              <w:left w:val="nil"/>
              <w:bottom w:val="single" w:sz="4" w:space="0" w:color="auto"/>
              <w:right w:val="single" w:sz="4" w:space="0" w:color="auto"/>
            </w:tcBorders>
            <w:shd w:val="clear" w:color="000000" w:fill="000000"/>
            <w:vAlign w:val="center"/>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 </w:t>
            </w:r>
          </w:p>
        </w:tc>
        <w:tc>
          <w:tcPr>
            <w:tcW w:w="2720" w:type="dxa"/>
            <w:tcBorders>
              <w:top w:val="nil"/>
              <w:left w:val="nil"/>
              <w:bottom w:val="single" w:sz="4" w:space="0" w:color="auto"/>
              <w:right w:val="single" w:sz="4" w:space="0" w:color="auto"/>
            </w:tcBorders>
            <w:shd w:val="clear" w:color="000000" w:fill="000000"/>
            <w:vAlign w:val="bottom"/>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 </w:t>
            </w:r>
          </w:p>
        </w:tc>
      </w:tr>
      <w:tr w:rsidR="005B6989" w:rsidRPr="005F1DF7" w:rsidTr="00432F61">
        <w:trPr>
          <w:trHeight w:val="272"/>
          <w:jc w:val="center"/>
        </w:trPr>
        <w:tc>
          <w:tcPr>
            <w:tcW w:w="2835" w:type="dxa"/>
            <w:tcBorders>
              <w:top w:val="nil"/>
              <w:left w:val="single" w:sz="4" w:space="0" w:color="auto"/>
              <w:bottom w:val="single" w:sz="4" w:space="0" w:color="auto"/>
              <w:right w:val="single" w:sz="4" w:space="0" w:color="auto"/>
            </w:tcBorders>
            <w:shd w:val="clear" w:color="auto" w:fill="auto"/>
            <w:hideMark/>
          </w:tcPr>
          <w:p w:rsidR="005B6989" w:rsidRPr="005F1DF7" w:rsidRDefault="005B6989" w:rsidP="005F1DF7">
            <w:pPr>
              <w:pStyle w:val="tablelabel"/>
              <w:rPr>
                <w:rFonts w:ascii="Times New Roman" w:hAnsi="Times New Roman" w:cs="Times New Roman"/>
              </w:rPr>
            </w:pPr>
            <w:r w:rsidRPr="005F1DF7">
              <w:rPr>
                <w:rFonts w:ascii="Times New Roman" w:hAnsi="Times New Roman" w:cs="Times New Roman"/>
              </w:rPr>
              <w:t>1. Child's name</w:t>
            </w:r>
          </w:p>
        </w:tc>
        <w:tc>
          <w:tcPr>
            <w:tcW w:w="3649" w:type="dxa"/>
            <w:tcBorders>
              <w:top w:val="nil"/>
              <w:left w:val="nil"/>
              <w:bottom w:val="single" w:sz="4" w:space="0" w:color="auto"/>
              <w:right w:val="single" w:sz="4" w:space="0" w:color="auto"/>
            </w:tcBorders>
            <w:shd w:val="clear" w:color="auto" w:fill="auto"/>
            <w:vAlign w:val="center"/>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What is your child's name?</w:t>
            </w:r>
          </w:p>
        </w:tc>
        <w:tc>
          <w:tcPr>
            <w:tcW w:w="2720" w:type="dxa"/>
            <w:tcBorders>
              <w:top w:val="nil"/>
              <w:left w:val="nil"/>
              <w:bottom w:val="single" w:sz="4" w:space="0" w:color="auto"/>
              <w:right w:val="single" w:sz="4" w:space="0" w:color="auto"/>
            </w:tcBorders>
            <w:shd w:val="clear" w:color="auto" w:fill="auto"/>
            <w:vAlign w:val="bottom"/>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 </w:t>
            </w:r>
          </w:p>
        </w:tc>
      </w:tr>
      <w:tr w:rsidR="005B6989" w:rsidRPr="005F1DF7" w:rsidTr="00432F61">
        <w:trPr>
          <w:trHeight w:val="544"/>
          <w:jc w:val="center"/>
        </w:trPr>
        <w:tc>
          <w:tcPr>
            <w:tcW w:w="2835" w:type="dxa"/>
            <w:tcBorders>
              <w:top w:val="nil"/>
              <w:left w:val="single" w:sz="4" w:space="0" w:color="auto"/>
              <w:bottom w:val="single" w:sz="4" w:space="0" w:color="auto"/>
              <w:right w:val="single" w:sz="4" w:space="0" w:color="auto"/>
            </w:tcBorders>
            <w:shd w:val="clear" w:color="auto" w:fill="auto"/>
            <w:hideMark/>
          </w:tcPr>
          <w:p w:rsidR="005B6989" w:rsidRPr="005F1DF7" w:rsidRDefault="005B6989" w:rsidP="005F1DF7">
            <w:pPr>
              <w:pStyle w:val="tablelabel"/>
              <w:rPr>
                <w:rFonts w:ascii="Times New Roman" w:hAnsi="Times New Roman" w:cs="Times New Roman"/>
              </w:rPr>
            </w:pPr>
            <w:r w:rsidRPr="005F1DF7">
              <w:rPr>
                <w:rFonts w:ascii="Times New Roman" w:hAnsi="Times New Roman" w:cs="Times New Roman"/>
              </w:rPr>
              <w:t>2. Child's sex</w:t>
            </w:r>
          </w:p>
        </w:tc>
        <w:tc>
          <w:tcPr>
            <w:tcW w:w="3649" w:type="dxa"/>
            <w:tcBorders>
              <w:top w:val="nil"/>
              <w:left w:val="nil"/>
              <w:bottom w:val="single" w:sz="4" w:space="0" w:color="auto"/>
              <w:right w:val="single" w:sz="4" w:space="0" w:color="auto"/>
            </w:tcBorders>
            <w:shd w:val="clear" w:color="auto" w:fill="auto"/>
            <w:vAlign w:val="center"/>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Is</w:t>
            </w:r>
            <w:r w:rsidRPr="005F1DF7">
              <w:rPr>
                <w:rFonts w:ascii="Times New Roman" w:hAnsi="Times New Roman" w:cs="Times New Roman"/>
                <w:b/>
              </w:rPr>
              <w:t xml:space="preserve"> </w:t>
            </w:r>
            <w:r w:rsidRPr="005F1DF7">
              <w:rPr>
                <w:rFonts w:ascii="Times New Roman" w:hAnsi="Times New Roman" w:cs="Times New Roman"/>
                <w:iCs/>
              </w:rPr>
              <w:t>(</w:t>
            </w:r>
            <w:r w:rsidRPr="005F1DF7">
              <w:rPr>
                <w:rFonts w:ascii="Times New Roman" w:hAnsi="Times New Roman" w:cs="Times New Roman"/>
                <w:i/>
                <w:iCs/>
              </w:rPr>
              <w:t>the name of the child</w:t>
            </w:r>
            <w:r w:rsidRPr="005F1DF7">
              <w:rPr>
                <w:rFonts w:ascii="Times New Roman" w:hAnsi="Times New Roman" w:cs="Times New Roman"/>
              </w:rPr>
              <w:t>) male or female?</w:t>
            </w:r>
          </w:p>
        </w:tc>
        <w:tc>
          <w:tcPr>
            <w:tcW w:w="2720" w:type="dxa"/>
            <w:tcBorders>
              <w:top w:val="nil"/>
              <w:left w:val="nil"/>
              <w:bottom w:val="single" w:sz="4" w:space="0" w:color="auto"/>
              <w:right w:val="single" w:sz="4" w:space="0" w:color="auto"/>
            </w:tcBorders>
            <w:shd w:val="clear" w:color="auto" w:fill="auto"/>
            <w:vAlign w:val="bottom"/>
            <w:hideMark/>
          </w:tcPr>
          <w:p w:rsidR="005B6989" w:rsidRPr="005F1DF7" w:rsidRDefault="005B6989" w:rsidP="005F1DF7">
            <w:pPr>
              <w:pStyle w:val="tabletextright"/>
              <w:rPr>
                <w:rFonts w:ascii="Times New Roman" w:hAnsi="Times New Roman" w:cs="Times New Roman"/>
              </w:rPr>
            </w:pPr>
            <w:r w:rsidRPr="005F1DF7">
              <w:rPr>
                <w:rFonts w:ascii="Times New Roman" w:hAnsi="Times New Roman" w:cs="Times New Roman"/>
              </w:rPr>
              <w:t>Male ⁭</w:t>
            </w:r>
          </w:p>
          <w:p w:rsidR="005B6989" w:rsidRPr="005F1DF7" w:rsidRDefault="005B6989" w:rsidP="005F1DF7">
            <w:pPr>
              <w:pStyle w:val="tabletextright"/>
              <w:rPr>
                <w:rFonts w:ascii="Times New Roman" w:hAnsi="Times New Roman" w:cs="Times New Roman"/>
              </w:rPr>
            </w:pPr>
            <w:r w:rsidRPr="005F1DF7">
              <w:rPr>
                <w:rFonts w:ascii="Times New Roman" w:hAnsi="Times New Roman" w:cs="Times New Roman"/>
              </w:rPr>
              <w:t xml:space="preserve">Female ⁭ </w:t>
            </w:r>
          </w:p>
        </w:tc>
      </w:tr>
      <w:tr w:rsidR="005B6989" w:rsidRPr="005F1DF7" w:rsidTr="00432F61">
        <w:trPr>
          <w:trHeight w:val="1888"/>
          <w:jc w:val="center"/>
        </w:trPr>
        <w:tc>
          <w:tcPr>
            <w:tcW w:w="2835" w:type="dxa"/>
            <w:vMerge w:val="restart"/>
            <w:tcBorders>
              <w:top w:val="nil"/>
              <w:left w:val="single" w:sz="4" w:space="0" w:color="auto"/>
              <w:bottom w:val="single" w:sz="4" w:space="0" w:color="000000"/>
              <w:right w:val="single" w:sz="4" w:space="0" w:color="auto"/>
            </w:tcBorders>
            <w:shd w:val="clear" w:color="auto" w:fill="auto"/>
            <w:hideMark/>
          </w:tcPr>
          <w:p w:rsidR="005B6989" w:rsidRPr="005F1DF7" w:rsidRDefault="005B6989" w:rsidP="005F1DF7">
            <w:pPr>
              <w:pStyle w:val="tablelabel"/>
              <w:rPr>
                <w:rFonts w:ascii="Times New Roman" w:hAnsi="Times New Roman" w:cs="Times New Roman"/>
              </w:rPr>
            </w:pPr>
            <w:r w:rsidRPr="005F1DF7">
              <w:rPr>
                <w:rFonts w:ascii="Times New Roman" w:hAnsi="Times New Roman" w:cs="Times New Roman"/>
              </w:rPr>
              <w:t>3. Child's age</w:t>
            </w:r>
          </w:p>
        </w:tc>
        <w:tc>
          <w:tcPr>
            <w:tcW w:w="3649" w:type="dxa"/>
            <w:tcBorders>
              <w:top w:val="nil"/>
              <w:left w:val="nil"/>
              <w:bottom w:val="single" w:sz="4" w:space="0" w:color="auto"/>
              <w:right w:val="single" w:sz="4" w:space="0" w:color="auto"/>
            </w:tcBorders>
            <w:shd w:val="clear" w:color="auto" w:fill="auto"/>
            <w:vAlign w:val="center"/>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When is your child's birthday?</w:t>
            </w:r>
          </w:p>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i/>
                <w:iCs/>
              </w:rPr>
              <w:t>Probe if necessary</w:t>
            </w:r>
            <w:r w:rsidRPr="005F1DF7">
              <w:rPr>
                <w:rFonts w:ascii="Times New Roman" w:hAnsi="Times New Roman" w:cs="Times New Roman"/>
              </w:rPr>
              <w:t>:</w:t>
            </w:r>
          </w:p>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 xml:space="preserve">On what day and in which month and year was </w:t>
            </w:r>
            <w:r w:rsidRPr="005F1DF7">
              <w:rPr>
                <w:rFonts w:ascii="Times New Roman" w:hAnsi="Times New Roman" w:cs="Times New Roman"/>
                <w:iCs/>
              </w:rPr>
              <w:t>(</w:t>
            </w:r>
            <w:r w:rsidRPr="005F1DF7">
              <w:rPr>
                <w:rFonts w:ascii="Times New Roman" w:hAnsi="Times New Roman" w:cs="Times New Roman"/>
                <w:i/>
                <w:iCs/>
              </w:rPr>
              <w:t>name of the child</w:t>
            </w:r>
            <w:r w:rsidRPr="005F1DF7">
              <w:rPr>
                <w:rFonts w:ascii="Times New Roman" w:hAnsi="Times New Roman" w:cs="Times New Roman"/>
                <w:iCs/>
              </w:rPr>
              <w:t>)</w:t>
            </w:r>
            <w:r w:rsidRPr="005F1DF7">
              <w:rPr>
                <w:rFonts w:ascii="Times New Roman" w:hAnsi="Times New Roman" w:cs="Times New Roman"/>
              </w:rPr>
              <w:t xml:space="preserve"> born?</w:t>
            </w:r>
          </w:p>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Does he/she have a health/vaccination card with the birth date recorded?</w:t>
            </w:r>
          </w:p>
          <w:p w:rsidR="005B6989" w:rsidRPr="005F1DF7" w:rsidRDefault="005B6989" w:rsidP="005F1DF7">
            <w:pPr>
              <w:pStyle w:val="tabletext"/>
              <w:rPr>
                <w:rFonts w:ascii="Times New Roman" w:hAnsi="Times New Roman" w:cs="Times New Roman"/>
                <w:i/>
                <w:iCs/>
              </w:rPr>
            </w:pPr>
            <w:r w:rsidRPr="005F1DF7">
              <w:rPr>
                <w:rFonts w:ascii="Times New Roman" w:hAnsi="Times New Roman" w:cs="Times New Roman"/>
                <w:i/>
                <w:iCs/>
              </w:rPr>
              <w:t>If yes, record the date of birth as documented in the card</w:t>
            </w:r>
          </w:p>
        </w:tc>
        <w:tc>
          <w:tcPr>
            <w:tcW w:w="2720" w:type="dxa"/>
            <w:tcBorders>
              <w:top w:val="nil"/>
              <w:left w:val="nil"/>
              <w:bottom w:val="single" w:sz="4" w:space="0" w:color="auto"/>
              <w:right w:val="single" w:sz="4" w:space="0" w:color="auto"/>
            </w:tcBorders>
            <w:shd w:val="clear" w:color="auto" w:fill="auto"/>
            <w:vAlign w:val="center"/>
            <w:hideMark/>
          </w:tcPr>
          <w:p w:rsidR="005B6989" w:rsidRPr="005F1DF7" w:rsidRDefault="005B6989" w:rsidP="005F1DF7">
            <w:pPr>
              <w:pStyle w:val="tabletextright"/>
              <w:rPr>
                <w:rFonts w:ascii="Times New Roman" w:hAnsi="Times New Roman" w:cs="Times New Roman"/>
              </w:rPr>
            </w:pPr>
            <w:r w:rsidRPr="005F1DF7">
              <w:rPr>
                <w:rFonts w:ascii="Times New Roman" w:hAnsi="Times New Roman" w:cs="Times New Roman"/>
              </w:rPr>
              <w:t>_ _ _ _ / _ _ / _ _</w:t>
            </w:r>
          </w:p>
          <w:p w:rsidR="005B6989" w:rsidRPr="005F1DF7" w:rsidRDefault="005B6989" w:rsidP="005F1DF7">
            <w:pPr>
              <w:pStyle w:val="tabletextright"/>
              <w:rPr>
                <w:rFonts w:ascii="Times New Roman" w:hAnsi="Times New Roman" w:cs="Times New Roman"/>
              </w:rPr>
            </w:pPr>
            <w:r w:rsidRPr="005F1DF7">
              <w:rPr>
                <w:rFonts w:ascii="Times New Roman" w:hAnsi="Times New Roman" w:cs="Times New Roman"/>
              </w:rPr>
              <w:t>year month day</w:t>
            </w:r>
          </w:p>
        </w:tc>
      </w:tr>
      <w:tr w:rsidR="005B6989" w:rsidRPr="005F1DF7" w:rsidTr="00432F61">
        <w:trPr>
          <w:trHeight w:val="134"/>
          <w:jc w:val="center"/>
        </w:trPr>
        <w:tc>
          <w:tcPr>
            <w:tcW w:w="2835" w:type="dxa"/>
            <w:vMerge/>
            <w:tcBorders>
              <w:top w:val="nil"/>
              <w:left w:val="single" w:sz="4" w:space="0" w:color="auto"/>
              <w:bottom w:val="single" w:sz="4" w:space="0" w:color="000000"/>
              <w:right w:val="single" w:sz="4" w:space="0" w:color="auto"/>
            </w:tcBorders>
            <w:vAlign w:val="center"/>
            <w:hideMark/>
          </w:tcPr>
          <w:p w:rsidR="005B6989" w:rsidRPr="005F1DF7" w:rsidRDefault="005B6989" w:rsidP="005F1DF7">
            <w:pPr>
              <w:rPr>
                <w:sz w:val="18"/>
                <w:szCs w:val="18"/>
              </w:rPr>
            </w:pPr>
          </w:p>
        </w:tc>
        <w:tc>
          <w:tcPr>
            <w:tcW w:w="3649" w:type="dxa"/>
            <w:tcBorders>
              <w:top w:val="nil"/>
              <w:left w:val="nil"/>
              <w:bottom w:val="single" w:sz="4" w:space="0" w:color="auto"/>
              <w:right w:val="single" w:sz="4" w:space="0" w:color="auto"/>
            </w:tcBorders>
            <w:shd w:val="clear" w:color="auto" w:fill="auto"/>
            <w:vAlign w:val="center"/>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How old was</w:t>
            </w:r>
            <w:r w:rsidRPr="005F1DF7">
              <w:rPr>
                <w:rFonts w:ascii="Times New Roman" w:hAnsi="Times New Roman" w:cs="Times New Roman"/>
                <w:b/>
              </w:rPr>
              <w:t xml:space="preserve"> </w:t>
            </w:r>
            <w:r w:rsidRPr="005F1DF7">
              <w:rPr>
                <w:rFonts w:ascii="Times New Roman" w:hAnsi="Times New Roman" w:cs="Times New Roman"/>
                <w:iCs/>
              </w:rPr>
              <w:t>(</w:t>
            </w:r>
            <w:r w:rsidRPr="005F1DF7">
              <w:rPr>
                <w:rFonts w:ascii="Times New Roman" w:hAnsi="Times New Roman" w:cs="Times New Roman"/>
                <w:i/>
                <w:iCs/>
              </w:rPr>
              <w:t>name of the child</w:t>
            </w:r>
            <w:r w:rsidRPr="005F1DF7">
              <w:rPr>
                <w:rFonts w:ascii="Times New Roman" w:hAnsi="Times New Roman" w:cs="Times New Roman"/>
                <w:iCs/>
              </w:rPr>
              <w:t>)</w:t>
            </w:r>
            <w:r w:rsidRPr="005F1DF7">
              <w:rPr>
                <w:rFonts w:ascii="Times New Roman" w:hAnsi="Times New Roman" w:cs="Times New Roman"/>
              </w:rPr>
              <w:t xml:space="preserve"> at his/her last birthday?</w:t>
            </w:r>
          </w:p>
          <w:p w:rsidR="005B6989" w:rsidRPr="005F1DF7" w:rsidRDefault="005B6989" w:rsidP="005F1DF7">
            <w:pPr>
              <w:pStyle w:val="tabletext"/>
              <w:rPr>
                <w:rFonts w:ascii="Times New Roman" w:hAnsi="Times New Roman" w:cs="Times New Roman"/>
                <w:i/>
                <w:iCs/>
              </w:rPr>
            </w:pPr>
            <w:r w:rsidRPr="005F1DF7">
              <w:rPr>
                <w:rFonts w:ascii="Times New Roman" w:hAnsi="Times New Roman" w:cs="Times New Roman"/>
                <w:i/>
                <w:iCs/>
              </w:rPr>
              <w:t>Record age in completed years and/or months</w:t>
            </w:r>
          </w:p>
        </w:tc>
        <w:tc>
          <w:tcPr>
            <w:tcW w:w="2720" w:type="dxa"/>
            <w:tcBorders>
              <w:top w:val="nil"/>
              <w:left w:val="nil"/>
              <w:bottom w:val="single" w:sz="4" w:space="0" w:color="auto"/>
              <w:right w:val="single" w:sz="4" w:space="0" w:color="auto"/>
            </w:tcBorders>
            <w:shd w:val="clear" w:color="auto" w:fill="auto"/>
            <w:vAlign w:val="center"/>
            <w:hideMark/>
          </w:tcPr>
          <w:p w:rsidR="005B6989" w:rsidRPr="005F1DF7" w:rsidRDefault="005B6989" w:rsidP="005F1DF7">
            <w:pPr>
              <w:pStyle w:val="tabletextright"/>
              <w:rPr>
                <w:rFonts w:ascii="Times New Roman" w:hAnsi="Times New Roman" w:cs="Times New Roman"/>
              </w:rPr>
            </w:pPr>
            <w:r w:rsidRPr="005F1DF7">
              <w:rPr>
                <w:rFonts w:ascii="Times New Roman" w:hAnsi="Times New Roman" w:cs="Times New Roman"/>
              </w:rPr>
              <w:t>Age in completed years</w:t>
            </w:r>
          </w:p>
          <w:p w:rsidR="005B6989" w:rsidRPr="005F1DF7" w:rsidRDefault="005B6989" w:rsidP="005F1DF7">
            <w:pPr>
              <w:pStyle w:val="tabletextright"/>
              <w:rPr>
                <w:rFonts w:ascii="Times New Roman" w:hAnsi="Times New Roman" w:cs="Times New Roman"/>
              </w:rPr>
            </w:pPr>
            <w:r w:rsidRPr="005F1DF7">
              <w:rPr>
                <w:rFonts w:ascii="Times New Roman" w:hAnsi="Times New Roman" w:cs="Times New Roman"/>
              </w:rPr>
              <w:t>_ _</w:t>
            </w:r>
          </w:p>
          <w:p w:rsidR="005B6989" w:rsidRPr="005F1DF7" w:rsidRDefault="005B6989" w:rsidP="005F1DF7">
            <w:pPr>
              <w:pStyle w:val="tabletextright"/>
              <w:rPr>
                <w:rFonts w:ascii="Times New Roman" w:hAnsi="Times New Roman" w:cs="Times New Roman"/>
              </w:rPr>
            </w:pPr>
            <w:r w:rsidRPr="005F1DF7">
              <w:rPr>
                <w:rFonts w:ascii="Times New Roman" w:hAnsi="Times New Roman" w:cs="Times New Roman"/>
              </w:rPr>
              <w:t>Age in completed months</w:t>
            </w:r>
          </w:p>
          <w:p w:rsidR="005B6989" w:rsidRPr="005F1DF7" w:rsidRDefault="005B6989" w:rsidP="005F1DF7">
            <w:pPr>
              <w:pStyle w:val="tabletextright"/>
              <w:rPr>
                <w:rFonts w:ascii="Times New Roman" w:hAnsi="Times New Roman" w:cs="Times New Roman"/>
              </w:rPr>
            </w:pPr>
            <w:r w:rsidRPr="005F1DF7">
              <w:rPr>
                <w:rFonts w:ascii="Times New Roman" w:hAnsi="Times New Roman" w:cs="Times New Roman"/>
              </w:rPr>
              <w:t>_ _</w:t>
            </w:r>
          </w:p>
          <w:p w:rsidR="005B6989" w:rsidRPr="005F1DF7" w:rsidRDefault="005B6989" w:rsidP="005F1DF7">
            <w:pPr>
              <w:jc w:val="right"/>
              <w:rPr>
                <w:sz w:val="18"/>
                <w:szCs w:val="18"/>
              </w:rPr>
            </w:pPr>
          </w:p>
        </w:tc>
      </w:tr>
    </w:tbl>
    <w:p w:rsidR="005B6989" w:rsidRPr="005F1DF7" w:rsidRDefault="005B6989" w:rsidP="005B6989">
      <w:bookmarkStart w:id="8" w:name="_Toc344722180"/>
    </w:p>
    <w:p w:rsidR="005B6989" w:rsidRPr="005F1DF7" w:rsidRDefault="005B6989" w:rsidP="005B6989">
      <w:r w:rsidRPr="005F1DF7">
        <w:br w:type="page"/>
      </w:r>
    </w:p>
    <w:p w:rsidR="005B6989" w:rsidRPr="005F1DF7" w:rsidRDefault="005B6989" w:rsidP="005B6989">
      <w:pPr>
        <w:pStyle w:val="appendixhead1"/>
        <w:rPr>
          <w:rFonts w:ascii="Times New Roman" w:hAnsi="Times New Roman"/>
        </w:rPr>
      </w:pPr>
      <w:bookmarkStart w:id="9" w:name="_Toc369627503"/>
      <w:bookmarkStart w:id="10" w:name="_Toc371495296"/>
      <w:bookmarkStart w:id="11" w:name="_Toc372895606"/>
      <w:bookmarkStart w:id="12" w:name="_Toc374979480"/>
      <w:r w:rsidRPr="005F1DF7">
        <w:rPr>
          <w:rFonts w:ascii="Times New Roman" w:hAnsi="Times New Roman"/>
        </w:rPr>
        <w:t xml:space="preserve">Appendix </w:t>
      </w:r>
      <w:r w:rsidR="00AD68C3">
        <w:rPr>
          <w:rFonts w:ascii="Times New Roman" w:hAnsi="Times New Roman"/>
        </w:rPr>
        <w:t>4</w:t>
      </w:r>
      <w:r w:rsidRPr="005F1DF7">
        <w:rPr>
          <w:rFonts w:ascii="Times New Roman" w:hAnsi="Times New Roman"/>
        </w:rPr>
        <w:t>: Informed consent form and sociodemographic questionnaire for school-aged children</w:t>
      </w:r>
      <w:bookmarkEnd w:id="8"/>
      <w:bookmarkEnd w:id="9"/>
      <w:bookmarkEnd w:id="10"/>
      <w:bookmarkEnd w:id="11"/>
      <w:bookmarkEnd w:id="12"/>
    </w:p>
    <w:p w:rsidR="005B6989" w:rsidRPr="005F1DF7" w:rsidRDefault="005B6989" w:rsidP="005B6989">
      <w:pPr>
        <w:pStyle w:val="appendixhead2"/>
        <w:rPr>
          <w:rFonts w:ascii="Times New Roman" w:hAnsi="Times New Roman"/>
        </w:rPr>
      </w:pPr>
      <w:bookmarkStart w:id="13" w:name="_Toc372895607"/>
      <w:bookmarkStart w:id="14" w:name="_Toc374979481"/>
      <w:r w:rsidRPr="005F1DF7">
        <w:rPr>
          <w:rFonts w:ascii="Times New Roman" w:hAnsi="Times New Roman"/>
        </w:rPr>
        <w:t>Informed consent and confidentiality of interviews</w:t>
      </w:r>
      <w:bookmarkEnd w:id="13"/>
      <w:bookmarkEnd w:id="14"/>
    </w:p>
    <w:p w:rsidR="005B6989" w:rsidRPr="005F1DF7" w:rsidRDefault="005B6989" w:rsidP="005B6989">
      <w:pPr>
        <w:pStyle w:val="Heading3"/>
        <w:rPr>
          <w:rFonts w:ascii="Times New Roman" w:hAnsi="Times New Roman"/>
        </w:rPr>
      </w:pPr>
      <w:bookmarkStart w:id="15" w:name="_Toc372895608"/>
      <w:bookmarkStart w:id="16" w:name="_Toc374979482"/>
      <w:r w:rsidRPr="005F1DF7">
        <w:rPr>
          <w:rFonts w:ascii="Times New Roman" w:hAnsi="Times New Roman"/>
        </w:rPr>
        <w:t>For parents/caregivers of children younger than 18 years of age</w:t>
      </w:r>
      <w:bookmarkEnd w:id="15"/>
      <w:bookmarkEnd w:id="16"/>
    </w:p>
    <w:p w:rsidR="005B6989" w:rsidRPr="005F1DF7" w:rsidRDefault="005B6989" w:rsidP="005B6989">
      <w:r w:rsidRPr="005F1DF7">
        <w:t>Good morning/afternoon, Mr/Mrs ________. We are from [</w:t>
      </w:r>
      <w:r w:rsidRPr="005F1DF7">
        <w:rPr>
          <w:rStyle w:val="adaptationinstructionChar"/>
          <w:rFonts w:ascii="Times New Roman" w:hAnsi="Times New Roman"/>
        </w:rPr>
        <w:t>insert the name of your organization</w:t>
      </w:r>
      <w:r w:rsidRPr="005F1DF7">
        <w:t>]. We are working on a project concerned with nutrition and education in which your child could participate/participated. [</w:t>
      </w:r>
      <w:r w:rsidRPr="005F1DF7">
        <w:rPr>
          <w:rStyle w:val="adaptationinstructionChar"/>
          <w:rFonts w:ascii="Times New Roman" w:hAnsi="Times New Roman"/>
        </w:rPr>
        <w:t>Include the objectives and a short description of the project</w:t>
      </w:r>
      <w:r w:rsidRPr="005F1DF7">
        <w:t>]. Now, the project is just starting/almost finished [</w:t>
      </w:r>
      <w:r w:rsidRPr="005F1DF7">
        <w:rPr>
          <w:rStyle w:val="adaptationinstructionChar"/>
          <w:rFonts w:ascii="Times New Roman" w:hAnsi="Times New Roman"/>
        </w:rPr>
        <w:t>select depending if the project is just starting or almost finished</w:t>
      </w:r>
      <w:r w:rsidRPr="005F1DF7">
        <w:t>] and we are completing a survey among participants to know more about their knowledge, attitudes and practices to do with nutrition. The interview will take about [</w:t>
      </w:r>
      <w:r w:rsidRPr="005F1DF7">
        <w:rPr>
          <w:rStyle w:val="adaptationinstructionChar"/>
          <w:rFonts w:ascii="Times New Roman" w:hAnsi="Times New Roman"/>
        </w:rPr>
        <w:t>time estimated to conduct the interview</w:t>
      </w:r>
      <w:r w:rsidRPr="005F1DF7">
        <w:t>]. All the information we obtain will remain strictly confidential and your child’s name and answers will never be revealed. If you agree that your child may participate in the survey, he/she will be asked to give his/her own consent. Do you agree that your child participates in the survey?</w:t>
      </w:r>
    </w:p>
    <w:p w:rsidR="005B6989" w:rsidRPr="005F1DF7" w:rsidRDefault="005B6989" w:rsidP="005B6989">
      <w:r w:rsidRPr="005F1DF7">
        <w:t xml:space="preserve">Yes ___ No ___ </w:t>
      </w:r>
      <w:r w:rsidRPr="005F1DF7">
        <w:rPr>
          <w:rStyle w:val="interviewerinstructionChar"/>
          <w:rFonts w:ascii="Times New Roman" w:hAnsi="Times New Roman"/>
        </w:rPr>
        <w:t>If yes, continue to the next question; if no, do not conduct the interview</w:t>
      </w:r>
      <w:r w:rsidRPr="005F1DF7">
        <w:t>.</w:t>
      </w:r>
    </w:p>
    <w:p w:rsidR="005B6989" w:rsidRPr="005F1DF7" w:rsidRDefault="005B6989" w:rsidP="005B6989">
      <w:pPr>
        <w:pStyle w:val="Heading3"/>
        <w:rPr>
          <w:rFonts w:ascii="Times New Roman" w:hAnsi="Times New Roman"/>
        </w:rPr>
      </w:pPr>
      <w:bookmarkStart w:id="17" w:name="_Toc372895609"/>
      <w:bookmarkStart w:id="18" w:name="_Toc374979483"/>
      <w:r w:rsidRPr="005F1DF7">
        <w:rPr>
          <w:rFonts w:ascii="Times New Roman" w:hAnsi="Times New Roman"/>
        </w:rPr>
        <w:t>Respondent school-aged children</w:t>
      </w:r>
      <w:bookmarkEnd w:id="17"/>
      <w:bookmarkEnd w:id="18"/>
    </w:p>
    <w:p w:rsidR="005B6989" w:rsidRPr="005F1DF7" w:rsidRDefault="005B6989" w:rsidP="005B6989">
      <w:r w:rsidRPr="005F1DF7">
        <w:t>Good morning/afternoon. We are working on a project concerned with nutrition and education in which you could participate/participated. [</w:t>
      </w:r>
      <w:r w:rsidRPr="005F1DF7">
        <w:rPr>
          <w:rStyle w:val="adaptationinstructionChar"/>
          <w:rFonts w:ascii="Times New Roman" w:hAnsi="Times New Roman"/>
        </w:rPr>
        <w:t>Include the objectives and a short description of the project</w:t>
      </w:r>
      <w:r w:rsidRPr="005F1DF7">
        <w:t>]. The project is just starting/almost finished [</w:t>
      </w:r>
      <w:r w:rsidRPr="005F1DF7">
        <w:rPr>
          <w:rStyle w:val="adaptationinstructionChar"/>
          <w:rFonts w:ascii="Times New Roman" w:hAnsi="Times New Roman"/>
        </w:rPr>
        <w:t>select depending if the project is just starting or almost finished</w:t>
      </w:r>
      <w:r w:rsidRPr="005F1DF7">
        <w:t>] and we are completing a survey among children like you who could participate/participated in the project because we want to know more about their knowledge, attitudes and practices in nutrition. The interview will take about [</w:t>
      </w:r>
      <w:r w:rsidRPr="005F1DF7">
        <w:rPr>
          <w:b/>
        </w:rPr>
        <w:t>t</w:t>
      </w:r>
      <w:r w:rsidRPr="005F1DF7">
        <w:rPr>
          <w:rStyle w:val="adaptationinstructionChar"/>
          <w:rFonts w:ascii="Times New Roman" w:hAnsi="Times New Roman"/>
        </w:rPr>
        <w:t>ime estimated to conduct the interview</w:t>
      </w:r>
      <w:r w:rsidRPr="005F1DF7">
        <w:t>]. All the information we obtain will remain strictly confidential and your answers and name will never be revealed. Also, you are not obliged to answer any question you do not want to, and you may stop the interview at any time.</w:t>
      </w:r>
    </w:p>
    <w:p w:rsidR="005B6989" w:rsidRPr="005F1DF7" w:rsidRDefault="005B6989" w:rsidP="005B6989">
      <w:r w:rsidRPr="005F1DF7">
        <w:t>The objective of this study is to [</w:t>
      </w:r>
      <w:r w:rsidRPr="005F1DF7">
        <w:rPr>
          <w:rStyle w:val="adaptationinstructionChar"/>
          <w:rFonts w:ascii="Times New Roman" w:hAnsi="Times New Roman"/>
        </w:rPr>
        <w:t>evaluate the effectiveness of an intervention (if outcome evaluation) or assess the nutrition situation (if situation analysis)</w:t>
      </w:r>
      <w:r w:rsidRPr="005F1DF7">
        <w:t>]. This is not to evaluate or criticize you, so please do not feel pressured to give a specific response and do not feel shy if you do not know the answer to a question. I am not expecting you to give a specific answer; I would like you to answer questions honestly, telling me about what you know, how you feel, the way you live and how you eat and prepare food. Feel free to answer questions at your own pace.</w:t>
      </w:r>
    </w:p>
    <w:p w:rsidR="005B6989" w:rsidRPr="005F1DF7" w:rsidRDefault="005B6989" w:rsidP="005B6989">
      <w:r w:rsidRPr="005F1DF7">
        <w:t>Do you agree to participate in this interview?</w:t>
      </w:r>
    </w:p>
    <w:p w:rsidR="005B6989" w:rsidRPr="005F1DF7" w:rsidRDefault="005B6989" w:rsidP="005B6989">
      <w:r w:rsidRPr="005F1DF7">
        <w:t xml:space="preserve">Yes ___ No ___ </w:t>
      </w:r>
      <w:r w:rsidRPr="005F1DF7">
        <w:rPr>
          <w:rStyle w:val="interviewerinstructionChar"/>
          <w:rFonts w:ascii="Times New Roman" w:hAnsi="Times New Roman"/>
        </w:rPr>
        <w:t>If yes, continue to the next question; if no, stop the interview</w:t>
      </w:r>
      <w:r w:rsidRPr="005F1DF7">
        <w:t>.</w:t>
      </w:r>
    </w:p>
    <w:p w:rsidR="005B6989" w:rsidRPr="005F1DF7" w:rsidRDefault="005B6989" w:rsidP="005B6989">
      <w:r w:rsidRPr="005F1DF7">
        <w:t>Do you have any question before we start? (</w:t>
      </w:r>
      <w:r w:rsidRPr="005F1DF7">
        <w:rPr>
          <w:rStyle w:val="interviewerinstructionChar"/>
          <w:rFonts w:ascii="Times New Roman" w:hAnsi="Times New Roman"/>
        </w:rPr>
        <w:t>Answer questions</w:t>
      </w:r>
      <w:r w:rsidRPr="005F1DF7">
        <w:t>).</w:t>
      </w:r>
    </w:p>
    <w:p w:rsidR="005B6989" w:rsidRPr="005F1DF7" w:rsidRDefault="005B6989" w:rsidP="005B6989">
      <w:r w:rsidRPr="005F1DF7">
        <w:t>May I start now?</w:t>
      </w:r>
    </w:p>
    <w:p w:rsidR="005B6989" w:rsidRPr="005F1DF7" w:rsidRDefault="005B6989" w:rsidP="005B6989">
      <w:pPr>
        <w:pStyle w:val="tablecaption"/>
        <w:rPr>
          <w:rFonts w:ascii="Times New Roman" w:hAnsi="Times New Roman" w:cs="Times New Roman"/>
        </w:rPr>
      </w:pPr>
      <w:r w:rsidRPr="005F1DF7">
        <w:rPr>
          <w:rFonts w:ascii="Times New Roman" w:hAnsi="Times New Roman" w:cs="Times New Roman"/>
        </w:rPr>
        <w:br w:type="page"/>
        <w:t>Sociodemographic questionnaire for school-aged children</w:t>
      </w:r>
    </w:p>
    <w:tbl>
      <w:tblPr>
        <w:tblW w:w="9211" w:type="dxa"/>
        <w:jc w:val="center"/>
        <w:tblLook w:val="04A0" w:firstRow="1" w:lastRow="0" w:firstColumn="1" w:lastColumn="0" w:noHBand="0" w:noVBand="1"/>
      </w:tblPr>
      <w:tblGrid>
        <w:gridCol w:w="2849"/>
        <w:gridCol w:w="3462"/>
        <w:gridCol w:w="2900"/>
      </w:tblGrid>
      <w:tr w:rsidR="005B6989" w:rsidRPr="005F1DF7" w:rsidTr="00432F61">
        <w:trPr>
          <w:trHeight w:val="272"/>
          <w:jc w:val="center"/>
        </w:trPr>
        <w:tc>
          <w:tcPr>
            <w:tcW w:w="2849" w:type="dxa"/>
            <w:tcBorders>
              <w:top w:val="single" w:sz="4" w:space="0" w:color="auto"/>
              <w:left w:val="single" w:sz="4" w:space="0" w:color="auto"/>
              <w:bottom w:val="single" w:sz="4" w:space="0" w:color="auto"/>
              <w:right w:val="single" w:sz="4" w:space="0" w:color="auto"/>
            </w:tcBorders>
            <w:shd w:val="clear" w:color="000000" w:fill="000000"/>
            <w:noWrap/>
            <w:vAlign w:val="center"/>
            <w:hideMark/>
          </w:tcPr>
          <w:p w:rsidR="005B6989" w:rsidRPr="005F1DF7" w:rsidRDefault="005B6989" w:rsidP="005F1DF7">
            <w:pPr>
              <w:pStyle w:val="tablehead"/>
              <w:rPr>
                <w:rFonts w:ascii="Times New Roman" w:hAnsi="Times New Roman" w:cs="Times New Roman"/>
              </w:rPr>
            </w:pPr>
            <w:r w:rsidRPr="005F1DF7">
              <w:rPr>
                <w:rFonts w:ascii="Times New Roman" w:hAnsi="Times New Roman" w:cs="Times New Roman"/>
              </w:rPr>
              <w:t xml:space="preserve"> School-aged children</w:t>
            </w:r>
          </w:p>
        </w:tc>
        <w:tc>
          <w:tcPr>
            <w:tcW w:w="3462" w:type="dxa"/>
            <w:tcBorders>
              <w:top w:val="single" w:sz="4" w:space="0" w:color="auto"/>
              <w:left w:val="nil"/>
              <w:bottom w:val="single" w:sz="4" w:space="0" w:color="auto"/>
              <w:right w:val="single" w:sz="4" w:space="0" w:color="auto"/>
            </w:tcBorders>
            <w:shd w:val="clear" w:color="000000" w:fill="000000"/>
            <w:vAlign w:val="center"/>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 </w:t>
            </w:r>
          </w:p>
        </w:tc>
        <w:tc>
          <w:tcPr>
            <w:tcW w:w="2900" w:type="dxa"/>
            <w:tcBorders>
              <w:top w:val="single" w:sz="4" w:space="0" w:color="auto"/>
              <w:left w:val="nil"/>
              <w:bottom w:val="single" w:sz="4" w:space="0" w:color="auto"/>
              <w:right w:val="single" w:sz="4" w:space="0" w:color="auto"/>
            </w:tcBorders>
            <w:shd w:val="clear" w:color="000000" w:fill="000000"/>
            <w:vAlign w:val="bottom"/>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 </w:t>
            </w:r>
          </w:p>
        </w:tc>
      </w:tr>
      <w:tr w:rsidR="005B6989" w:rsidRPr="005F1DF7" w:rsidTr="00432F61">
        <w:trPr>
          <w:trHeight w:val="272"/>
          <w:jc w:val="center"/>
        </w:trPr>
        <w:tc>
          <w:tcPr>
            <w:tcW w:w="2849" w:type="dxa"/>
            <w:vMerge w:val="restart"/>
            <w:tcBorders>
              <w:top w:val="nil"/>
              <w:left w:val="single" w:sz="4" w:space="0" w:color="auto"/>
              <w:right w:val="single" w:sz="4" w:space="0" w:color="auto"/>
            </w:tcBorders>
            <w:shd w:val="clear" w:color="auto" w:fill="auto"/>
            <w:hideMark/>
          </w:tcPr>
          <w:p w:rsidR="005B6989" w:rsidRPr="005F1DF7" w:rsidRDefault="005B6989" w:rsidP="005F1DF7">
            <w:pPr>
              <w:pStyle w:val="tablelabel"/>
              <w:rPr>
                <w:rFonts w:ascii="Times New Roman" w:hAnsi="Times New Roman" w:cs="Times New Roman"/>
              </w:rPr>
            </w:pPr>
            <w:r w:rsidRPr="005F1DF7">
              <w:rPr>
                <w:rFonts w:ascii="Times New Roman" w:hAnsi="Times New Roman" w:cs="Times New Roman"/>
              </w:rPr>
              <w:t>1. Child's name and code</w:t>
            </w:r>
          </w:p>
          <w:p w:rsidR="005B6989" w:rsidRPr="005F1DF7" w:rsidRDefault="005B6989" w:rsidP="005F1DF7">
            <w:pPr>
              <w:pStyle w:val="tablelabel"/>
              <w:rPr>
                <w:rFonts w:ascii="Times New Roman" w:hAnsi="Times New Roman" w:cs="Times New Roman"/>
              </w:rPr>
            </w:pPr>
          </w:p>
        </w:tc>
        <w:tc>
          <w:tcPr>
            <w:tcW w:w="3462" w:type="dxa"/>
            <w:tcBorders>
              <w:top w:val="nil"/>
              <w:left w:val="nil"/>
              <w:bottom w:val="single" w:sz="4" w:space="0" w:color="auto"/>
              <w:right w:val="single" w:sz="4" w:space="0" w:color="auto"/>
            </w:tcBorders>
            <w:shd w:val="clear" w:color="auto" w:fill="auto"/>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What is your name?</w:t>
            </w:r>
          </w:p>
        </w:tc>
        <w:tc>
          <w:tcPr>
            <w:tcW w:w="2900" w:type="dxa"/>
            <w:tcBorders>
              <w:top w:val="nil"/>
              <w:left w:val="nil"/>
              <w:bottom w:val="single" w:sz="4" w:space="0" w:color="auto"/>
              <w:right w:val="single" w:sz="4" w:space="0" w:color="auto"/>
            </w:tcBorders>
            <w:shd w:val="clear" w:color="auto" w:fill="auto"/>
            <w:vAlign w:val="bottom"/>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 </w:t>
            </w:r>
          </w:p>
        </w:tc>
      </w:tr>
      <w:tr w:rsidR="005B6989" w:rsidRPr="005F1DF7" w:rsidTr="00432F61">
        <w:trPr>
          <w:trHeight w:val="439"/>
          <w:jc w:val="center"/>
        </w:trPr>
        <w:tc>
          <w:tcPr>
            <w:tcW w:w="2849" w:type="dxa"/>
            <w:vMerge/>
            <w:tcBorders>
              <w:left w:val="single" w:sz="4" w:space="0" w:color="auto"/>
              <w:bottom w:val="single" w:sz="4" w:space="0" w:color="auto"/>
              <w:right w:val="single" w:sz="4" w:space="0" w:color="auto"/>
            </w:tcBorders>
            <w:shd w:val="clear" w:color="auto" w:fill="auto"/>
            <w:hideMark/>
          </w:tcPr>
          <w:p w:rsidR="005B6989" w:rsidRPr="005F1DF7" w:rsidRDefault="005B6989" w:rsidP="005F1DF7">
            <w:pPr>
              <w:rPr>
                <w:sz w:val="18"/>
                <w:szCs w:val="18"/>
              </w:rPr>
            </w:pPr>
          </w:p>
        </w:tc>
        <w:tc>
          <w:tcPr>
            <w:tcW w:w="3462" w:type="dxa"/>
            <w:tcBorders>
              <w:top w:val="nil"/>
              <w:left w:val="nil"/>
              <w:bottom w:val="single" w:sz="4" w:space="0" w:color="auto"/>
              <w:right w:val="single" w:sz="4" w:space="0" w:color="auto"/>
            </w:tcBorders>
            <w:shd w:val="clear" w:color="auto" w:fill="auto"/>
            <w:hideMark/>
          </w:tcPr>
          <w:p w:rsidR="005B6989" w:rsidRPr="005F1DF7" w:rsidRDefault="005B6989" w:rsidP="005F1DF7">
            <w:pPr>
              <w:pStyle w:val="tabletext"/>
              <w:rPr>
                <w:rFonts w:ascii="Times New Roman" w:hAnsi="Times New Roman" w:cs="Times New Roman"/>
                <w:i/>
                <w:iCs/>
              </w:rPr>
            </w:pPr>
            <w:r w:rsidRPr="005F1DF7">
              <w:rPr>
                <w:rFonts w:ascii="Times New Roman" w:hAnsi="Times New Roman" w:cs="Times New Roman"/>
                <w:i/>
                <w:iCs/>
              </w:rPr>
              <w:t>Insert respondent code</w:t>
            </w:r>
          </w:p>
        </w:tc>
        <w:tc>
          <w:tcPr>
            <w:tcW w:w="2900" w:type="dxa"/>
            <w:tcBorders>
              <w:top w:val="nil"/>
              <w:left w:val="nil"/>
              <w:bottom w:val="single" w:sz="4" w:space="0" w:color="auto"/>
              <w:right w:val="single" w:sz="4" w:space="0" w:color="auto"/>
            </w:tcBorders>
            <w:shd w:val="clear" w:color="auto" w:fill="auto"/>
            <w:vAlign w:val="bottom"/>
            <w:hideMark/>
          </w:tcPr>
          <w:p w:rsidR="005B6989" w:rsidRPr="005F1DF7" w:rsidRDefault="005B6989" w:rsidP="005F1DF7">
            <w:pPr>
              <w:pStyle w:val="tabletextright"/>
              <w:rPr>
                <w:rFonts w:ascii="Times New Roman" w:hAnsi="Times New Roman" w:cs="Times New Roman"/>
              </w:rPr>
            </w:pPr>
          </w:p>
          <w:p w:rsidR="005B6989" w:rsidRPr="005F1DF7" w:rsidRDefault="005B6989" w:rsidP="005F1DF7">
            <w:pPr>
              <w:pStyle w:val="tabletextright"/>
              <w:rPr>
                <w:rFonts w:ascii="Times New Roman" w:hAnsi="Times New Roman" w:cs="Times New Roman"/>
              </w:rPr>
            </w:pPr>
            <w:r w:rsidRPr="005F1DF7">
              <w:rPr>
                <w:rFonts w:ascii="Times New Roman" w:hAnsi="Times New Roman" w:cs="Times New Roman"/>
              </w:rPr>
              <w:t>_ _ _ _</w:t>
            </w:r>
          </w:p>
          <w:p w:rsidR="005B6989" w:rsidRPr="005F1DF7" w:rsidRDefault="005B6989" w:rsidP="005F1DF7">
            <w:pPr>
              <w:pStyle w:val="tabletextright"/>
              <w:rPr>
                <w:rFonts w:ascii="Times New Roman" w:hAnsi="Times New Roman" w:cs="Times New Roman"/>
              </w:rPr>
            </w:pPr>
          </w:p>
        </w:tc>
      </w:tr>
      <w:tr w:rsidR="005B6989" w:rsidRPr="005F1DF7" w:rsidTr="00432F61">
        <w:trPr>
          <w:trHeight w:val="544"/>
          <w:jc w:val="center"/>
        </w:trPr>
        <w:tc>
          <w:tcPr>
            <w:tcW w:w="2849" w:type="dxa"/>
            <w:tcBorders>
              <w:top w:val="nil"/>
              <w:left w:val="single" w:sz="4" w:space="0" w:color="auto"/>
              <w:bottom w:val="single" w:sz="4" w:space="0" w:color="auto"/>
              <w:right w:val="single" w:sz="4" w:space="0" w:color="auto"/>
            </w:tcBorders>
            <w:shd w:val="clear" w:color="auto" w:fill="auto"/>
            <w:hideMark/>
          </w:tcPr>
          <w:p w:rsidR="005B6989" w:rsidRPr="005F1DF7" w:rsidRDefault="005B6989" w:rsidP="005F1DF7">
            <w:pPr>
              <w:pStyle w:val="tablelabel"/>
              <w:rPr>
                <w:rFonts w:ascii="Times New Roman" w:hAnsi="Times New Roman" w:cs="Times New Roman"/>
              </w:rPr>
            </w:pPr>
            <w:r w:rsidRPr="005F1DF7">
              <w:rPr>
                <w:rFonts w:ascii="Times New Roman" w:hAnsi="Times New Roman" w:cs="Times New Roman"/>
              </w:rPr>
              <w:t>2. Child's sex</w:t>
            </w:r>
          </w:p>
        </w:tc>
        <w:tc>
          <w:tcPr>
            <w:tcW w:w="3462" w:type="dxa"/>
            <w:tcBorders>
              <w:top w:val="nil"/>
              <w:left w:val="nil"/>
              <w:bottom w:val="single" w:sz="4" w:space="0" w:color="auto"/>
              <w:right w:val="single" w:sz="4" w:space="0" w:color="auto"/>
            </w:tcBorders>
            <w:shd w:val="clear" w:color="auto" w:fill="auto"/>
            <w:hideMark/>
          </w:tcPr>
          <w:p w:rsidR="005B6989" w:rsidRPr="005F1DF7" w:rsidRDefault="005B6989" w:rsidP="005F1DF7">
            <w:pPr>
              <w:pStyle w:val="tabletext"/>
              <w:rPr>
                <w:rFonts w:ascii="Times New Roman" w:hAnsi="Times New Roman" w:cs="Times New Roman"/>
                <w:i/>
                <w:iCs/>
              </w:rPr>
            </w:pPr>
            <w:r w:rsidRPr="005F1DF7">
              <w:rPr>
                <w:rFonts w:ascii="Times New Roman" w:hAnsi="Times New Roman" w:cs="Times New Roman"/>
                <w:i/>
                <w:iCs/>
              </w:rPr>
              <w:t xml:space="preserve">Insert the child's sex </w:t>
            </w:r>
          </w:p>
        </w:tc>
        <w:tc>
          <w:tcPr>
            <w:tcW w:w="2900" w:type="dxa"/>
            <w:tcBorders>
              <w:top w:val="nil"/>
              <w:left w:val="nil"/>
              <w:bottom w:val="single" w:sz="4" w:space="0" w:color="auto"/>
              <w:right w:val="single" w:sz="4" w:space="0" w:color="auto"/>
            </w:tcBorders>
            <w:shd w:val="clear" w:color="auto" w:fill="auto"/>
            <w:vAlign w:val="bottom"/>
            <w:hideMark/>
          </w:tcPr>
          <w:p w:rsidR="005B6989" w:rsidRPr="005F1DF7" w:rsidRDefault="005B6989" w:rsidP="005F1DF7">
            <w:pPr>
              <w:pStyle w:val="tabletextright"/>
              <w:rPr>
                <w:rFonts w:ascii="Times New Roman" w:hAnsi="Times New Roman" w:cs="Times New Roman"/>
              </w:rPr>
            </w:pPr>
            <w:r w:rsidRPr="005F1DF7">
              <w:rPr>
                <w:rFonts w:ascii="Times New Roman" w:hAnsi="Times New Roman" w:cs="Times New Roman"/>
              </w:rPr>
              <w:t>Male ⁭</w:t>
            </w:r>
          </w:p>
          <w:p w:rsidR="005B6989" w:rsidRPr="005F1DF7" w:rsidRDefault="005B6989" w:rsidP="005F1DF7">
            <w:pPr>
              <w:pStyle w:val="tabletextright"/>
              <w:rPr>
                <w:rFonts w:ascii="Times New Roman" w:hAnsi="Times New Roman" w:cs="Times New Roman"/>
              </w:rPr>
            </w:pPr>
            <w:r w:rsidRPr="005F1DF7">
              <w:rPr>
                <w:rFonts w:ascii="Times New Roman" w:hAnsi="Times New Roman" w:cs="Times New Roman"/>
              </w:rPr>
              <w:t xml:space="preserve">Female ⁭ </w:t>
            </w:r>
          </w:p>
        </w:tc>
      </w:tr>
      <w:tr w:rsidR="005B6989" w:rsidRPr="005F1DF7" w:rsidTr="00432F61">
        <w:trPr>
          <w:trHeight w:val="1359"/>
          <w:jc w:val="center"/>
        </w:trPr>
        <w:tc>
          <w:tcPr>
            <w:tcW w:w="2849" w:type="dxa"/>
            <w:vMerge w:val="restart"/>
            <w:tcBorders>
              <w:top w:val="nil"/>
              <w:left w:val="single" w:sz="4" w:space="0" w:color="auto"/>
              <w:right w:val="single" w:sz="4" w:space="0" w:color="auto"/>
            </w:tcBorders>
            <w:shd w:val="clear" w:color="auto" w:fill="auto"/>
            <w:hideMark/>
          </w:tcPr>
          <w:p w:rsidR="005B6989" w:rsidRPr="005F1DF7" w:rsidRDefault="005B6989" w:rsidP="005F1DF7">
            <w:pPr>
              <w:pStyle w:val="tablelabel"/>
              <w:rPr>
                <w:rFonts w:ascii="Times New Roman" w:hAnsi="Times New Roman" w:cs="Times New Roman"/>
              </w:rPr>
            </w:pPr>
            <w:r w:rsidRPr="005F1DF7">
              <w:rPr>
                <w:rFonts w:ascii="Times New Roman" w:hAnsi="Times New Roman" w:cs="Times New Roman"/>
              </w:rPr>
              <w:t>3. Child's age</w:t>
            </w:r>
          </w:p>
        </w:tc>
        <w:tc>
          <w:tcPr>
            <w:tcW w:w="3462" w:type="dxa"/>
            <w:tcBorders>
              <w:top w:val="nil"/>
              <w:left w:val="nil"/>
              <w:bottom w:val="single" w:sz="4" w:space="0" w:color="auto"/>
              <w:right w:val="single" w:sz="4" w:space="0" w:color="auto"/>
            </w:tcBorders>
            <w:shd w:val="clear" w:color="auto" w:fill="auto"/>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When is your birthday?</w:t>
            </w:r>
          </w:p>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i/>
                <w:iCs/>
              </w:rPr>
              <w:t>Probe if necessary</w:t>
            </w:r>
            <w:r w:rsidRPr="005F1DF7">
              <w:rPr>
                <w:rFonts w:ascii="Times New Roman" w:hAnsi="Times New Roman" w:cs="Times New Roman"/>
              </w:rPr>
              <w:t>:</w:t>
            </w:r>
          </w:p>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On what day and in which month and year were you born?</w:t>
            </w:r>
          </w:p>
        </w:tc>
        <w:tc>
          <w:tcPr>
            <w:tcW w:w="2900" w:type="dxa"/>
            <w:tcBorders>
              <w:top w:val="nil"/>
              <w:left w:val="nil"/>
              <w:bottom w:val="single" w:sz="4" w:space="0" w:color="auto"/>
              <w:right w:val="single" w:sz="4" w:space="0" w:color="auto"/>
            </w:tcBorders>
            <w:shd w:val="clear" w:color="auto" w:fill="auto"/>
            <w:vAlign w:val="center"/>
            <w:hideMark/>
          </w:tcPr>
          <w:p w:rsidR="005B6989" w:rsidRPr="005F1DF7" w:rsidRDefault="005B6989" w:rsidP="005F1DF7">
            <w:pPr>
              <w:pStyle w:val="tabletextright"/>
              <w:rPr>
                <w:rFonts w:ascii="Times New Roman" w:hAnsi="Times New Roman" w:cs="Times New Roman"/>
              </w:rPr>
            </w:pPr>
            <w:r w:rsidRPr="005F1DF7">
              <w:rPr>
                <w:rFonts w:ascii="Times New Roman" w:hAnsi="Times New Roman" w:cs="Times New Roman"/>
              </w:rPr>
              <w:t>_ _ / _ _ /_ _ _ _</w:t>
            </w:r>
          </w:p>
          <w:p w:rsidR="005B6989" w:rsidRPr="005F1DF7" w:rsidRDefault="005B6989" w:rsidP="005F1DF7">
            <w:pPr>
              <w:pStyle w:val="tabletextright"/>
              <w:rPr>
                <w:rFonts w:ascii="Times New Roman" w:hAnsi="Times New Roman" w:cs="Times New Roman"/>
              </w:rPr>
            </w:pPr>
            <w:r w:rsidRPr="005F1DF7">
              <w:rPr>
                <w:rFonts w:ascii="Times New Roman" w:hAnsi="Times New Roman" w:cs="Times New Roman"/>
              </w:rPr>
              <w:t>day month year</w:t>
            </w:r>
          </w:p>
        </w:tc>
      </w:tr>
      <w:tr w:rsidR="005B6989" w:rsidRPr="005F1DF7" w:rsidTr="00432F61">
        <w:trPr>
          <w:trHeight w:val="2842"/>
          <w:jc w:val="center"/>
        </w:trPr>
        <w:tc>
          <w:tcPr>
            <w:tcW w:w="2849" w:type="dxa"/>
            <w:vMerge/>
            <w:tcBorders>
              <w:left w:val="single" w:sz="4" w:space="0" w:color="auto"/>
              <w:bottom w:val="single" w:sz="4" w:space="0" w:color="000000"/>
              <w:right w:val="single" w:sz="4" w:space="0" w:color="auto"/>
            </w:tcBorders>
            <w:shd w:val="clear" w:color="auto" w:fill="auto"/>
            <w:hideMark/>
          </w:tcPr>
          <w:p w:rsidR="005B6989" w:rsidRPr="005F1DF7" w:rsidRDefault="005B6989" w:rsidP="005F1DF7">
            <w:pPr>
              <w:rPr>
                <w:sz w:val="18"/>
                <w:szCs w:val="18"/>
              </w:rPr>
            </w:pPr>
          </w:p>
        </w:tc>
        <w:tc>
          <w:tcPr>
            <w:tcW w:w="3462" w:type="dxa"/>
            <w:tcBorders>
              <w:top w:val="nil"/>
              <w:left w:val="nil"/>
              <w:bottom w:val="single" w:sz="4" w:space="0" w:color="auto"/>
              <w:right w:val="single" w:sz="4" w:space="0" w:color="auto"/>
            </w:tcBorders>
            <w:shd w:val="clear" w:color="auto" w:fill="auto"/>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How old are you?</w:t>
            </w:r>
          </w:p>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i/>
                <w:iCs/>
              </w:rPr>
              <w:t>Probe if necessary</w:t>
            </w:r>
            <w:r w:rsidRPr="005F1DF7">
              <w:rPr>
                <w:rFonts w:ascii="Times New Roman" w:hAnsi="Times New Roman" w:cs="Times New Roman"/>
              </w:rPr>
              <w:t>:</w:t>
            </w:r>
          </w:p>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How old were you at your last birthday?</w:t>
            </w:r>
          </w:p>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i/>
                <w:iCs/>
              </w:rPr>
              <w:t>Record age in completed years and months</w:t>
            </w:r>
          </w:p>
          <w:p w:rsidR="005B6989" w:rsidRPr="005F1DF7" w:rsidRDefault="005B6989" w:rsidP="005F1DF7">
            <w:pPr>
              <w:pStyle w:val="tabletext"/>
              <w:rPr>
                <w:rFonts w:ascii="Times New Roman" w:hAnsi="Times New Roman" w:cs="Times New Roman"/>
                <w:sz w:val="24"/>
              </w:rPr>
            </w:pPr>
            <w:r w:rsidRPr="005F1DF7">
              <w:rPr>
                <w:rFonts w:ascii="Times New Roman" w:hAnsi="Times New Roman" w:cs="Times New Roman"/>
                <w:i/>
                <w:iCs/>
              </w:rPr>
              <w:t>If the information conflicts with the previous question, determine which one is more accurate</w:t>
            </w:r>
          </w:p>
        </w:tc>
        <w:tc>
          <w:tcPr>
            <w:tcW w:w="2900" w:type="dxa"/>
            <w:tcBorders>
              <w:top w:val="nil"/>
              <w:left w:val="nil"/>
              <w:bottom w:val="single" w:sz="4" w:space="0" w:color="auto"/>
              <w:right w:val="single" w:sz="4" w:space="0" w:color="auto"/>
            </w:tcBorders>
            <w:shd w:val="clear" w:color="auto" w:fill="auto"/>
            <w:vAlign w:val="center"/>
            <w:hideMark/>
          </w:tcPr>
          <w:p w:rsidR="005B6989" w:rsidRPr="005F1DF7" w:rsidRDefault="005B6989" w:rsidP="005F1DF7">
            <w:pPr>
              <w:pStyle w:val="tabletextright"/>
              <w:rPr>
                <w:rFonts w:ascii="Times New Roman" w:hAnsi="Times New Roman" w:cs="Times New Roman"/>
              </w:rPr>
            </w:pPr>
            <w:r w:rsidRPr="005F1DF7">
              <w:rPr>
                <w:rFonts w:ascii="Times New Roman" w:hAnsi="Times New Roman" w:cs="Times New Roman"/>
              </w:rPr>
              <w:t>Age in completed years</w:t>
            </w:r>
          </w:p>
          <w:p w:rsidR="005B6989" w:rsidRPr="005F1DF7" w:rsidRDefault="005B6989" w:rsidP="005F1DF7">
            <w:pPr>
              <w:pStyle w:val="tabletextright"/>
              <w:rPr>
                <w:rFonts w:ascii="Times New Roman" w:hAnsi="Times New Roman" w:cs="Times New Roman"/>
              </w:rPr>
            </w:pPr>
            <w:r w:rsidRPr="005F1DF7">
              <w:rPr>
                <w:rFonts w:ascii="Times New Roman" w:hAnsi="Times New Roman" w:cs="Times New Roman"/>
              </w:rPr>
              <w:t>_ _</w:t>
            </w:r>
          </w:p>
          <w:p w:rsidR="005B6989" w:rsidRPr="005F1DF7" w:rsidRDefault="005B6989" w:rsidP="005F1DF7">
            <w:pPr>
              <w:pStyle w:val="tabletextright"/>
              <w:rPr>
                <w:rFonts w:ascii="Times New Roman" w:hAnsi="Times New Roman" w:cs="Times New Roman"/>
              </w:rPr>
            </w:pPr>
            <w:r w:rsidRPr="005F1DF7">
              <w:rPr>
                <w:rFonts w:ascii="Times New Roman" w:hAnsi="Times New Roman" w:cs="Times New Roman"/>
              </w:rPr>
              <w:t>Age in completed months</w:t>
            </w:r>
          </w:p>
          <w:p w:rsidR="005B6989" w:rsidRPr="005F1DF7" w:rsidRDefault="005B6989" w:rsidP="005F1DF7">
            <w:pPr>
              <w:pStyle w:val="tabletextright"/>
              <w:rPr>
                <w:rFonts w:ascii="Times New Roman" w:hAnsi="Times New Roman" w:cs="Times New Roman"/>
              </w:rPr>
            </w:pPr>
            <w:r w:rsidRPr="005F1DF7">
              <w:rPr>
                <w:rFonts w:ascii="Times New Roman" w:hAnsi="Times New Roman" w:cs="Times New Roman"/>
              </w:rPr>
              <w:t>_ _</w:t>
            </w:r>
          </w:p>
        </w:tc>
      </w:tr>
      <w:tr w:rsidR="005B6989" w:rsidRPr="005F1DF7" w:rsidTr="00432F61">
        <w:trPr>
          <w:trHeight w:val="1335"/>
          <w:jc w:val="center"/>
        </w:trPr>
        <w:tc>
          <w:tcPr>
            <w:tcW w:w="2849" w:type="dxa"/>
            <w:tcBorders>
              <w:top w:val="nil"/>
              <w:left w:val="single" w:sz="4" w:space="0" w:color="auto"/>
              <w:bottom w:val="single" w:sz="4" w:space="0" w:color="000000"/>
              <w:right w:val="single" w:sz="4" w:space="0" w:color="auto"/>
            </w:tcBorders>
            <w:shd w:val="clear" w:color="auto" w:fill="auto"/>
            <w:hideMark/>
          </w:tcPr>
          <w:p w:rsidR="005B6989" w:rsidRPr="005F1DF7" w:rsidRDefault="005B6989" w:rsidP="005F1DF7">
            <w:pPr>
              <w:pStyle w:val="tablelabel"/>
              <w:rPr>
                <w:rFonts w:ascii="Times New Roman" w:hAnsi="Times New Roman" w:cs="Times New Roman"/>
              </w:rPr>
            </w:pPr>
            <w:r w:rsidRPr="005F1DF7">
              <w:rPr>
                <w:rFonts w:ascii="Times New Roman" w:hAnsi="Times New Roman" w:cs="Times New Roman"/>
              </w:rPr>
              <w:t>4. Geographical characteristics</w:t>
            </w:r>
          </w:p>
        </w:tc>
        <w:tc>
          <w:tcPr>
            <w:tcW w:w="3462" w:type="dxa"/>
            <w:tcBorders>
              <w:top w:val="nil"/>
              <w:left w:val="nil"/>
              <w:bottom w:val="single" w:sz="4" w:space="0" w:color="auto"/>
              <w:right w:val="single" w:sz="4" w:space="0" w:color="auto"/>
            </w:tcBorders>
            <w:shd w:val="clear" w:color="auto" w:fill="auto"/>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Where do you live?</w:t>
            </w:r>
          </w:p>
          <w:p w:rsidR="005B6989" w:rsidRPr="005F1DF7" w:rsidRDefault="005B6989" w:rsidP="005F1DF7">
            <w:pPr>
              <w:pStyle w:val="tabletext"/>
              <w:rPr>
                <w:rFonts w:ascii="Times New Roman" w:hAnsi="Times New Roman" w:cs="Times New Roman"/>
                <w:i/>
                <w:iCs/>
              </w:rPr>
            </w:pPr>
            <w:r w:rsidRPr="005F1DF7">
              <w:rPr>
                <w:rFonts w:ascii="Times New Roman" w:hAnsi="Times New Roman" w:cs="Times New Roman"/>
                <w:i/>
                <w:iCs/>
              </w:rPr>
              <w:t>Adapt to the local geographical characteristics: district, city, village, section, tribe, etc.</w:t>
            </w:r>
          </w:p>
        </w:tc>
        <w:tc>
          <w:tcPr>
            <w:tcW w:w="2900" w:type="dxa"/>
            <w:tcBorders>
              <w:top w:val="nil"/>
              <w:left w:val="nil"/>
              <w:bottom w:val="single" w:sz="4" w:space="0" w:color="auto"/>
              <w:right w:val="single" w:sz="4" w:space="0" w:color="auto"/>
            </w:tcBorders>
            <w:shd w:val="clear" w:color="auto" w:fill="auto"/>
            <w:vAlign w:val="center"/>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District</w:t>
            </w:r>
            <w:r w:rsidRPr="005F1DF7">
              <w:rPr>
                <w:rFonts w:ascii="Times New Roman" w:hAnsi="Times New Roman" w:cs="Times New Roman"/>
              </w:rPr>
              <w:br/>
              <w:t>___________________</w:t>
            </w:r>
          </w:p>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City</w:t>
            </w:r>
            <w:r w:rsidRPr="005F1DF7">
              <w:rPr>
                <w:rFonts w:ascii="Times New Roman" w:hAnsi="Times New Roman" w:cs="Times New Roman"/>
              </w:rPr>
              <w:br/>
              <w:t>___________________</w:t>
            </w:r>
          </w:p>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Village</w:t>
            </w:r>
            <w:r w:rsidRPr="005F1DF7">
              <w:rPr>
                <w:rFonts w:ascii="Times New Roman" w:hAnsi="Times New Roman" w:cs="Times New Roman"/>
              </w:rPr>
              <w:br/>
              <w:t>___________________</w:t>
            </w:r>
          </w:p>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Section</w:t>
            </w:r>
            <w:r w:rsidRPr="005F1DF7">
              <w:rPr>
                <w:rFonts w:ascii="Times New Roman" w:hAnsi="Times New Roman" w:cs="Times New Roman"/>
              </w:rPr>
              <w:br/>
              <w:t>___________________</w:t>
            </w:r>
          </w:p>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Other</w:t>
            </w:r>
            <w:r w:rsidRPr="005F1DF7">
              <w:rPr>
                <w:rFonts w:ascii="Times New Roman" w:hAnsi="Times New Roman" w:cs="Times New Roman"/>
              </w:rPr>
              <w:br/>
              <w:t>___________________</w:t>
            </w:r>
          </w:p>
        </w:tc>
      </w:tr>
      <w:tr w:rsidR="005B6989" w:rsidRPr="005F1DF7" w:rsidTr="00432F61">
        <w:trPr>
          <w:trHeight w:val="986"/>
          <w:jc w:val="center"/>
        </w:trPr>
        <w:tc>
          <w:tcPr>
            <w:tcW w:w="2849" w:type="dxa"/>
            <w:vMerge w:val="restart"/>
            <w:tcBorders>
              <w:top w:val="nil"/>
              <w:left w:val="single" w:sz="4" w:space="0" w:color="auto"/>
              <w:right w:val="single" w:sz="4" w:space="0" w:color="auto"/>
            </w:tcBorders>
            <w:shd w:val="clear" w:color="auto" w:fill="auto"/>
            <w:hideMark/>
          </w:tcPr>
          <w:p w:rsidR="005B6989" w:rsidRPr="005F1DF7" w:rsidRDefault="005B6989" w:rsidP="005F1DF7">
            <w:pPr>
              <w:pStyle w:val="tablelabel"/>
              <w:rPr>
                <w:rFonts w:ascii="Times New Roman" w:hAnsi="Times New Roman" w:cs="Times New Roman"/>
              </w:rPr>
            </w:pPr>
            <w:r w:rsidRPr="005F1DF7">
              <w:rPr>
                <w:rFonts w:ascii="Times New Roman" w:hAnsi="Times New Roman" w:cs="Times New Roman"/>
              </w:rPr>
              <w:t>5. Educational level</w:t>
            </w:r>
          </w:p>
        </w:tc>
        <w:tc>
          <w:tcPr>
            <w:tcW w:w="3462" w:type="dxa"/>
            <w:tcBorders>
              <w:top w:val="nil"/>
              <w:left w:val="nil"/>
              <w:bottom w:val="single" w:sz="4" w:space="0" w:color="auto"/>
              <w:right w:val="single" w:sz="4" w:space="0" w:color="auto"/>
            </w:tcBorders>
            <w:shd w:val="clear" w:color="auto" w:fill="auto"/>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What level of school are you attending now?</w:t>
            </w:r>
          </w:p>
        </w:tc>
        <w:tc>
          <w:tcPr>
            <w:tcW w:w="2900" w:type="dxa"/>
            <w:tcBorders>
              <w:top w:val="nil"/>
              <w:left w:val="nil"/>
              <w:bottom w:val="single" w:sz="4" w:space="0" w:color="auto"/>
              <w:right w:val="single" w:sz="4" w:space="0" w:color="auto"/>
            </w:tcBorders>
            <w:shd w:val="clear" w:color="auto" w:fill="auto"/>
            <w:vAlign w:val="center"/>
            <w:hideMark/>
          </w:tcPr>
          <w:p w:rsidR="005B6989" w:rsidRPr="005F1DF7" w:rsidRDefault="005B6989" w:rsidP="005F1DF7">
            <w:pPr>
              <w:pStyle w:val="tabletextright"/>
              <w:rPr>
                <w:rFonts w:ascii="Times New Roman" w:hAnsi="Times New Roman" w:cs="Times New Roman"/>
              </w:rPr>
            </w:pPr>
            <w:r w:rsidRPr="005F1DF7">
              <w:rPr>
                <w:rFonts w:ascii="Times New Roman" w:hAnsi="Times New Roman" w:cs="Times New Roman"/>
              </w:rPr>
              <w:t>Primary school ⁭</w:t>
            </w:r>
          </w:p>
          <w:p w:rsidR="005B6989" w:rsidRPr="005F1DF7" w:rsidRDefault="005B6989" w:rsidP="005F1DF7">
            <w:pPr>
              <w:pStyle w:val="tabletextright"/>
              <w:rPr>
                <w:rFonts w:ascii="Times New Roman" w:hAnsi="Times New Roman" w:cs="Times New Roman"/>
              </w:rPr>
            </w:pPr>
            <w:r w:rsidRPr="005F1DF7">
              <w:rPr>
                <w:rFonts w:ascii="Times New Roman" w:hAnsi="Times New Roman" w:cs="Times New Roman"/>
              </w:rPr>
              <w:t>Secondary school ⁭</w:t>
            </w:r>
          </w:p>
          <w:p w:rsidR="005B6989" w:rsidRPr="005F1DF7" w:rsidRDefault="005B6989" w:rsidP="005F1DF7">
            <w:pPr>
              <w:pStyle w:val="tabletextright"/>
              <w:rPr>
                <w:rFonts w:ascii="Times New Roman" w:hAnsi="Times New Roman" w:cs="Times New Roman"/>
              </w:rPr>
            </w:pPr>
            <w:r w:rsidRPr="005F1DF7">
              <w:rPr>
                <w:rFonts w:ascii="Times New Roman" w:hAnsi="Times New Roman" w:cs="Times New Roman"/>
              </w:rPr>
              <w:t xml:space="preserve">Higher ⁭ </w:t>
            </w:r>
          </w:p>
        </w:tc>
      </w:tr>
      <w:tr w:rsidR="005B6989" w:rsidRPr="005F1DF7" w:rsidTr="00432F61">
        <w:trPr>
          <w:trHeight w:val="830"/>
          <w:jc w:val="center"/>
        </w:trPr>
        <w:tc>
          <w:tcPr>
            <w:tcW w:w="2849" w:type="dxa"/>
            <w:vMerge/>
            <w:tcBorders>
              <w:left w:val="single" w:sz="4" w:space="0" w:color="auto"/>
              <w:bottom w:val="single" w:sz="4" w:space="0" w:color="000000"/>
              <w:right w:val="single" w:sz="4" w:space="0" w:color="auto"/>
            </w:tcBorders>
            <w:shd w:val="clear" w:color="auto" w:fill="auto"/>
            <w:vAlign w:val="center"/>
            <w:hideMark/>
          </w:tcPr>
          <w:p w:rsidR="005B6989" w:rsidRPr="005F1DF7" w:rsidRDefault="005B6989" w:rsidP="005F1DF7">
            <w:pPr>
              <w:jc w:val="center"/>
              <w:rPr>
                <w:sz w:val="18"/>
                <w:szCs w:val="18"/>
              </w:rPr>
            </w:pPr>
          </w:p>
        </w:tc>
        <w:tc>
          <w:tcPr>
            <w:tcW w:w="3462" w:type="dxa"/>
            <w:tcBorders>
              <w:top w:val="nil"/>
              <w:left w:val="nil"/>
              <w:bottom w:val="single" w:sz="4" w:space="0" w:color="auto"/>
              <w:right w:val="single" w:sz="4" w:space="0" w:color="auto"/>
            </w:tcBorders>
            <w:shd w:val="clear" w:color="auto" w:fill="auto"/>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What grade/form/year?</w:t>
            </w:r>
          </w:p>
        </w:tc>
        <w:tc>
          <w:tcPr>
            <w:tcW w:w="2900" w:type="dxa"/>
            <w:tcBorders>
              <w:top w:val="nil"/>
              <w:left w:val="nil"/>
              <w:bottom w:val="single" w:sz="4" w:space="0" w:color="auto"/>
              <w:right w:val="single" w:sz="4" w:space="0" w:color="auto"/>
            </w:tcBorders>
            <w:shd w:val="clear" w:color="auto" w:fill="auto"/>
            <w:vAlign w:val="center"/>
            <w:hideMark/>
          </w:tcPr>
          <w:p w:rsidR="005B6989" w:rsidRPr="005F1DF7" w:rsidRDefault="005B6989" w:rsidP="005F1DF7">
            <w:pPr>
              <w:pStyle w:val="tabletext"/>
              <w:rPr>
                <w:rFonts w:ascii="Times New Roman" w:hAnsi="Times New Roman" w:cs="Times New Roman"/>
              </w:rPr>
            </w:pPr>
          </w:p>
          <w:p w:rsidR="005B6989" w:rsidRPr="005F1DF7" w:rsidRDefault="005B6989" w:rsidP="005F1DF7">
            <w:pPr>
              <w:pStyle w:val="tabletextright"/>
              <w:rPr>
                <w:rFonts w:ascii="Times New Roman" w:hAnsi="Times New Roman" w:cs="Times New Roman"/>
              </w:rPr>
            </w:pPr>
            <w:r w:rsidRPr="005F1DF7">
              <w:rPr>
                <w:rFonts w:ascii="Times New Roman" w:hAnsi="Times New Roman" w:cs="Times New Roman"/>
              </w:rPr>
              <w:t>Grade</w:t>
            </w:r>
          </w:p>
          <w:p w:rsidR="005B6989" w:rsidRDefault="005B6989" w:rsidP="005F1DF7">
            <w:pPr>
              <w:pStyle w:val="tabletextright"/>
              <w:rPr>
                <w:rFonts w:ascii="Times New Roman" w:hAnsi="Times New Roman" w:cs="Times New Roman"/>
              </w:rPr>
            </w:pPr>
            <w:r w:rsidRPr="005F1DF7">
              <w:rPr>
                <w:rFonts w:ascii="Times New Roman" w:hAnsi="Times New Roman" w:cs="Times New Roman"/>
              </w:rPr>
              <w:t>_ _</w:t>
            </w:r>
          </w:p>
          <w:p w:rsidR="00432F61" w:rsidRPr="005F1DF7" w:rsidRDefault="00432F61" w:rsidP="005F1DF7">
            <w:pPr>
              <w:pStyle w:val="tabletextright"/>
              <w:rPr>
                <w:rFonts w:ascii="Times New Roman" w:hAnsi="Times New Roman" w:cs="Times New Roman"/>
              </w:rPr>
            </w:pPr>
          </w:p>
        </w:tc>
      </w:tr>
    </w:tbl>
    <w:p w:rsidR="005B6989" w:rsidRPr="005F1DF7" w:rsidRDefault="005B6989" w:rsidP="005B6989"/>
    <w:p w:rsidR="005B6989" w:rsidRPr="005F1DF7" w:rsidRDefault="005B6989" w:rsidP="005B6989">
      <w:pPr>
        <w:rPr>
          <w:b/>
          <w:bCs/>
        </w:rPr>
      </w:pPr>
      <w:bookmarkStart w:id="19" w:name="_Toc344722181"/>
      <w:r w:rsidRPr="005F1DF7">
        <w:br w:type="page"/>
      </w:r>
    </w:p>
    <w:p w:rsidR="005B6989" w:rsidRPr="005F1DF7" w:rsidRDefault="005B6989" w:rsidP="005B6989">
      <w:pPr>
        <w:pStyle w:val="appendixhead1"/>
        <w:rPr>
          <w:rFonts w:ascii="Times New Roman" w:hAnsi="Times New Roman"/>
        </w:rPr>
      </w:pPr>
      <w:bookmarkStart w:id="20" w:name="_Toc369627504"/>
      <w:bookmarkStart w:id="21" w:name="_Toc371495297"/>
      <w:bookmarkStart w:id="22" w:name="_Toc372895610"/>
      <w:bookmarkStart w:id="23" w:name="_Toc374979484"/>
      <w:r w:rsidRPr="005F1DF7">
        <w:rPr>
          <w:rFonts w:ascii="Times New Roman" w:hAnsi="Times New Roman"/>
        </w:rPr>
        <w:t xml:space="preserve">Appendix </w:t>
      </w:r>
      <w:r w:rsidR="00AD68C3">
        <w:rPr>
          <w:rFonts w:ascii="Times New Roman" w:hAnsi="Times New Roman"/>
        </w:rPr>
        <w:t>5</w:t>
      </w:r>
      <w:r w:rsidRPr="005F1DF7">
        <w:rPr>
          <w:rFonts w:ascii="Times New Roman" w:hAnsi="Times New Roman"/>
        </w:rPr>
        <w:t>: Informed consent form and sociodemographic questionnaire for adults (&gt; 18 years)</w:t>
      </w:r>
      <w:bookmarkEnd w:id="19"/>
      <w:bookmarkEnd w:id="20"/>
      <w:bookmarkEnd w:id="21"/>
      <w:bookmarkEnd w:id="22"/>
      <w:bookmarkEnd w:id="23"/>
    </w:p>
    <w:p w:rsidR="005B6989" w:rsidRPr="005F1DF7" w:rsidRDefault="005B6989" w:rsidP="005B6989">
      <w:pPr>
        <w:pStyle w:val="appendixhead2"/>
        <w:rPr>
          <w:rFonts w:ascii="Times New Roman" w:hAnsi="Times New Roman"/>
        </w:rPr>
      </w:pPr>
      <w:bookmarkStart w:id="24" w:name="_Toc372895611"/>
      <w:bookmarkStart w:id="25" w:name="_Toc374979485"/>
      <w:r w:rsidRPr="005F1DF7">
        <w:rPr>
          <w:rFonts w:ascii="Times New Roman" w:hAnsi="Times New Roman"/>
        </w:rPr>
        <w:t>Informed consent and confidentiality of interviews</w:t>
      </w:r>
      <w:bookmarkEnd w:id="24"/>
      <w:bookmarkEnd w:id="25"/>
    </w:p>
    <w:p w:rsidR="005B6989" w:rsidRPr="005F1DF7" w:rsidRDefault="005B6989" w:rsidP="005B6989">
      <w:r w:rsidRPr="005F1DF7">
        <w:t>Good morning/afternoon, Mr/Mrs ________. We are from [</w:t>
      </w:r>
      <w:r w:rsidRPr="005F1DF7">
        <w:rPr>
          <w:rStyle w:val="adaptationinstructionChar"/>
          <w:rFonts w:ascii="Times New Roman" w:hAnsi="Times New Roman"/>
        </w:rPr>
        <w:t>insert the name of your organization</w:t>
      </w:r>
      <w:r w:rsidRPr="005F1DF7">
        <w:t>]. We are working on a project concerned with nutrition and education in which you could participate/participated. [</w:t>
      </w:r>
      <w:r w:rsidRPr="005F1DF7">
        <w:rPr>
          <w:rStyle w:val="adaptationinstructionChar"/>
          <w:rFonts w:ascii="Times New Roman" w:hAnsi="Times New Roman"/>
        </w:rPr>
        <w:t>Include the objectives and a short description of the project</w:t>
      </w:r>
      <w:r w:rsidRPr="005F1DF7">
        <w:t>]. Now, the project is just starting/almost finished [</w:t>
      </w:r>
      <w:r w:rsidRPr="005F1DF7">
        <w:rPr>
          <w:rStyle w:val="adaptationinstructionChar"/>
          <w:rFonts w:ascii="Times New Roman" w:hAnsi="Times New Roman"/>
        </w:rPr>
        <w:t>select depending if the project is just starting or almost finished</w:t>
      </w:r>
      <w:r w:rsidRPr="005F1DF7">
        <w:t>]</w:t>
      </w:r>
      <w:r w:rsidRPr="005F1DF7">
        <w:rPr>
          <w:b/>
        </w:rPr>
        <w:t xml:space="preserve"> </w:t>
      </w:r>
      <w:r w:rsidRPr="005F1DF7">
        <w:t>and we are completing a survey among participants to know more about their knowledge, attitudes and practices to do with nutrition. The interview will take about [</w:t>
      </w:r>
      <w:r w:rsidRPr="005F1DF7">
        <w:rPr>
          <w:rStyle w:val="adaptationinstructionChar"/>
          <w:rFonts w:ascii="Times New Roman" w:hAnsi="Times New Roman"/>
        </w:rPr>
        <w:t>time estimated to conduct the interview</w:t>
      </w:r>
      <w:r w:rsidRPr="005F1DF7">
        <w:t>]. All the information we obtain will remain strictly confidential and your answers and name will never be revealed. Also, you are not obliged to answer any question you do not want to, and you may stop the interview at any time.</w:t>
      </w:r>
    </w:p>
    <w:p w:rsidR="005B6989" w:rsidRPr="005F1DF7" w:rsidRDefault="005B6989" w:rsidP="005B6989">
      <w:r w:rsidRPr="005F1DF7">
        <w:t>The objective of this study is to [</w:t>
      </w:r>
      <w:r w:rsidRPr="005F1DF7">
        <w:rPr>
          <w:rStyle w:val="adaptationinstructionChar"/>
          <w:rFonts w:ascii="Times New Roman" w:hAnsi="Times New Roman"/>
        </w:rPr>
        <w:t>evaluate the effectiveness of an intervention (if outcome evaluation) or assess the nutrition situation (if situation analysis)</w:t>
      </w:r>
      <w:r w:rsidRPr="005F1DF7">
        <w:t>]. This is not to evaluate or criticize you, so please do not feel pressured to give a specific response and do not feel shy if you do not know the answer to a question. I am not expecting you give a specific answer; I would like you to answer questions honestly, telling me about what you know, how you feel, the way you live and how you eat and prepare food. Feel free to answer questions at your own pace.</w:t>
      </w:r>
    </w:p>
    <w:p w:rsidR="005B6989" w:rsidRPr="005F1DF7" w:rsidRDefault="005B6989" w:rsidP="005B6989">
      <w:r w:rsidRPr="005F1DF7">
        <w:t>Do you agree to participate in this interview?</w:t>
      </w:r>
    </w:p>
    <w:p w:rsidR="005B6989" w:rsidRPr="005F1DF7" w:rsidRDefault="005B6989" w:rsidP="005B6989">
      <w:r w:rsidRPr="005F1DF7">
        <w:t xml:space="preserve">Yes ___ No ___ </w:t>
      </w:r>
      <w:r w:rsidRPr="005F1DF7">
        <w:rPr>
          <w:rStyle w:val="interviewerinstructionChar"/>
          <w:rFonts w:ascii="Times New Roman" w:hAnsi="Times New Roman"/>
        </w:rPr>
        <w:t>If yes, continue to the next question; if no, stop the interview</w:t>
      </w:r>
      <w:r w:rsidRPr="005F1DF7">
        <w:t>.</w:t>
      </w:r>
    </w:p>
    <w:p w:rsidR="005B6989" w:rsidRPr="005F1DF7" w:rsidRDefault="005B6989" w:rsidP="005B6989">
      <w:r w:rsidRPr="005F1DF7">
        <w:t>Do you have any question before we start? (</w:t>
      </w:r>
      <w:r w:rsidRPr="005F1DF7">
        <w:rPr>
          <w:rStyle w:val="interviewerinstructionChar"/>
          <w:rFonts w:ascii="Times New Roman" w:hAnsi="Times New Roman"/>
        </w:rPr>
        <w:t>Answer questions</w:t>
      </w:r>
      <w:r w:rsidRPr="005F1DF7">
        <w:t>).</w:t>
      </w:r>
    </w:p>
    <w:p w:rsidR="005B6989" w:rsidRPr="005F1DF7" w:rsidRDefault="005B6989" w:rsidP="005B6989">
      <w:r w:rsidRPr="005F1DF7">
        <w:t>May I start now?</w:t>
      </w:r>
    </w:p>
    <w:p w:rsidR="005B6989" w:rsidRPr="005F1DF7" w:rsidRDefault="005B6989" w:rsidP="005B6989">
      <w:pPr>
        <w:pStyle w:val="tablecaption"/>
        <w:rPr>
          <w:rFonts w:ascii="Times New Roman" w:hAnsi="Times New Roman" w:cs="Times New Roman"/>
        </w:rPr>
      </w:pPr>
      <w:r w:rsidRPr="005F1DF7">
        <w:rPr>
          <w:rFonts w:ascii="Times New Roman" w:hAnsi="Times New Roman" w:cs="Times New Roman"/>
        </w:rPr>
        <w:br w:type="page"/>
        <w:t>Sociodemographic questionnaire for adults (&gt; 18 years)</w:t>
      </w:r>
    </w:p>
    <w:tbl>
      <w:tblPr>
        <w:tblW w:w="8683" w:type="dxa"/>
        <w:jc w:val="center"/>
        <w:tblLook w:val="04A0" w:firstRow="1" w:lastRow="0" w:firstColumn="1" w:lastColumn="0" w:noHBand="0" w:noVBand="1"/>
      </w:tblPr>
      <w:tblGrid>
        <w:gridCol w:w="2863"/>
        <w:gridCol w:w="2910"/>
        <w:gridCol w:w="2910"/>
      </w:tblGrid>
      <w:tr w:rsidR="005B6989" w:rsidRPr="005F1DF7" w:rsidTr="00432F61">
        <w:trPr>
          <w:trHeight w:val="263"/>
          <w:jc w:val="center"/>
        </w:trPr>
        <w:tc>
          <w:tcPr>
            <w:tcW w:w="2863" w:type="dxa"/>
            <w:tcBorders>
              <w:top w:val="single" w:sz="4" w:space="0" w:color="auto"/>
              <w:left w:val="single" w:sz="4" w:space="0" w:color="auto"/>
              <w:bottom w:val="single" w:sz="4" w:space="0" w:color="auto"/>
              <w:right w:val="single" w:sz="4" w:space="0" w:color="auto"/>
            </w:tcBorders>
            <w:shd w:val="clear" w:color="000000" w:fill="000000"/>
            <w:noWrap/>
            <w:vAlign w:val="center"/>
            <w:hideMark/>
          </w:tcPr>
          <w:p w:rsidR="005B6989" w:rsidRPr="005F1DF7" w:rsidRDefault="005B6989" w:rsidP="005F1DF7">
            <w:pPr>
              <w:pStyle w:val="tablehead"/>
              <w:rPr>
                <w:rFonts w:ascii="Times New Roman" w:hAnsi="Times New Roman" w:cs="Times New Roman"/>
              </w:rPr>
            </w:pPr>
            <w:r w:rsidRPr="005F1DF7">
              <w:rPr>
                <w:rFonts w:ascii="Times New Roman" w:hAnsi="Times New Roman" w:cs="Times New Roman"/>
              </w:rPr>
              <w:t>Adults (&gt;18 years)</w:t>
            </w:r>
          </w:p>
        </w:tc>
        <w:tc>
          <w:tcPr>
            <w:tcW w:w="2910" w:type="dxa"/>
            <w:tcBorders>
              <w:top w:val="single" w:sz="4" w:space="0" w:color="auto"/>
              <w:left w:val="nil"/>
              <w:bottom w:val="single" w:sz="4" w:space="0" w:color="auto"/>
              <w:right w:val="single" w:sz="4" w:space="0" w:color="auto"/>
            </w:tcBorders>
            <w:shd w:val="clear" w:color="000000" w:fill="000000"/>
            <w:vAlign w:val="center"/>
            <w:hideMark/>
          </w:tcPr>
          <w:p w:rsidR="005B6989" w:rsidRPr="005F1DF7" w:rsidRDefault="005B6989" w:rsidP="005F1DF7">
            <w:pPr>
              <w:pStyle w:val="tablehead"/>
              <w:rPr>
                <w:rFonts w:ascii="Times New Roman" w:hAnsi="Times New Roman" w:cs="Times New Roman"/>
              </w:rPr>
            </w:pPr>
            <w:r w:rsidRPr="005F1DF7">
              <w:rPr>
                <w:rFonts w:ascii="Times New Roman" w:hAnsi="Times New Roman" w:cs="Times New Roman"/>
              </w:rPr>
              <w:t> </w:t>
            </w:r>
          </w:p>
        </w:tc>
        <w:tc>
          <w:tcPr>
            <w:tcW w:w="2910" w:type="dxa"/>
            <w:tcBorders>
              <w:top w:val="single" w:sz="4" w:space="0" w:color="auto"/>
              <w:left w:val="nil"/>
              <w:bottom w:val="single" w:sz="4" w:space="0" w:color="auto"/>
              <w:right w:val="single" w:sz="4" w:space="0" w:color="auto"/>
            </w:tcBorders>
            <w:shd w:val="clear" w:color="000000" w:fill="000000"/>
            <w:vAlign w:val="bottom"/>
            <w:hideMark/>
          </w:tcPr>
          <w:p w:rsidR="005B6989" w:rsidRPr="005F1DF7" w:rsidRDefault="005B6989" w:rsidP="005F1DF7">
            <w:pPr>
              <w:pStyle w:val="tablehead"/>
              <w:rPr>
                <w:rFonts w:ascii="Times New Roman" w:hAnsi="Times New Roman" w:cs="Times New Roman"/>
              </w:rPr>
            </w:pPr>
            <w:r w:rsidRPr="005F1DF7">
              <w:rPr>
                <w:rFonts w:ascii="Times New Roman" w:hAnsi="Times New Roman" w:cs="Times New Roman"/>
              </w:rPr>
              <w:t> </w:t>
            </w:r>
          </w:p>
        </w:tc>
      </w:tr>
      <w:tr w:rsidR="005B6989" w:rsidRPr="005F1DF7" w:rsidTr="00432F61">
        <w:trPr>
          <w:trHeight w:val="263"/>
          <w:jc w:val="center"/>
        </w:trPr>
        <w:tc>
          <w:tcPr>
            <w:tcW w:w="2863" w:type="dxa"/>
            <w:vMerge w:val="restart"/>
            <w:tcBorders>
              <w:top w:val="nil"/>
              <w:left w:val="single" w:sz="4" w:space="0" w:color="auto"/>
              <w:bottom w:val="single" w:sz="4" w:space="0" w:color="000000"/>
              <w:right w:val="single" w:sz="4" w:space="0" w:color="auto"/>
            </w:tcBorders>
            <w:shd w:val="clear" w:color="auto" w:fill="auto"/>
            <w:hideMark/>
          </w:tcPr>
          <w:p w:rsidR="005B6989" w:rsidRPr="005F1DF7" w:rsidRDefault="005B6989" w:rsidP="005F1DF7">
            <w:pPr>
              <w:pStyle w:val="tablelabel"/>
              <w:rPr>
                <w:rFonts w:ascii="Times New Roman" w:hAnsi="Times New Roman" w:cs="Times New Roman"/>
              </w:rPr>
            </w:pPr>
            <w:r w:rsidRPr="005F1DF7">
              <w:rPr>
                <w:rFonts w:ascii="Times New Roman" w:hAnsi="Times New Roman" w:cs="Times New Roman"/>
              </w:rPr>
              <w:t>1. Name and code</w:t>
            </w:r>
          </w:p>
        </w:tc>
        <w:tc>
          <w:tcPr>
            <w:tcW w:w="2910" w:type="dxa"/>
            <w:tcBorders>
              <w:top w:val="nil"/>
              <w:left w:val="nil"/>
              <w:bottom w:val="single" w:sz="4" w:space="0" w:color="auto"/>
              <w:right w:val="single" w:sz="4" w:space="0" w:color="auto"/>
            </w:tcBorders>
            <w:shd w:val="clear" w:color="auto" w:fill="auto"/>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What is your name?</w:t>
            </w:r>
          </w:p>
        </w:tc>
        <w:tc>
          <w:tcPr>
            <w:tcW w:w="2910" w:type="dxa"/>
            <w:tcBorders>
              <w:top w:val="nil"/>
              <w:left w:val="nil"/>
              <w:bottom w:val="single" w:sz="4" w:space="0" w:color="auto"/>
              <w:right w:val="single" w:sz="4" w:space="0" w:color="auto"/>
            </w:tcBorders>
            <w:shd w:val="clear" w:color="auto" w:fill="auto"/>
            <w:vAlign w:val="bottom"/>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 </w:t>
            </w:r>
          </w:p>
        </w:tc>
      </w:tr>
      <w:tr w:rsidR="005B6989" w:rsidRPr="005F1DF7" w:rsidTr="00432F61">
        <w:trPr>
          <w:trHeight w:val="235"/>
          <w:jc w:val="center"/>
        </w:trPr>
        <w:tc>
          <w:tcPr>
            <w:tcW w:w="2863" w:type="dxa"/>
            <w:vMerge/>
            <w:tcBorders>
              <w:top w:val="nil"/>
              <w:left w:val="single" w:sz="4" w:space="0" w:color="auto"/>
              <w:bottom w:val="single" w:sz="4" w:space="0" w:color="000000"/>
              <w:right w:val="single" w:sz="4" w:space="0" w:color="auto"/>
            </w:tcBorders>
            <w:hideMark/>
          </w:tcPr>
          <w:p w:rsidR="005B6989" w:rsidRPr="005F1DF7" w:rsidRDefault="005B6989" w:rsidP="005F1DF7">
            <w:pPr>
              <w:pStyle w:val="tablelabel"/>
              <w:rPr>
                <w:rFonts w:ascii="Times New Roman" w:hAnsi="Times New Roman" w:cs="Times New Roman"/>
                <w:sz w:val="24"/>
              </w:rPr>
            </w:pPr>
          </w:p>
        </w:tc>
        <w:tc>
          <w:tcPr>
            <w:tcW w:w="2910" w:type="dxa"/>
            <w:tcBorders>
              <w:top w:val="nil"/>
              <w:left w:val="nil"/>
              <w:bottom w:val="single" w:sz="4" w:space="0" w:color="auto"/>
              <w:right w:val="single" w:sz="4" w:space="0" w:color="auto"/>
            </w:tcBorders>
            <w:shd w:val="clear" w:color="auto" w:fill="auto"/>
            <w:hideMark/>
          </w:tcPr>
          <w:p w:rsidR="005B6989" w:rsidRPr="005F1DF7" w:rsidRDefault="005B6989" w:rsidP="005F1DF7">
            <w:pPr>
              <w:pStyle w:val="tabletext"/>
              <w:rPr>
                <w:rFonts w:ascii="Times New Roman" w:hAnsi="Times New Roman" w:cs="Times New Roman"/>
                <w:i/>
                <w:iCs/>
                <w:sz w:val="24"/>
              </w:rPr>
            </w:pPr>
            <w:r w:rsidRPr="005F1DF7">
              <w:rPr>
                <w:rFonts w:ascii="Times New Roman" w:hAnsi="Times New Roman" w:cs="Times New Roman"/>
                <w:i/>
                <w:iCs/>
              </w:rPr>
              <w:t>Insert respondent code</w:t>
            </w:r>
          </w:p>
        </w:tc>
        <w:tc>
          <w:tcPr>
            <w:tcW w:w="2910" w:type="dxa"/>
            <w:tcBorders>
              <w:top w:val="nil"/>
              <w:left w:val="nil"/>
              <w:bottom w:val="single" w:sz="4" w:space="0" w:color="auto"/>
              <w:right w:val="single" w:sz="4" w:space="0" w:color="auto"/>
            </w:tcBorders>
            <w:shd w:val="clear" w:color="auto" w:fill="auto"/>
            <w:vAlign w:val="bottom"/>
            <w:hideMark/>
          </w:tcPr>
          <w:p w:rsidR="005B6989" w:rsidRPr="005F1DF7" w:rsidRDefault="005B6989" w:rsidP="005F1DF7">
            <w:pPr>
              <w:pStyle w:val="tabletextright"/>
              <w:rPr>
                <w:rFonts w:ascii="Times New Roman" w:hAnsi="Times New Roman" w:cs="Times New Roman"/>
              </w:rPr>
            </w:pPr>
          </w:p>
          <w:p w:rsidR="005B6989" w:rsidRPr="005F1DF7" w:rsidRDefault="005B6989" w:rsidP="005F1DF7">
            <w:pPr>
              <w:pStyle w:val="tabletextright"/>
              <w:rPr>
                <w:rFonts w:ascii="Times New Roman" w:hAnsi="Times New Roman" w:cs="Times New Roman"/>
              </w:rPr>
            </w:pPr>
            <w:r w:rsidRPr="005F1DF7">
              <w:rPr>
                <w:rFonts w:ascii="Times New Roman" w:hAnsi="Times New Roman" w:cs="Times New Roman"/>
              </w:rPr>
              <w:t>_ _ _ _</w:t>
            </w:r>
          </w:p>
          <w:p w:rsidR="005B6989" w:rsidRPr="005F1DF7" w:rsidRDefault="005B6989" w:rsidP="005F1DF7">
            <w:pPr>
              <w:pStyle w:val="tabletextright"/>
              <w:rPr>
                <w:rFonts w:ascii="Times New Roman" w:hAnsi="Times New Roman" w:cs="Times New Roman"/>
              </w:rPr>
            </w:pPr>
          </w:p>
        </w:tc>
      </w:tr>
      <w:tr w:rsidR="005B6989" w:rsidRPr="005F1DF7" w:rsidTr="00432F61">
        <w:trPr>
          <w:trHeight w:val="395"/>
          <w:jc w:val="center"/>
        </w:trPr>
        <w:tc>
          <w:tcPr>
            <w:tcW w:w="2863" w:type="dxa"/>
            <w:tcBorders>
              <w:top w:val="nil"/>
              <w:left w:val="single" w:sz="4" w:space="0" w:color="auto"/>
              <w:bottom w:val="single" w:sz="4" w:space="0" w:color="auto"/>
              <w:right w:val="single" w:sz="4" w:space="0" w:color="auto"/>
            </w:tcBorders>
            <w:shd w:val="clear" w:color="auto" w:fill="auto"/>
            <w:hideMark/>
          </w:tcPr>
          <w:p w:rsidR="005B6989" w:rsidRPr="005F1DF7" w:rsidRDefault="005B6989" w:rsidP="005F1DF7">
            <w:pPr>
              <w:pStyle w:val="tablelabel"/>
              <w:rPr>
                <w:rFonts w:ascii="Times New Roman" w:hAnsi="Times New Roman" w:cs="Times New Roman"/>
              </w:rPr>
            </w:pPr>
            <w:r w:rsidRPr="005F1DF7">
              <w:rPr>
                <w:rFonts w:ascii="Times New Roman" w:hAnsi="Times New Roman" w:cs="Times New Roman"/>
              </w:rPr>
              <w:t>2. Sex</w:t>
            </w:r>
          </w:p>
        </w:tc>
        <w:tc>
          <w:tcPr>
            <w:tcW w:w="2910" w:type="dxa"/>
            <w:tcBorders>
              <w:top w:val="nil"/>
              <w:left w:val="nil"/>
              <w:bottom w:val="single" w:sz="4" w:space="0" w:color="auto"/>
              <w:right w:val="single" w:sz="4" w:space="0" w:color="auto"/>
            </w:tcBorders>
            <w:shd w:val="clear" w:color="auto" w:fill="auto"/>
            <w:hideMark/>
          </w:tcPr>
          <w:p w:rsidR="005B6989" w:rsidRPr="005F1DF7" w:rsidRDefault="005B6989" w:rsidP="005F1DF7">
            <w:pPr>
              <w:pStyle w:val="tabletext"/>
              <w:rPr>
                <w:rFonts w:ascii="Times New Roman" w:hAnsi="Times New Roman" w:cs="Times New Roman"/>
                <w:i/>
                <w:iCs/>
              </w:rPr>
            </w:pPr>
            <w:r w:rsidRPr="005F1DF7">
              <w:rPr>
                <w:rFonts w:ascii="Times New Roman" w:hAnsi="Times New Roman" w:cs="Times New Roman"/>
                <w:i/>
                <w:iCs/>
              </w:rPr>
              <w:t>Insert the sex of the respondent</w:t>
            </w:r>
          </w:p>
        </w:tc>
        <w:tc>
          <w:tcPr>
            <w:tcW w:w="2910" w:type="dxa"/>
            <w:tcBorders>
              <w:top w:val="nil"/>
              <w:left w:val="nil"/>
              <w:bottom w:val="single" w:sz="4" w:space="0" w:color="auto"/>
              <w:right w:val="single" w:sz="4" w:space="0" w:color="auto"/>
            </w:tcBorders>
            <w:shd w:val="clear" w:color="auto" w:fill="auto"/>
            <w:vAlign w:val="bottom"/>
            <w:hideMark/>
          </w:tcPr>
          <w:p w:rsidR="005B6989" w:rsidRPr="005F1DF7" w:rsidRDefault="005B6989" w:rsidP="005F1DF7">
            <w:pPr>
              <w:pStyle w:val="tabletextright"/>
              <w:rPr>
                <w:rFonts w:ascii="Times New Roman" w:hAnsi="Times New Roman" w:cs="Times New Roman"/>
              </w:rPr>
            </w:pPr>
            <w:r w:rsidRPr="005F1DF7">
              <w:rPr>
                <w:rFonts w:ascii="Times New Roman" w:hAnsi="Times New Roman" w:cs="Times New Roman"/>
              </w:rPr>
              <w:t>Male ⁭</w:t>
            </w:r>
          </w:p>
          <w:p w:rsidR="005B6989" w:rsidRPr="005F1DF7" w:rsidRDefault="005B6989" w:rsidP="005F1DF7">
            <w:pPr>
              <w:pStyle w:val="tabletextright"/>
              <w:rPr>
                <w:rFonts w:ascii="Times New Roman" w:hAnsi="Times New Roman" w:cs="Times New Roman"/>
              </w:rPr>
            </w:pPr>
            <w:r w:rsidRPr="005F1DF7">
              <w:rPr>
                <w:rFonts w:ascii="Times New Roman" w:hAnsi="Times New Roman" w:cs="Times New Roman"/>
              </w:rPr>
              <w:t xml:space="preserve">Female ⁭ </w:t>
            </w:r>
          </w:p>
        </w:tc>
      </w:tr>
      <w:tr w:rsidR="005B6989" w:rsidRPr="005F1DF7" w:rsidTr="00432F61">
        <w:trPr>
          <w:trHeight w:val="865"/>
          <w:jc w:val="center"/>
        </w:trPr>
        <w:tc>
          <w:tcPr>
            <w:tcW w:w="2863" w:type="dxa"/>
            <w:vMerge w:val="restart"/>
            <w:tcBorders>
              <w:top w:val="nil"/>
              <w:left w:val="single" w:sz="4" w:space="0" w:color="auto"/>
              <w:bottom w:val="single" w:sz="4" w:space="0" w:color="auto"/>
              <w:right w:val="single" w:sz="4" w:space="0" w:color="auto"/>
            </w:tcBorders>
            <w:shd w:val="clear" w:color="auto" w:fill="auto"/>
            <w:hideMark/>
          </w:tcPr>
          <w:p w:rsidR="005B6989" w:rsidRPr="005F1DF7" w:rsidRDefault="005B6989" w:rsidP="005F1DF7">
            <w:pPr>
              <w:pStyle w:val="tablelabel"/>
              <w:rPr>
                <w:rFonts w:ascii="Times New Roman" w:hAnsi="Times New Roman" w:cs="Times New Roman"/>
              </w:rPr>
            </w:pPr>
            <w:r w:rsidRPr="005F1DF7">
              <w:rPr>
                <w:rFonts w:ascii="Times New Roman" w:hAnsi="Times New Roman" w:cs="Times New Roman"/>
              </w:rPr>
              <w:t>3. Age</w:t>
            </w:r>
          </w:p>
        </w:tc>
        <w:tc>
          <w:tcPr>
            <w:tcW w:w="2910" w:type="dxa"/>
            <w:tcBorders>
              <w:top w:val="nil"/>
              <w:left w:val="nil"/>
              <w:bottom w:val="single" w:sz="4" w:space="0" w:color="auto"/>
              <w:right w:val="single" w:sz="4" w:space="0" w:color="auto"/>
            </w:tcBorders>
            <w:shd w:val="clear" w:color="auto" w:fill="auto"/>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When is your birthday?</w:t>
            </w:r>
          </w:p>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i/>
                <w:iCs/>
              </w:rPr>
              <w:t>Probe if necessary</w:t>
            </w:r>
            <w:r w:rsidRPr="005F1DF7">
              <w:rPr>
                <w:rFonts w:ascii="Times New Roman" w:hAnsi="Times New Roman" w:cs="Times New Roman"/>
              </w:rPr>
              <w:t>:</w:t>
            </w:r>
          </w:p>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On what day and in which month and year were you born?</w:t>
            </w:r>
          </w:p>
        </w:tc>
        <w:tc>
          <w:tcPr>
            <w:tcW w:w="2910" w:type="dxa"/>
            <w:tcBorders>
              <w:top w:val="nil"/>
              <w:left w:val="nil"/>
              <w:bottom w:val="single" w:sz="4" w:space="0" w:color="auto"/>
              <w:right w:val="single" w:sz="4" w:space="0" w:color="auto"/>
            </w:tcBorders>
            <w:shd w:val="clear" w:color="auto" w:fill="auto"/>
            <w:vAlign w:val="center"/>
            <w:hideMark/>
          </w:tcPr>
          <w:p w:rsidR="005B6989" w:rsidRPr="005F1DF7" w:rsidRDefault="005B6989" w:rsidP="005F1DF7">
            <w:pPr>
              <w:pStyle w:val="tabletextright"/>
              <w:rPr>
                <w:rFonts w:ascii="Times New Roman" w:hAnsi="Times New Roman" w:cs="Times New Roman"/>
              </w:rPr>
            </w:pPr>
            <w:r w:rsidRPr="005F1DF7">
              <w:rPr>
                <w:rFonts w:ascii="Times New Roman" w:hAnsi="Times New Roman" w:cs="Times New Roman"/>
              </w:rPr>
              <w:t>_ _ / _ _ /_ _ _ _</w:t>
            </w:r>
          </w:p>
          <w:p w:rsidR="005B6989" w:rsidRPr="005F1DF7" w:rsidRDefault="005B6989" w:rsidP="005F1DF7">
            <w:pPr>
              <w:pStyle w:val="tabletextright"/>
              <w:rPr>
                <w:rFonts w:ascii="Times New Roman" w:hAnsi="Times New Roman" w:cs="Times New Roman"/>
              </w:rPr>
            </w:pPr>
            <w:r w:rsidRPr="005F1DF7">
              <w:rPr>
                <w:rFonts w:ascii="Times New Roman" w:hAnsi="Times New Roman" w:cs="Times New Roman"/>
              </w:rPr>
              <w:t>day month year</w:t>
            </w:r>
          </w:p>
        </w:tc>
      </w:tr>
      <w:tr w:rsidR="005B6989" w:rsidRPr="005F1DF7" w:rsidTr="00432F61">
        <w:trPr>
          <w:trHeight w:val="1769"/>
          <w:jc w:val="center"/>
        </w:trPr>
        <w:tc>
          <w:tcPr>
            <w:tcW w:w="2863" w:type="dxa"/>
            <w:vMerge/>
            <w:tcBorders>
              <w:top w:val="nil"/>
              <w:left w:val="single" w:sz="4" w:space="0" w:color="auto"/>
              <w:bottom w:val="single" w:sz="4" w:space="0" w:color="auto"/>
              <w:right w:val="single" w:sz="4" w:space="0" w:color="auto"/>
            </w:tcBorders>
            <w:hideMark/>
          </w:tcPr>
          <w:p w:rsidR="005B6989" w:rsidRPr="005F1DF7" w:rsidRDefault="005B6989" w:rsidP="005F1DF7">
            <w:pPr>
              <w:pStyle w:val="tablelabel"/>
              <w:rPr>
                <w:rFonts w:ascii="Times New Roman" w:hAnsi="Times New Roman" w:cs="Times New Roman"/>
                <w:sz w:val="24"/>
              </w:rPr>
            </w:pPr>
          </w:p>
        </w:tc>
        <w:tc>
          <w:tcPr>
            <w:tcW w:w="2910" w:type="dxa"/>
            <w:tcBorders>
              <w:top w:val="nil"/>
              <w:left w:val="nil"/>
              <w:bottom w:val="single" w:sz="4" w:space="0" w:color="auto"/>
              <w:right w:val="single" w:sz="4" w:space="0" w:color="auto"/>
            </w:tcBorders>
            <w:shd w:val="clear" w:color="auto" w:fill="auto"/>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How old are you?</w:t>
            </w:r>
          </w:p>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i/>
                <w:iCs/>
              </w:rPr>
              <w:t>Probe if necessary</w:t>
            </w:r>
            <w:r w:rsidRPr="005F1DF7">
              <w:rPr>
                <w:rFonts w:ascii="Times New Roman" w:hAnsi="Times New Roman" w:cs="Times New Roman"/>
              </w:rPr>
              <w:t>:</w:t>
            </w:r>
          </w:p>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What was your age at your last birthday?</w:t>
            </w:r>
          </w:p>
          <w:p w:rsidR="005B6989" w:rsidRPr="005F1DF7" w:rsidRDefault="005B6989" w:rsidP="005F1DF7">
            <w:pPr>
              <w:pStyle w:val="tabletext"/>
              <w:rPr>
                <w:rFonts w:ascii="Times New Roman" w:hAnsi="Times New Roman" w:cs="Times New Roman"/>
                <w:sz w:val="24"/>
              </w:rPr>
            </w:pPr>
            <w:r w:rsidRPr="005F1DF7">
              <w:rPr>
                <w:rFonts w:ascii="Times New Roman" w:hAnsi="Times New Roman" w:cs="Times New Roman"/>
                <w:i/>
                <w:iCs/>
              </w:rPr>
              <w:t>If the information conflicts with the previous question, determine which one is more accurate</w:t>
            </w:r>
          </w:p>
        </w:tc>
        <w:tc>
          <w:tcPr>
            <w:tcW w:w="2910" w:type="dxa"/>
            <w:tcBorders>
              <w:top w:val="nil"/>
              <w:left w:val="nil"/>
              <w:bottom w:val="single" w:sz="4" w:space="0" w:color="auto"/>
              <w:right w:val="single" w:sz="4" w:space="0" w:color="auto"/>
            </w:tcBorders>
            <w:shd w:val="clear" w:color="auto" w:fill="auto"/>
            <w:vAlign w:val="center"/>
            <w:hideMark/>
          </w:tcPr>
          <w:p w:rsidR="005B6989" w:rsidRPr="005F1DF7" w:rsidRDefault="005B6989" w:rsidP="005F1DF7">
            <w:pPr>
              <w:pStyle w:val="tabletextright"/>
              <w:rPr>
                <w:rFonts w:ascii="Times New Roman" w:hAnsi="Times New Roman" w:cs="Times New Roman"/>
              </w:rPr>
            </w:pPr>
            <w:r w:rsidRPr="005F1DF7">
              <w:rPr>
                <w:rFonts w:ascii="Times New Roman" w:hAnsi="Times New Roman" w:cs="Times New Roman"/>
              </w:rPr>
              <w:t>Age in completed years</w:t>
            </w:r>
          </w:p>
          <w:p w:rsidR="005B6989" w:rsidRPr="005F1DF7" w:rsidRDefault="005B6989" w:rsidP="005F1DF7">
            <w:pPr>
              <w:pStyle w:val="tabletextright"/>
              <w:rPr>
                <w:rFonts w:ascii="Times New Roman" w:hAnsi="Times New Roman" w:cs="Times New Roman"/>
              </w:rPr>
            </w:pPr>
            <w:r w:rsidRPr="005F1DF7">
              <w:rPr>
                <w:rFonts w:ascii="Times New Roman" w:hAnsi="Times New Roman" w:cs="Times New Roman"/>
              </w:rPr>
              <w:t>_ _</w:t>
            </w:r>
          </w:p>
        </w:tc>
      </w:tr>
      <w:tr w:rsidR="005B6989" w:rsidRPr="005F1DF7" w:rsidTr="00432F61">
        <w:trPr>
          <w:trHeight w:val="782"/>
          <w:jc w:val="center"/>
        </w:trPr>
        <w:tc>
          <w:tcPr>
            <w:tcW w:w="2863" w:type="dxa"/>
            <w:tcBorders>
              <w:top w:val="nil"/>
              <w:left w:val="single" w:sz="4" w:space="0" w:color="auto"/>
              <w:bottom w:val="single" w:sz="4" w:space="0" w:color="auto"/>
              <w:right w:val="single" w:sz="4" w:space="0" w:color="auto"/>
            </w:tcBorders>
            <w:shd w:val="clear" w:color="auto" w:fill="auto"/>
            <w:hideMark/>
          </w:tcPr>
          <w:p w:rsidR="005B6989" w:rsidRPr="005F1DF7" w:rsidRDefault="005B6989" w:rsidP="005F1DF7">
            <w:pPr>
              <w:pStyle w:val="tablelabel"/>
              <w:rPr>
                <w:rFonts w:ascii="Times New Roman" w:hAnsi="Times New Roman" w:cs="Times New Roman"/>
              </w:rPr>
            </w:pPr>
            <w:r w:rsidRPr="005F1DF7">
              <w:rPr>
                <w:rFonts w:ascii="Times New Roman" w:hAnsi="Times New Roman" w:cs="Times New Roman"/>
              </w:rPr>
              <w:t>4. Geographical characteristics</w:t>
            </w:r>
          </w:p>
        </w:tc>
        <w:tc>
          <w:tcPr>
            <w:tcW w:w="2910" w:type="dxa"/>
            <w:tcBorders>
              <w:top w:val="nil"/>
              <w:left w:val="nil"/>
              <w:bottom w:val="single" w:sz="4" w:space="0" w:color="auto"/>
              <w:right w:val="single" w:sz="4" w:space="0" w:color="auto"/>
            </w:tcBorders>
            <w:shd w:val="clear" w:color="auto" w:fill="auto"/>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Where do you live?</w:t>
            </w:r>
          </w:p>
          <w:p w:rsidR="005B6989" w:rsidRPr="005F1DF7" w:rsidRDefault="005B6989" w:rsidP="005F1DF7">
            <w:pPr>
              <w:pStyle w:val="tabletext"/>
              <w:rPr>
                <w:rFonts w:ascii="Times New Roman" w:hAnsi="Times New Roman" w:cs="Times New Roman"/>
                <w:i/>
                <w:iCs/>
              </w:rPr>
            </w:pPr>
            <w:r w:rsidRPr="005F1DF7">
              <w:rPr>
                <w:rFonts w:ascii="Times New Roman" w:hAnsi="Times New Roman" w:cs="Times New Roman"/>
                <w:i/>
                <w:iCs/>
              </w:rPr>
              <w:t>Adapt to the local geographical characteristics: district, city, village, section, tribe, etc.</w:t>
            </w:r>
          </w:p>
        </w:tc>
        <w:tc>
          <w:tcPr>
            <w:tcW w:w="2910" w:type="dxa"/>
            <w:tcBorders>
              <w:top w:val="nil"/>
              <w:left w:val="nil"/>
              <w:bottom w:val="single" w:sz="4" w:space="0" w:color="auto"/>
              <w:right w:val="single" w:sz="4" w:space="0" w:color="auto"/>
            </w:tcBorders>
            <w:shd w:val="clear" w:color="auto" w:fill="auto"/>
            <w:vAlign w:val="bottom"/>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District</w:t>
            </w:r>
            <w:r w:rsidRPr="005F1DF7">
              <w:rPr>
                <w:rFonts w:ascii="Times New Roman" w:hAnsi="Times New Roman" w:cs="Times New Roman"/>
              </w:rPr>
              <w:br/>
              <w:t>___________________</w:t>
            </w:r>
          </w:p>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City</w:t>
            </w:r>
            <w:r w:rsidRPr="005F1DF7">
              <w:rPr>
                <w:rFonts w:ascii="Times New Roman" w:hAnsi="Times New Roman" w:cs="Times New Roman"/>
              </w:rPr>
              <w:br/>
              <w:t>___________________</w:t>
            </w:r>
          </w:p>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Village</w:t>
            </w:r>
            <w:r w:rsidRPr="005F1DF7">
              <w:rPr>
                <w:rFonts w:ascii="Times New Roman" w:hAnsi="Times New Roman" w:cs="Times New Roman"/>
              </w:rPr>
              <w:br/>
              <w:t>___________________</w:t>
            </w:r>
          </w:p>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Section</w:t>
            </w:r>
            <w:r w:rsidRPr="005F1DF7">
              <w:rPr>
                <w:rFonts w:ascii="Times New Roman" w:hAnsi="Times New Roman" w:cs="Times New Roman"/>
              </w:rPr>
              <w:br/>
              <w:t>___________________</w:t>
            </w:r>
          </w:p>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Other</w:t>
            </w:r>
          </w:p>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___________________</w:t>
            </w:r>
          </w:p>
        </w:tc>
      </w:tr>
      <w:tr w:rsidR="005B6989" w:rsidRPr="005F1DF7" w:rsidTr="00432F61">
        <w:trPr>
          <w:trHeight w:val="865"/>
          <w:jc w:val="center"/>
        </w:trPr>
        <w:tc>
          <w:tcPr>
            <w:tcW w:w="2863" w:type="dxa"/>
            <w:tcBorders>
              <w:top w:val="nil"/>
              <w:left w:val="single" w:sz="4" w:space="0" w:color="auto"/>
              <w:bottom w:val="nil"/>
              <w:right w:val="single" w:sz="4" w:space="0" w:color="auto"/>
            </w:tcBorders>
            <w:shd w:val="clear" w:color="auto" w:fill="auto"/>
            <w:hideMark/>
          </w:tcPr>
          <w:p w:rsidR="005B6989" w:rsidRPr="005F1DF7" w:rsidRDefault="005B6989" w:rsidP="005F1DF7">
            <w:pPr>
              <w:pStyle w:val="tablelabel"/>
              <w:rPr>
                <w:rFonts w:ascii="Times New Roman" w:hAnsi="Times New Roman" w:cs="Times New Roman"/>
              </w:rPr>
            </w:pPr>
            <w:r w:rsidRPr="005F1DF7">
              <w:rPr>
                <w:rFonts w:ascii="Times New Roman" w:hAnsi="Times New Roman" w:cs="Times New Roman"/>
              </w:rPr>
              <w:t>5. Educational level</w:t>
            </w:r>
          </w:p>
        </w:tc>
        <w:tc>
          <w:tcPr>
            <w:tcW w:w="2910" w:type="dxa"/>
            <w:tcBorders>
              <w:top w:val="nil"/>
              <w:left w:val="nil"/>
              <w:bottom w:val="nil"/>
              <w:right w:val="single" w:sz="4" w:space="0" w:color="auto"/>
            </w:tcBorders>
            <w:shd w:val="clear" w:color="auto" w:fill="auto"/>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Have you ever attended school?</w:t>
            </w:r>
          </w:p>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i/>
                <w:iCs/>
              </w:rPr>
              <w:t>If yes, continue asking</w:t>
            </w:r>
            <w:r w:rsidRPr="005F1DF7">
              <w:rPr>
                <w:rFonts w:ascii="Times New Roman" w:hAnsi="Times New Roman" w:cs="Times New Roman"/>
              </w:rPr>
              <w:t>:</w:t>
            </w:r>
          </w:p>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What is the highest level of school you attended?</w:t>
            </w:r>
          </w:p>
        </w:tc>
        <w:tc>
          <w:tcPr>
            <w:tcW w:w="2910" w:type="dxa"/>
            <w:tcBorders>
              <w:top w:val="nil"/>
              <w:left w:val="nil"/>
              <w:bottom w:val="nil"/>
              <w:right w:val="single" w:sz="4" w:space="0" w:color="auto"/>
            </w:tcBorders>
            <w:shd w:val="clear" w:color="auto" w:fill="auto"/>
            <w:vAlign w:val="center"/>
            <w:hideMark/>
          </w:tcPr>
          <w:p w:rsidR="005B6989" w:rsidRPr="005F1DF7" w:rsidRDefault="005B6989" w:rsidP="005F1DF7">
            <w:pPr>
              <w:pStyle w:val="tabletextright"/>
              <w:rPr>
                <w:rFonts w:ascii="Times New Roman" w:hAnsi="Times New Roman" w:cs="Times New Roman"/>
              </w:rPr>
            </w:pPr>
            <w:r w:rsidRPr="005F1DF7">
              <w:rPr>
                <w:rFonts w:ascii="Times New Roman" w:hAnsi="Times New Roman" w:cs="Times New Roman"/>
              </w:rPr>
              <w:t>None ⁭</w:t>
            </w:r>
          </w:p>
          <w:p w:rsidR="005B6989" w:rsidRPr="005F1DF7" w:rsidRDefault="005B6989" w:rsidP="005F1DF7">
            <w:pPr>
              <w:pStyle w:val="tabletextright"/>
              <w:rPr>
                <w:rFonts w:ascii="Times New Roman" w:hAnsi="Times New Roman" w:cs="Times New Roman"/>
              </w:rPr>
            </w:pPr>
            <w:r w:rsidRPr="005F1DF7">
              <w:rPr>
                <w:rFonts w:ascii="Times New Roman" w:hAnsi="Times New Roman" w:cs="Times New Roman"/>
              </w:rPr>
              <w:t>Primary school ⁭</w:t>
            </w:r>
          </w:p>
          <w:p w:rsidR="005B6989" w:rsidRPr="005F1DF7" w:rsidRDefault="005B6989" w:rsidP="005F1DF7">
            <w:pPr>
              <w:pStyle w:val="tabletextright"/>
              <w:rPr>
                <w:rFonts w:ascii="Times New Roman" w:hAnsi="Times New Roman" w:cs="Times New Roman"/>
              </w:rPr>
            </w:pPr>
            <w:r w:rsidRPr="005F1DF7">
              <w:rPr>
                <w:rFonts w:ascii="Times New Roman" w:hAnsi="Times New Roman" w:cs="Times New Roman"/>
              </w:rPr>
              <w:t>Secondary school ⁭</w:t>
            </w:r>
          </w:p>
          <w:p w:rsidR="005B6989" w:rsidRPr="005F1DF7" w:rsidRDefault="005B6989" w:rsidP="005F1DF7">
            <w:pPr>
              <w:pStyle w:val="tabletextright"/>
              <w:rPr>
                <w:rFonts w:ascii="Times New Roman" w:hAnsi="Times New Roman" w:cs="Times New Roman"/>
              </w:rPr>
            </w:pPr>
            <w:r w:rsidRPr="005F1DF7">
              <w:rPr>
                <w:rFonts w:ascii="Times New Roman" w:hAnsi="Times New Roman" w:cs="Times New Roman"/>
              </w:rPr>
              <w:t xml:space="preserve">Higher ⁭ </w:t>
            </w:r>
          </w:p>
        </w:tc>
      </w:tr>
      <w:tr w:rsidR="005B6989" w:rsidRPr="005F1DF7" w:rsidTr="00432F61">
        <w:trPr>
          <w:trHeight w:val="788"/>
          <w:jc w:val="center"/>
        </w:trPr>
        <w:tc>
          <w:tcPr>
            <w:tcW w:w="2863" w:type="dxa"/>
            <w:tcBorders>
              <w:top w:val="nil"/>
              <w:left w:val="single" w:sz="4" w:space="0" w:color="auto"/>
              <w:bottom w:val="nil"/>
              <w:right w:val="single" w:sz="4" w:space="0" w:color="auto"/>
            </w:tcBorders>
            <w:shd w:val="clear" w:color="auto" w:fill="auto"/>
            <w:vAlign w:val="center"/>
            <w:hideMark/>
          </w:tcPr>
          <w:p w:rsidR="005B6989" w:rsidRPr="005F1DF7" w:rsidRDefault="005B6989" w:rsidP="005F1DF7">
            <w:pPr>
              <w:jc w:val="center"/>
              <w:rPr>
                <w:sz w:val="18"/>
                <w:szCs w:val="18"/>
              </w:rPr>
            </w:pPr>
          </w:p>
        </w:tc>
        <w:tc>
          <w:tcPr>
            <w:tcW w:w="2910" w:type="dxa"/>
            <w:tcBorders>
              <w:top w:val="nil"/>
              <w:left w:val="nil"/>
              <w:bottom w:val="nil"/>
              <w:right w:val="single" w:sz="4" w:space="0" w:color="auto"/>
            </w:tcBorders>
            <w:shd w:val="clear" w:color="auto" w:fill="auto"/>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What is the highest grade/form/year you completed at that level?</w:t>
            </w:r>
          </w:p>
        </w:tc>
        <w:tc>
          <w:tcPr>
            <w:tcW w:w="2910" w:type="dxa"/>
            <w:tcBorders>
              <w:top w:val="nil"/>
              <w:left w:val="nil"/>
              <w:bottom w:val="nil"/>
              <w:right w:val="single" w:sz="4" w:space="0" w:color="auto"/>
            </w:tcBorders>
            <w:shd w:val="clear" w:color="auto" w:fill="auto"/>
            <w:hideMark/>
          </w:tcPr>
          <w:p w:rsidR="005B6989" w:rsidRPr="005F1DF7" w:rsidRDefault="005B6989" w:rsidP="005F1DF7">
            <w:pPr>
              <w:pStyle w:val="tabletextright"/>
              <w:rPr>
                <w:rFonts w:ascii="Times New Roman" w:hAnsi="Times New Roman" w:cs="Times New Roman"/>
              </w:rPr>
            </w:pPr>
          </w:p>
          <w:p w:rsidR="005B6989" w:rsidRPr="005F1DF7" w:rsidRDefault="005B6989" w:rsidP="005F1DF7">
            <w:pPr>
              <w:pStyle w:val="tabletextright"/>
              <w:rPr>
                <w:rFonts w:ascii="Times New Roman" w:hAnsi="Times New Roman" w:cs="Times New Roman"/>
              </w:rPr>
            </w:pPr>
            <w:r w:rsidRPr="005F1DF7">
              <w:rPr>
                <w:rFonts w:ascii="Times New Roman" w:hAnsi="Times New Roman" w:cs="Times New Roman"/>
              </w:rPr>
              <w:t>Grade</w:t>
            </w:r>
          </w:p>
          <w:p w:rsidR="005B6989" w:rsidRPr="005F1DF7" w:rsidRDefault="005B6989" w:rsidP="005F1DF7">
            <w:pPr>
              <w:pStyle w:val="tabletextright"/>
              <w:rPr>
                <w:rFonts w:ascii="Times New Roman" w:hAnsi="Times New Roman" w:cs="Times New Roman"/>
              </w:rPr>
            </w:pPr>
            <w:r w:rsidRPr="005F1DF7">
              <w:rPr>
                <w:rFonts w:ascii="Times New Roman" w:hAnsi="Times New Roman" w:cs="Times New Roman"/>
              </w:rPr>
              <w:t>_ _</w:t>
            </w:r>
          </w:p>
        </w:tc>
      </w:tr>
      <w:tr w:rsidR="005B6989" w:rsidRPr="005F1DF7" w:rsidTr="00432F61">
        <w:trPr>
          <w:trHeight w:val="71"/>
          <w:jc w:val="center"/>
        </w:trPr>
        <w:tc>
          <w:tcPr>
            <w:tcW w:w="2863" w:type="dxa"/>
            <w:tcBorders>
              <w:top w:val="nil"/>
              <w:left w:val="single" w:sz="4" w:space="0" w:color="auto"/>
              <w:bottom w:val="single" w:sz="4" w:space="0" w:color="auto"/>
              <w:right w:val="single" w:sz="4" w:space="0" w:color="auto"/>
            </w:tcBorders>
            <w:shd w:val="clear" w:color="auto" w:fill="auto"/>
            <w:vAlign w:val="center"/>
            <w:hideMark/>
          </w:tcPr>
          <w:p w:rsidR="005B6989" w:rsidRPr="005F1DF7" w:rsidRDefault="005B6989" w:rsidP="005F1DF7">
            <w:pPr>
              <w:jc w:val="center"/>
              <w:rPr>
                <w:sz w:val="18"/>
                <w:szCs w:val="18"/>
              </w:rPr>
            </w:pPr>
          </w:p>
        </w:tc>
        <w:tc>
          <w:tcPr>
            <w:tcW w:w="2910" w:type="dxa"/>
            <w:tcBorders>
              <w:top w:val="nil"/>
              <w:left w:val="nil"/>
              <w:bottom w:val="single" w:sz="4" w:space="0" w:color="auto"/>
              <w:right w:val="single" w:sz="4" w:space="0" w:color="auto"/>
            </w:tcBorders>
            <w:shd w:val="clear" w:color="auto" w:fill="auto"/>
            <w:vAlign w:val="center"/>
            <w:hideMark/>
          </w:tcPr>
          <w:p w:rsidR="005B6989" w:rsidRPr="005F1DF7" w:rsidRDefault="005B6989" w:rsidP="005F1DF7">
            <w:pPr>
              <w:rPr>
                <w:sz w:val="18"/>
                <w:szCs w:val="18"/>
              </w:rPr>
            </w:pPr>
          </w:p>
        </w:tc>
        <w:tc>
          <w:tcPr>
            <w:tcW w:w="2910" w:type="dxa"/>
            <w:tcBorders>
              <w:top w:val="nil"/>
              <w:left w:val="nil"/>
              <w:bottom w:val="single" w:sz="4" w:space="0" w:color="auto"/>
              <w:right w:val="single" w:sz="4" w:space="0" w:color="auto"/>
            </w:tcBorders>
            <w:shd w:val="clear" w:color="auto" w:fill="auto"/>
            <w:hideMark/>
          </w:tcPr>
          <w:p w:rsidR="005B6989" w:rsidRPr="005F1DF7" w:rsidRDefault="005B6989" w:rsidP="005F1DF7">
            <w:pPr>
              <w:jc w:val="right"/>
              <w:rPr>
                <w:sz w:val="18"/>
                <w:szCs w:val="18"/>
              </w:rPr>
            </w:pPr>
          </w:p>
        </w:tc>
      </w:tr>
    </w:tbl>
    <w:p w:rsidR="005B6989" w:rsidRPr="005F1DF7" w:rsidRDefault="005B6989" w:rsidP="005B6989"/>
    <w:p w:rsidR="005B6989" w:rsidRPr="005F1DF7" w:rsidRDefault="005B6989" w:rsidP="005B6989">
      <w:pPr>
        <w:pStyle w:val="appendixhead1"/>
        <w:rPr>
          <w:rFonts w:ascii="Times New Roman" w:hAnsi="Times New Roman"/>
          <w:lang w:val="fr-FR"/>
        </w:rPr>
      </w:pPr>
      <w:r w:rsidRPr="005F1DF7">
        <w:rPr>
          <w:rFonts w:ascii="Times New Roman" w:hAnsi="Times New Roman"/>
          <w:lang w:val="fr-FR"/>
        </w:rPr>
        <w:br w:type="page"/>
      </w:r>
      <w:bookmarkStart w:id="26" w:name="_Toc369627505"/>
      <w:bookmarkStart w:id="27" w:name="_Toc371495298"/>
      <w:bookmarkStart w:id="28" w:name="_Toc372895612"/>
      <w:bookmarkStart w:id="29" w:name="_Toc374979486"/>
      <w:r w:rsidRPr="005F1DF7">
        <w:rPr>
          <w:rFonts w:ascii="Times New Roman" w:hAnsi="Times New Roman"/>
          <w:lang w:val="fr-FR"/>
        </w:rPr>
        <w:t xml:space="preserve">Appendix </w:t>
      </w:r>
      <w:r w:rsidR="00432F61" w:rsidRPr="00432F61">
        <w:rPr>
          <w:rFonts w:ascii="Times New Roman" w:hAnsi="Times New Roman"/>
          <w:lang w:val="fr-FR"/>
        </w:rPr>
        <w:t>6</w:t>
      </w:r>
      <w:r w:rsidRPr="005F1DF7">
        <w:rPr>
          <w:rFonts w:ascii="Times New Roman" w:hAnsi="Times New Roman"/>
          <w:lang w:val="fr-FR"/>
        </w:rPr>
        <w:t>: Nutrition-related KAP model questionnaires</w:t>
      </w:r>
      <w:bookmarkEnd w:id="26"/>
      <w:bookmarkEnd w:id="27"/>
      <w:bookmarkEnd w:id="28"/>
      <w:bookmarkEnd w:id="29"/>
    </w:p>
    <w:p w:rsidR="005B6989" w:rsidRPr="005F1DF7" w:rsidRDefault="005B6989" w:rsidP="005B6989">
      <w:pPr>
        <w:pStyle w:val="appendixhead1"/>
        <w:rPr>
          <w:rFonts w:ascii="Times New Roman" w:hAnsi="Times New Roman"/>
        </w:rPr>
      </w:pPr>
      <w:bookmarkStart w:id="30" w:name="_Toc372895613"/>
      <w:bookmarkStart w:id="31" w:name="_Toc374979487"/>
      <w:r w:rsidRPr="005F1DF7">
        <w:rPr>
          <w:rFonts w:ascii="Times New Roman" w:hAnsi="Times New Roman"/>
        </w:rPr>
        <w:t>Module 1: Feeding infants (0–6 months)</w:t>
      </w:r>
      <w:bookmarkEnd w:id="30"/>
      <w:bookmarkEnd w:id="31"/>
    </w:p>
    <w:p w:rsidR="005B6989" w:rsidRPr="005F1DF7" w:rsidRDefault="005B6989" w:rsidP="005B6989">
      <w:pPr>
        <w:pStyle w:val="tipbox"/>
      </w:pPr>
      <w:r w:rsidRPr="005F1DF7">
        <w:rPr>
          <w:b/>
        </w:rPr>
        <w:t>NOTE:</w:t>
      </w:r>
      <w:r w:rsidRPr="005F1DF7">
        <w:t xml:space="preserve"> The surveyor should ideally be female in order to put mothers at ease.</w:t>
      </w:r>
    </w:p>
    <w:p w:rsidR="005B6989" w:rsidRPr="005F1DF7" w:rsidRDefault="005B6989" w:rsidP="005B6989">
      <w:pPr>
        <w:pStyle w:val="interviewerinstruction"/>
        <w:rPr>
          <w:rFonts w:ascii="Times New Roman" w:hAnsi="Times New Roman"/>
        </w:rPr>
      </w:pPr>
      <w:r w:rsidRPr="005F1DF7">
        <w:rPr>
          <w:rFonts w:ascii="Times New Roman" w:hAnsi="Times New Roman"/>
        </w:rPr>
        <w:t>Explain to the participant:</w:t>
      </w:r>
    </w:p>
    <w:p w:rsidR="005B6989" w:rsidRPr="005F1DF7" w:rsidRDefault="005B6989" w:rsidP="005B6989">
      <w:r w:rsidRPr="005F1DF7">
        <w:t xml:space="preserve">I am going to ask you some questions about nutrition of infants from birth to six months old. Please let me know if you need me to clarify any of my questions. Feel free to ask any question you may have. </w:t>
      </w:r>
    </w:p>
    <w:p w:rsidR="005B6989" w:rsidRPr="005F1DF7" w:rsidRDefault="005B6989" w:rsidP="005B6989">
      <w:pPr>
        <w:pStyle w:val="appendixhead2"/>
        <w:rPr>
          <w:rFonts w:ascii="Times New Roman" w:hAnsi="Times New Roman"/>
        </w:rPr>
      </w:pPr>
      <w:bookmarkStart w:id="32" w:name="_Toc372895614"/>
      <w:bookmarkStart w:id="33" w:name="_Toc374979488"/>
      <w:r w:rsidRPr="005F1DF7">
        <w:rPr>
          <w:rFonts w:ascii="Times New Roman" w:hAnsi="Times New Roman"/>
        </w:rPr>
        <w:t>Practices</w:t>
      </w:r>
      <w:bookmarkEnd w:id="32"/>
      <w:bookmarkEnd w:id="33"/>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34" w:name="_Toc372895615"/>
      <w:bookmarkStart w:id="35" w:name="_Toc374979489"/>
      <w:r w:rsidRPr="005F1DF7">
        <w:rPr>
          <w:rStyle w:val="questionpriority1"/>
          <w:rFonts w:ascii="Times New Roman" w:hAnsi="Times New Roman"/>
        </w:rPr>
        <w:t xml:space="preserve">1 </w:t>
      </w:r>
      <w:r w:rsidRPr="005F1DF7">
        <w:rPr>
          <w:rFonts w:ascii="Times New Roman" w:hAnsi="Times New Roman"/>
        </w:rPr>
        <w:t xml:space="preserve"> Question P.1: Breastfeeding</w:t>
      </w:r>
      <w:bookmarkStart w:id="36" w:name="_Ref371096145"/>
      <w:r w:rsidRPr="005F1DF7">
        <w:rPr>
          <w:rStyle w:val="FootnoteReference"/>
          <w:rFonts w:ascii="Times New Roman" w:hAnsi="Times New Roman"/>
        </w:rPr>
        <w:footnoteReference w:id="1"/>
      </w:r>
      <w:bookmarkEnd w:id="34"/>
      <w:bookmarkEnd w:id="35"/>
      <w:bookmarkEnd w:id="36"/>
    </w:p>
    <w:p w:rsidR="005B6989" w:rsidRPr="005F1DF7" w:rsidRDefault="005B6989" w:rsidP="005B6989">
      <w:pPr>
        <w:pStyle w:val="question"/>
      </w:pPr>
      <w:r w:rsidRPr="005F1DF7">
        <w:t>Was (</w:t>
      </w:r>
      <w:r w:rsidRPr="005F1DF7">
        <w:rPr>
          <w:rStyle w:val="interviewerinstructionChar"/>
          <w:rFonts w:ascii="Times New Roman" w:hAnsi="Times New Roman"/>
        </w:rPr>
        <w:t>name of the baby</w:t>
      </w:r>
      <w:r w:rsidRPr="005F1DF7">
        <w:t>) breastfed yesterday during the day or at night?</w:t>
      </w:r>
    </w:p>
    <w:p w:rsidR="005B6989" w:rsidRPr="005F1DF7" w:rsidRDefault="005B6989" w:rsidP="005B6989">
      <w:pPr>
        <w:pStyle w:val="answersimple"/>
      </w:pPr>
      <w:r w:rsidRPr="005F1DF7">
        <w:t>Yes</w:t>
      </w:r>
    </w:p>
    <w:p w:rsidR="005B6989" w:rsidRPr="005F1DF7" w:rsidRDefault="005B6989" w:rsidP="005B6989">
      <w:pPr>
        <w:pStyle w:val="answersimple"/>
      </w:pPr>
      <w:r w:rsidRPr="005F1DF7">
        <w:t>No</w:t>
      </w:r>
    </w:p>
    <w:p w:rsidR="005B6989" w:rsidRPr="005F1DF7" w:rsidRDefault="005B6989" w:rsidP="005B6989">
      <w:pPr>
        <w:pStyle w:val="answersimple"/>
      </w:pPr>
      <w:r w:rsidRPr="005F1DF7">
        <w:t>Don’t know/no answer</w:t>
      </w:r>
    </w:p>
    <w:p w:rsidR="005B6989" w:rsidRPr="005F1DF7" w:rsidRDefault="005B6989" w:rsidP="005B6989">
      <w:pPr>
        <w:pStyle w:val="questionhead"/>
        <w:rPr>
          <w:rFonts w:ascii="Times New Roman" w:hAnsi="Times New Roman"/>
        </w:rPr>
      </w:pPr>
      <w:bookmarkStart w:id="37" w:name="_Toc372895616"/>
      <w:bookmarkStart w:id="38" w:name="_Toc374979490"/>
      <w:r w:rsidRPr="005F1DF7">
        <w:rPr>
          <w:rStyle w:val="questionpriority1"/>
          <w:rFonts w:ascii="Times New Roman" w:hAnsi="Times New Roman"/>
        </w:rPr>
        <w:t xml:space="preserve">1 </w:t>
      </w:r>
      <w:r w:rsidRPr="005F1DF7">
        <w:rPr>
          <w:rFonts w:ascii="Times New Roman" w:hAnsi="Times New Roman"/>
        </w:rPr>
        <w:t xml:space="preserve"> Question P.2: Feeding breastmilk</w:t>
      </w:r>
      <w:r w:rsidRPr="005F1DF7">
        <w:rPr>
          <w:rStyle w:val="FootnoteReference"/>
          <w:rFonts w:ascii="Times New Roman" w:hAnsi="Times New Roman"/>
        </w:rPr>
        <w:t>1</w:t>
      </w:r>
      <w:bookmarkEnd w:id="37"/>
      <w:bookmarkEnd w:id="38"/>
    </w:p>
    <w:p w:rsidR="005B6989" w:rsidRPr="005F1DF7" w:rsidRDefault="005B6989" w:rsidP="005B6989">
      <w:pPr>
        <w:pStyle w:val="question"/>
      </w:pPr>
      <w:r w:rsidRPr="005F1DF7">
        <w:t>Sometimes babies are fed breastmilk in different ways, for example by spoon, cup or bottle, or are breastfed by another woman.</w:t>
      </w:r>
    </w:p>
    <w:p w:rsidR="005B6989" w:rsidRPr="005F1DF7" w:rsidRDefault="005B6989" w:rsidP="005B6989">
      <w:pPr>
        <w:pStyle w:val="question"/>
      </w:pPr>
      <w:r w:rsidRPr="005F1DF7">
        <w:t>Did (</w:t>
      </w:r>
      <w:r w:rsidRPr="005F1DF7">
        <w:rPr>
          <w:rStyle w:val="interviewerinstructionChar"/>
          <w:rFonts w:ascii="Times New Roman" w:hAnsi="Times New Roman"/>
        </w:rPr>
        <w:t>name of the baby</w:t>
      </w:r>
      <w:r w:rsidRPr="005F1DF7">
        <w:t>) consume breastmilk in any of these ways yesterday during the day or night?</w:t>
      </w:r>
    </w:p>
    <w:p w:rsidR="005B6989" w:rsidRPr="005F1DF7" w:rsidRDefault="005B6989" w:rsidP="005B6989">
      <w:pPr>
        <w:pStyle w:val="answersimple"/>
      </w:pPr>
      <w:r w:rsidRPr="005F1DF7">
        <w:t>Yes</w:t>
      </w:r>
    </w:p>
    <w:p w:rsidR="005B6989" w:rsidRPr="005F1DF7" w:rsidRDefault="005B6989" w:rsidP="005B6989">
      <w:pPr>
        <w:pStyle w:val="answersimple"/>
      </w:pPr>
      <w:r w:rsidRPr="005F1DF7">
        <w:t>No</w:t>
      </w:r>
    </w:p>
    <w:p w:rsidR="005B6989" w:rsidRPr="005F1DF7" w:rsidRDefault="005B6989" w:rsidP="005B6989">
      <w:pPr>
        <w:pStyle w:val="answersimple"/>
      </w:pPr>
      <w:r w:rsidRPr="005F1DF7">
        <w:t>Don’t know/no answer</w:t>
      </w:r>
    </w:p>
    <w:p w:rsidR="005F1DF7" w:rsidRPr="005F1DF7" w:rsidRDefault="005F1DF7">
      <w:pPr>
        <w:spacing w:after="200" w:line="276" w:lineRule="auto"/>
        <w:rPr>
          <w:rStyle w:val="questionpriority1"/>
          <w:b/>
          <w:bCs/>
          <w:sz w:val="28"/>
          <w:szCs w:val="26"/>
          <w:lang w:eastAsia="en-GB"/>
        </w:rPr>
      </w:pPr>
      <w:bookmarkStart w:id="39" w:name="_Toc372895617"/>
      <w:r w:rsidRPr="005F1DF7">
        <w:rPr>
          <w:rStyle w:val="questionpriority1"/>
        </w:rPr>
        <w:br w:type="page"/>
      </w:r>
    </w:p>
    <w:p w:rsidR="005B6989" w:rsidRPr="005F1DF7" w:rsidRDefault="005B6989" w:rsidP="005B6989">
      <w:pPr>
        <w:pStyle w:val="questionhead"/>
        <w:rPr>
          <w:rFonts w:ascii="Times New Roman" w:hAnsi="Times New Roman"/>
        </w:rPr>
      </w:pPr>
      <w:bookmarkStart w:id="40" w:name="_Toc374979491"/>
      <w:r w:rsidRPr="005F1DF7">
        <w:rPr>
          <w:rStyle w:val="questionpriority1"/>
          <w:rFonts w:ascii="Times New Roman" w:hAnsi="Times New Roman"/>
        </w:rPr>
        <w:t xml:space="preserve">1 </w:t>
      </w:r>
      <w:r w:rsidRPr="005F1DF7">
        <w:rPr>
          <w:rFonts w:ascii="Times New Roman" w:hAnsi="Times New Roman"/>
        </w:rPr>
        <w:t xml:space="preserve"> Question P.3: Feeding breastmilk when the mother is absent</w:t>
      </w:r>
      <w:bookmarkEnd w:id="39"/>
      <w:bookmarkEnd w:id="40"/>
    </w:p>
    <w:p w:rsidR="005B6989" w:rsidRPr="005F1DF7" w:rsidRDefault="005B6989" w:rsidP="005B6989">
      <w:pPr>
        <w:pStyle w:val="question"/>
      </w:pPr>
      <w:r w:rsidRPr="005F1DF7">
        <w:t>When you are not home or cannot feed the baby yourself, who does it?</w:t>
      </w:r>
    </w:p>
    <w:p w:rsidR="005B6989" w:rsidRPr="005F1DF7" w:rsidRDefault="005B6989" w:rsidP="005B6989">
      <w:pPr>
        <w:pStyle w:val="answersimple"/>
      </w:pPr>
      <w:r w:rsidRPr="005F1DF7">
        <w:t>Father</w:t>
      </w:r>
    </w:p>
    <w:p w:rsidR="005B6989" w:rsidRPr="005F1DF7" w:rsidRDefault="005B6989" w:rsidP="005B6989">
      <w:pPr>
        <w:pStyle w:val="answersimple"/>
      </w:pPr>
      <w:r w:rsidRPr="005F1DF7">
        <w:t>Grandmother</w:t>
      </w:r>
    </w:p>
    <w:p w:rsidR="005B6989" w:rsidRPr="005F1DF7" w:rsidRDefault="005B6989" w:rsidP="005B6989">
      <w:pPr>
        <w:pStyle w:val="answersimple"/>
      </w:pPr>
      <w:r w:rsidRPr="005F1DF7">
        <w:t>Other children</w:t>
      </w:r>
    </w:p>
    <w:p w:rsidR="005B6989" w:rsidRPr="005F1DF7" w:rsidRDefault="005B6989" w:rsidP="005B6989">
      <w:pPr>
        <w:pStyle w:val="answersimple"/>
      </w:pPr>
      <w:r w:rsidRPr="005F1DF7">
        <w:t>Other__________________</w:t>
      </w:r>
    </w:p>
    <w:p w:rsidR="005B6989" w:rsidRPr="005F1DF7" w:rsidRDefault="005B6989" w:rsidP="005B6989">
      <w:pPr>
        <w:pStyle w:val="answersimple"/>
      </w:pPr>
      <w:r w:rsidRPr="005F1DF7">
        <w:t>Don’t know/no answer</w:t>
      </w:r>
    </w:p>
    <w:p w:rsidR="005B6989" w:rsidRPr="005F1DF7" w:rsidRDefault="005B6989" w:rsidP="005B6989">
      <w:pPr>
        <w:pStyle w:val="question"/>
      </w:pPr>
      <w:r w:rsidRPr="005F1DF7">
        <w:t>If you are not there to feed the baby, what type of food is the baby fed?</w:t>
      </w:r>
    </w:p>
    <w:p w:rsidR="005B6989" w:rsidRPr="005F1DF7" w:rsidRDefault="005B6989" w:rsidP="005B6989">
      <w:pPr>
        <w:pStyle w:val="answersimple"/>
      </w:pPr>
      <w:r w:rsidRPr="005F1DF7">
        <w:t>Breastmilk by spoon, cup or bottle</w:t>
      </w:r>
    </w:p>
    <w:p w:rsidR="005B6989" w:rsidRPr="005F1DF7" w:rsidRDefault="005B6989" w:rsidP="005B6989">
      <w:pPr>
        <w:pStyle w:val="answersimple"/>
      </w:pPr>
      <w:r w:rsidRPr="005F1DF7">
        <w:t>Infant formula by spoon, cup or bottle</w:t>
      </w:r>
    </w:p>
    <w:p w:rsidR="005B6989" w:rsidRPr="005F1DF7" w:rsidRDefault="005B6989" w:rsidP="005B6989">
      <w:pPr>
        <w:pStyle w:val="answersimple"/>
      </w:pPr>
      <w:r w:rsidRPr="005F1DF7">
        <w:t>Other liquids</w:t>
      </w:r>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41" w:name="_Toc372895618"/>
      <w:bookmarkStart w:id="42" w:name="_Toc374979492"/>
      <w:r w:rsidRPr="005F1DF7">
        <w:rPr>
          <w:rStyle w:val="questionpriority1"/>
          <w:rFonts w:ascii="Times New Roman" w:hAnsi="Times New Roman"/>
        </w:rPr>
        <w:t xml:space="preserve">1 </w:t>
      </w:r>
      <w:r w:rsidRPr="005F1DF7">
        <w:rPr>
          <w:rFonts w:ascii="Times New Roman" w:hAnsi="Times New Roman"/>
        </w:rPr>
        <w:t xml:space="preserve"> Question P.4: Introducing liquids</w:t>
      </w:r>
      <w:r w:rsidR="00EB4A5C">
        <w:fldChar w:fldCharType="begin"/>
      </w:r>
      <w:r w:rsidR="00EB4A5C">
        <w:instrText xml:space="preserve"> NOTEREF _Ref371096145 \h  \* MERGEFORMAT </w:instrText>
      </w:r>
      <w:r w:rsidR="00EB4A5C">
        <w:fldChar w:fldCharType="separate"/>
      </w:r>
      <w:r w:rsidR="00BA4EE1" w:rsidRPr="00BA4EE1">
        <w:t>1</w:t>
      </w:r>
      <w:bookmarkEnd w:id="41"/>
      <w:bookmarkEnd w:id="42"/>
      <w:r w:rsidR="00EB4A5C">
        <w:fldChar w:fldCharType="end"/>
      </w:r>
    </w:p>
    <w:p w:rsidR="005B6989" w:rsidRPr="005F1DF7" w:rsidRDefault="005B6989" w:rsidP="005B6989">
      <w:pPr>
        <w:pStyle w:val="question"/>
      </w:pPr>
      <w:r w:rsidRPr="005F1DF7">
        <w:t>Next I would like to ask you about some liquids that (</w:t>
      </w:r>
      <w:r w:rsidRPr="005F1DF7">
        <w:rPr>
          <w:rStyle w:val="interviewerinstructionChar"/>
          <w:rFonts w:ascii="Times New Roman" w:hAnsi="Times New Roman"/>
        </w:rPr>
        <w:t>name of the baby</w:t>
      </w:r>
      <w:r w:rsidRPr="005F1DF7">
        <w:t>) may have had yesterday during the day or at night.</w:t>
      </w:r>
    </w:p>
    <w:p w:rsidR="005B6989" w:rsidRPr="005F1DF7" w:rsidRDefault="005B6989" w:rsidP="005B6989">
      <w:pPr>
        <w:pStyle w:val="question"/>
      </w:pPr>
      <w:r w:rsidRPr="005F1DF7">
        <w:t>Did (</w:t>
      </w:r>
      <w:r w:rsidRPr="005F1DF7">
        <w:rPr>
          <w:rStyle w:val="interviewerinstructionChar"/>
          <w:rFonts w:ascii="Times New Roman" w:hAnsi="Times New Roman"/>
        </w:rPr>
        <w:t>name of the baby</w:t>
      </w:r>
      <w:r w:rsidRPr="005F1DF7">
        <w:t>) have any of the following liquids? (</w:t>
      </w:r>
      <w:r w:rsidRPr="005F1DF7">
        <w:rPr>
          <w:rStyle w:val="interviewerinstructionChar"/>
          <w:rFonts w:ascii="Times New Roman" w:hAnsi="Times New Roman"/>
        </w:rPr>
        <w:t>Read the list of liquids, starting with “plain water”</w:t>
      </w:r>
      <w:r w:rsidRPr="005F1DF7">
        <w:t>)</w:t>
      </w:r>
    </w:p>
    <w:p w:rsidR="005B6989" w:rsidRPr="005F1DF7" w:rsidRDefault="005B6989" w:rsidP="005B6989">
      <w:pPr>
        <w:pStyle w:val="answerlisthead"/>
      </w:pPr>
      <w:r w:rsidRPr="005F1DF7">
        <w:t>A. Plain water</w:t>
      </w:r>
    </w:p>
    <w:p w:rsidR="005B6989" w:rsidRPr="005F1DF7" w:rsidRDefault="005B6989" w:rsidP="005B6989">
      <w:pPr>
        <w:pStyle w:val="answersimple"/>
      </w:pPr>
      <w:r w:rsidRPr="005F1DF7">
        <w:t>Yes⁭</w:t>
      </w:r>
    </w:p>
    <w:p w:rsidR="005B6989" w:rsidRPr="005F1DF7" w:rsidRDefault="005B6989" w:rsidP="005B6989">
      <w:pPr>
        <w:pStyle w:val="answersimple"/>
      </w:pPr>
      <w:r w:rsidRPr="005F1DF7">
        <w:t>No⁭</w:t>
      </w:r>
    </w:p>
    <w:p w:rsidR="005B6989" w:rsidRPr="005F1DF7" w:rsidRDefault="005B6989" w:rsidP="005B6989">
      <w:pPr>
        <w:pStyle w:val="answersimple"/>
      </w:pPr>
      <w:r w:rsidRPr="005F1DF7">
        <w:t>Don’t know</w:t>
      </w:r>
    </w:p>
    <w:p w:rsidR="005B6989" w:rsidRPr="005F1DF7" w:rsidRDefault="005B6989" w:rsidP="005B6989">
      <w:pPr>
        <w:pStyle w:val="answerlisthead"/>
      </w:pPr>
      <w:r w:rsidRPr="005F1DF7">
        <w:t>B. Infant formula such as (</w:t>
      </w:r>
      <w:r w:rsidRPr="005F1DF7">
        <w:rPr>
          <w:rStyle w:val="interviewerinstructionChar"/>
          <w:rFonts w:ascii="Times New Roman" w:hAnsi="Times New Roman"/>
        </w:rPr>
        <w:t>insert local examples</w:t>
      </w:r>
      <w:r w:rsidRPr="005F1DF7">
        <w:t>)</w:t>
      </w:r>
    </w:p>
    <w:p w:rsidR="005B6989" w:rsidRPr="005F1DF7" w:rsidRDefault="005B6989" w:rsidP="005B6989">
      <w:pPr>
        <w:pStyle w:val="answersimple"/>
      </w:pPr>
      <w:r w:rsidRPr="005F1DF7">
        <w:t>Yes</w:t>
      </w:r>
    </w:p>
    <w:p w:rsidR="005B6989" w:rsidRPr="005F1DF7" w:rsidRDefault="005B6989" w:rsidP="005B6989">
      <w:pPr>
        <w:pStyle w:val="answersimple"/>
      </w:pPr>
      <w:r w:rsidRPr="005F1DF7">
        <w:t xml:space="preserve"> No</w:t>
      </w:r>
    </w:p>
    <w:p w:rsidR="005B6989" w:rsidRPr="005F1DF7" w:rsidRDefault="005B6989" w:rsidP="005B6989">
      <w:pPr>
        <w:pStyle w:val="answersimple"/>
      </w:pPr>
      <w:r w:rsidRPr="005F1DF7">
        <w:t>Don’t know</w:t>
      </w:r>
    </w:p>
    <w:p w:rsidR="005B6989" w:rsidRPr="005F1DF7" w:rsidRDefault="005B6989" w:rsidP="005B6989">
      <w:pPr>
        <w:pStyle w:val="answerlisthead"/>
      </w:pPr>
      <w:r w:rsidRPr="005F1DF7">
        <w:t>C. Milk, such as tinned, powdered or fresh animal milk</w:t>
      </w:r>
    </w:p>
    <w:p w:rsidR="005B6989" w:rsidRPr="005F1DF7" w:rsidRDefault="005B6989" w:rsidP="005B6989">
      <w:pPr>
        <w:pStyle w:val="answersimple"/>
      </w:pPr>
      <w:r w:rsidRPr="005F1DF7">
        <w:t>Yes</w:t>
      </w:r>
    </w:p>
    <w:p w:rsidR="005B6989" w:rsidRPr="005F1DF7" w:rsidRDefault="005B6989" w:rsidP="005B6989">
      <w:pPr>
        <w:pStyle w:val="answersimple"/>
      </w:pPr>
      <w:r w:rsidRPr="005F1DF7">
        <w:t>No</w:t>
      </w:r>
    </w:p>
    <w:p w:rsidR="005B6989" w:rsidRPr="005F1DF7" w:rsidRDefault="005B6989" w:rsidP="005B6989">
      <w:pPr>
        <w:pStyle w:val="answersimple"/>
      </w:pPr>
      <w:r w:rsidRPr="005F1DF7">
        <w:t>Don’t know</w:t>
      </w:r>
    </w:p>
    <w:p w:rsidR="00432F61" w:rsidRDefault="00432F61">
      <w:pPr>
        <w:spacing w:after="200" w:line="276" w:lineRule="auto"/>
        <w:rPr>
          <w:szCs w:val="22"/>
        </w:rPr>
      </w:pPr>
      <w:r>
        <w:br w:type="page"/>
      </w:r>
    </w:p>
    <w:p w:rsidR="005B6989" w:rsidRPr="005F1DF7" w:rsidRDefault="005B6989" w:rsidP="005B6989">
      <w:pPr>
        <w:pStyle w:val="answerlisthead"/>
      </w:pPr>
      <w:r w:rsidRPr="005F1DF7">
        <w:t>D. Juice or juice drinks</w:t>
      </w:r>
    </w:p>
    <w:p w:rsidR="005B6989" w:rsidRPr="005F1DF7" w:rsidRDefault="005B6989" w:rsidP="005B6989">
      <w:pPr>
        <w:pStyle w:val="answersimple"/>
      </w:pPr>
      <w:r w:rsidRPr="005F1DF7">
        <w:t>Yes</w:t>
      </w:r>
    </w:p>
    <w:p w:rsidR="005B6989" w:rsidRPr="005F1DF7" w:rsidRDefault="005B6989" w:rsidP="005B6989">
      <w:pPr>
        <w:pStyle w:val="answersimple"/>
      </w:pPr>
      <w:r w:rsidRPr="005F1DF7">
        <w:t>No</w:t>
      </w:r>
    </w:p>
    <w:p w:rsidR="005B6989" w:rsidRPr="005F1DF7" w:rsidRDefault="005B6989" w:rsidP="005B6989">
      <w:pPr>
        <w:pStyle w:val="answersimple"/>
      </w:pPr>
      <w:r w:rsidRPr="005F1DF7">
        <w:t>Don’t know</w:t>
      </w:r>
    </w:p>
    <w:p w:rsidR="005B6989" w:rsidRPr="005F1DF7" w:rsidRDefault="005B6989" w:rsidP="005B6989">
      <w:pPr>
        <w:pStyle w:val="answerlisthead"/>
      </w:pPr>
      <w:r w:rsidRPr="005F1DF7">
        <w:t>E. Clear broth</w:t>
      </w:r>
    </w:p>
    <w:p w:rsidR="005B6989" w:rsidRPr="005F1DF7" w:rsidRDefault="005B6989" w:rsidP="005B6989">
      <w:pPr>
        <w:pStyle w:val="answersimple"/>
      </w:pPr>
      <w:r w:rsidRPr="005F1DF7">
        <w:t>Yes</w:t>
      </w:r>
    </w:p>
    <w:p w:rsidR="005B6989" w:rsidRPr="005F1DF7" w:rsidRDefault="005B6989" w:rsidP="005B6989">
      <w:pPr>
        <w:pStyle w:val="answersimple"/>
      </w:pPr>
      <w:r w:rsidRPr="005F1DF7">
        <w:t>No</w:t>
      </w:r>
    </w:p>
    <w:p w:rsidR="005B6989" w:rsidRPr="005F1DF7" w:rsidRDefault="005B6989" w:rsidP="005B6989">
      <w:pPr>
        <w:pStyle w:val="answersimple"/>
      </w:pPr>
      <w:r w:rsidRPr="005F1DF7">
        <w:t>Don’t know</w:t>
      </w:r>
    </w:p>
    <w:p w:rsidR="005B6989" w:rsidRPr="005F1DF7" w:rsidRDefault="005B6989" w:rsidP="005B6989">
      <w:pPr>
        <w:pStyle w:val="answerlisthead"/>
      </w:pPr>
      <w:r w:rsidRPr="005F1DF7">
        <w:t>F. Yogurt</w:t>
      </w:r>
    </w:p>
    <w:p w:rsidR="005B6989" w:rsidRPr="005F1DF7" w:rsidRDefault="005B6989" w:rsidP="005B6989">
      <w:pPr>
        <w:pStyle w:val="answersimple"/>
      </w:pPr>
      <w:r w:rsidRPr="005F1DF7">
        <w:t>Yes</w:t>
      </w:r>
    </w:p>
    <w:p w:rsidR="005B6989" w:rsidRPr="005F1DF7" w:rsidRDefault="005B6989" w:rsidP="005B6989">
      <w:pPr>
        <w:pStyle w:val="answersimple"/>
      </w:pPr>
      <w:r w:rsidRPr="005F1DF7">
        <w:t>No</w:t>
      </w:r>
    </w:p>
    <w:p w:rsidR="005B6989" w:rsidRPr="005F1DF7" w:rsidRDefault="005B6989" w:rsidP="005B6989">
      <w:pPr>
        <w:pStyle w:val="answersimple"/>
      </w:pPr>
      <w:r w:rsidRPr="005F1DF7">
        <w:t>Don’t know</w:t>
      </w:r>
    </w:p>
    <w:p w:rsidR="005B6989" w:rsidRPr="005F1DF7" w:rsidRDefault="005B6989" w:rsidP="005B6989">
      <w:pPr>
        <w:pStyle w:val="answerlisthead"/>
      </w:pPr>
      <w:r w:rsidRPr="005F1DF7">
        <w:t>G. Thin porridge</w:t>
      </w:r>
    </w:p>
    <w:p w:rsidR="005B6989" w:rsidRPr="005F1DF7" w:rsidRDefault="005B6989" w:rsidP="005B6989">
      <w:pPr>
        <w:pStyle w:val="answersimple"/>
      </w:pPr>
      <w:r w:rsidRPr="005F1DF7">
        <w:t>Yes</w:t>
      </w:r>
    </w:p>
    <w:p w:rsidR="005B6989" w:rsidRPr="005F1DF7" w:rsidRDefault="005B6989" w:rsidP="005B6989">
      <w:pPr>
        <w:pStyle w:val="answersimple"/>
      </w:pPr>
      <w:r w:rsidRPr="005F1DF7">
        <w:t>No</w:t>
      </w:r>
    </w:p>
    <w:p w:rsidR="005B6989" w:rsidRPr="005F1DF7" w:rsidRDefault="005B6989" w:rsidP="005B6989">
      <w:pPr>
        <w:pStyle w:val="answersimple"/>
      </w:pPr>
      <w:r w:rsidRPr="005F1DF7">
        <w:t>Don’t know</w:t>
      </w:r>
    </w:p>
    <w:p w:rsidR="005B6989" w:rsidRPr="005F1DF7" w:rsidRDefault="005B6989" w:rsidP="005B6989">
      <w:pPr>
        <w:pStyle w:val="answerlisthead"/>
      </w:pPr>
      <w:r w:rsidRPr="005F1DF7">
        <w:t>H. Any other liquids such as (</w:t>
      </w:r>
      <w:r w:rsidRPr="005F1DF7">
        <w:rPr>
          <w:rStyle w:val="interviewerinstructionChar"/>
          <w:rFonts w:ascii="Times New Roman" w:hAnsi="Times New Roman"/>
        </w:rPr>
        <w:t>list other water-based liquids available in the local setting</w:t>
      </w:r>
      <w:r w:rsidRPr="005F1DF7">
        <w:t>)</w:t>
      </w:r>
    </w:p>
    <w:p w:rsidR="005B6989" w:rsidRPr="005F1DF7" w:rsidRDefault="005B6989" w:rsidP="005B6989">
      <w:pPr>
        <w:pStyle w:val="answersimple"/>
      </w:pPr>
      <w:r w:rsidRPr="005F1DF7">
        <w:t>Yes</w:t>
      </w:r>
    </w:p>
    <w:p w:rsidR="005B6989" w:rsidRPr="005F1DF7" w:rsidRDefault="005B6989" w:rsidP="005B6989">
      <w:pPr>
        <w:pStyle w:val="answersimple"/>
      </w:pPr>
      <w:r w:rsidRPr="005F1DF7">
        <w:t>No</w:t>
      </w:r>
    </w:p>
    <w:p w:rsidR="005B6989" w:rsidRPr="005F1DF7" w:rsidRDefault="005B6989" w:rsidP="005B6989">
      <w:pPr>
        <w:pStyle w:val="answersimple"/>
      </w:pPr>
      <w:r w:rsidRPr="005F1DF7">
        <w:t>Don’t know</w:t>
      </w:r>
    </w:p>
    <w:p w:rsidR="005B6989" w:rsidRPr="005F1DF7" w:rsidRDefault="005B6989" w:rsidP="005B6989">
      <w:pPr>
        <w:pStyle w:val="answerlisthead"/>
      </w:pPr>
      <w:r w:rsidRPr="005F1DF7">
        <w:t>I. Any other liquids</w:t>
      </w:r>
    </w:p>
    <w:p w:rsidR="005B6989" w:rsidRPr="005F1DF7" w:rsidRDefault="005B6989" w:rsidP="005B6989">
      <w:pPr>
        <w:pStyle w:val="answersimple"/>
      </w:pPr>
      <w:r w:rsidRPr="005F1DF7">
        <w:t>Yes</w:t>
      </w:r>
    </w:p>
    <w:p w:rsidR="005B6989" w:rsidRPr="005F1DF7" w:rsidRDefault="005B6989" w:rsidP="005B6989">
      <w:pPr>
        <w:pStyle w:val="answersimple"/>
      </w:pPr>
      <w:r w:rsidRPr="005F1DF7">
        <w:t>No</w:t>
      </w:r>
    </w:p>
    <w:p w:rsidR="005B6989" w:rsidRPr="005F1DF7" w:rsidRDefault="005B6989" w:rsidP="005B6989">
      <w:pPr>
        <w:pStyle w:val="answersimple"/>
      </w:pPr>
      <w:r w:rsidRPr="005F1DF7">
        <w:t>Don’t know</w:t>
      </w:r>
    </w:p>
    <w:p w:rsidR="005B6989" w:rsidRPr="005F1DF7" w:rsidRDefault="005B6989" w:rsidP="005B6989">
      <w:pPr>
        <w:pStyle w:val="analysisboxhead"/>
      </w:pPr>
      <w:r w:rsidRPr="005F1DF7">
        <w:t>Preliminary analysis</w:t>
      </w:r>
    </w:p>
    <w:p w:rsidR="005B6989" w:rsidRPr="005F1DF7" w:rsidRDefault="005B6989" w:rsidP="005B6989">
      <w:pPr>
        <w:pStyle w:val="analysisboxtext"/>
      </w:pPr>
      <w:r w:rsidRPr="005F1DF7">
        <w:t>From questions P1, P2, P3 and P4 determine if the child is exclusively breastfed (i.e. fed exclusively with breastmilk)</w:t>
      </w:r>
    </w:p>
    <w:p w:rsidR="005B6989" w:rsidRPr="005F1DF7" w:rsidRDefault="005B6989" w:rsidP="005B6989">
      <w:pPr>
        <w:pStyle w:val="analysisboxitemizedlist"/>
      </w:pPr>
      <w:r w:rsidRPr="005F1DF7">
        <w:t>Exclusively breastfed</w:t>
      </w:r>
    </w:p>
    <w:p w:rsidR="005B6989" w:rsidRPr="005F1DF7" w:rsidRDefault="005B6989" w:rsidP="005B6989">
      <w:pPr>
        <w:pStyle w:val="analysisboxitemizedlist"/>
      </w:pPr>
      <w:r w:rsidRPr="005F1DF7">
        <w:t>Not exclusively breastfed</w:t>
      </w:r>
    </w:p>
    <w:p w:rsidR="005B6989" w:rsidRPr="005F1DF7" w:rsidRDefault="005B6989" w:rsidP="005B6989">
      <w:pPr>
        <w:pStyle w:val="appendixhead2"/>
        <w:rPr>
          <w:rFonts w:ascii="Times New Roman" w:hAnsi="Times New Roman"/>
        </w:rPr>
      </w:pPr>
      <w:bookmarkStart w:id="43" w:name="_Toc372895619"/>
      <w:bookmarkStart w:id="44" w:name="_Toc374979493"/>
      <w:r w:rsidRPr="005F1DF7">
        <w:rPr>
          <w:rFonts w:ascii="Times New Roman" w:hAnsi="Times New Roman"/>
        </w:rPr>
        <w:t>Knowledge</w:t>
      </w:r>
      <w:bookmarkEnd w:id="43"/>
      <w:bookmarkEnd w:id="44"/>
    </w:p>
    <w:p w:rsidR="005B6989" w:rsidRPr="005F1DF7" w:rsidRDefault="005B6989" w:rsidP="005B6989">
      <w:pPr>
        <w:pStyle w:val="questionhead"/>
        <w:rPr>
          <w:rFonts w:ascii="Times New Roman" w:hAnsi="Times New Roman"/>
        </w:rPr>
      </w:pPr>
      <w:r w:rsidRPr="005F1DF7">
        <w:rPr>
          <w:rStyle w:val="questionpriority2"/>
          <w:rFonts w:ascii="Times New Roman" w:hAnsi="Times New Roman"/>
        </w:rPr>
        <w:t xml:space="preserve"> </w:t>
      </w:r>
      <w:bookmarkStart w:id="45" w:name="_Toc372895620"/>
      <w:bookmarkStart w:id="46" w:name="_Toc374979494"/>
      <w:r w:rsidRPr="005F1DF7">
        <w:rPr>
          <w:rStyle w:val="questionpriority2"/>
          <w:rFonts w:ascii="Times New Roman" w:hAnsi="Times New Roman"/>
        </w:rPr>
        <w:t xml:space="preserve">2 </w:t>
      </w:r>
      <w:r w:rsidRPr="005F1DF7">
        <w:rPr>
          <w:rFonts w:ascii="Times New Roman" w:hAnsi="Times New Roman"/>
        </w:rPr>
        <w:t xml:space="preserve"> Question K.1: Breastmilk at birth</w:t>
      </w:r>
      <w:bookmarkEnd w:id="45"/>
      <w:bookmarkEnd w:id="46"/>
    </w:p>
    <w:p w:rsidR="005B6989" w:rsidRPr="005F1DF7" w:rsidRDefault="005B6989" w:rsidP="005B6989">
      <w:pPr>
        <w:pStyle w:val="question"/>
      </w:pPr>
      <w:r w:rsidRPr="005F1DF7">
        <w:t>What is the first food a newborn baby should receive?</w:t>
      </w:r>
    </w:p>
    <w:p w:rsidR="005B6989" w:rsidRPr="005F1DF7" w:rsidRDefault="005B6989" w:rsidP="005B6989">
      <w:pPr>
        <w:pStyle w:val="answerline"/>
      </w:pPr>
      <w:r w:rsidRPr="005F1DF7">
        <w:t>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nly breastmilk</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47" w:name="_Toc372895621"/>
      <w:bookmarkStart w:id="48" w:name="_Toc374979495"/>
      <w:r w:rsidRPr="005F1DF7">
        <w:rPr>
          <w:rStyle w:val="questionpriority1"/>
          <w:rFonts w:ascii="Times New Roman" w:hAnsi="Times New Roman"/>
        </w:rPr>
        <w:t xml:space="preserve">1 </w:t>
      </w:r>
      <w:r w:rsidRPr="005F1DF7">
        <w:rPr>
          <w:rFonts w:ascii="Times New Roman" w:hAnsi="Times New Roman"/>
        </w:rPr>
        <w:t xml:space="preserve"> Question K.2: Meaning of exclusive breastfeeding</w:t>
      </w:r>
      <w:bookmarkEnd w:id="47"/>
      <w:bookmarkEnd w:id="48"/>
    </w:p>
    <w:p w:rsidR="005B6989" w:rsidRPr="005F1DF7" w:rsidRDefault="005B6989" w:rsidP="005B6989">
      <w:pPr>
        <w:pStyle w:val="question"/>
      </w:pPr>
      <w:r w:rsidRPr="005F1DF7">
        <w:t>Have you heard about exclusive breastfeeding?</w:t>
      </w:r>
    </w:p>
    <w:p w:rsidR="005B6989" w:rsidRPr="005F1DF7" w:rsidRDefault="005B6989" w:rsidP="005B6989">
      <w:pPr>
        <w:pStyle w:val="answersimple"/>
      </w:pPr>
      <w:r w:rsidRPr="005F1DF7">
        <w:t>Yes</w:t>
      </w:r>
    </w:p>
    <w:p w:rsidR="005B6989" w:rsidRPr="005F1DF7" w:rsidRDefault="005B6989" w:rsidP="005B6989">
      <w:pPr>
        <w:pStyle w:val="answersimple"/>
      </w:pPr>
      <w:r w:rsidRPr="005F1DF7">
        <w:t xml:space="preserve">No </w:t>
      </w:r>
      <w:r w:rsidRPr="005F1DF7">
        <w:sym w:font="Wingdings" w:char="F0E0"/>
      </w:r>
      <w:r w:rsidRPr="005F1DF7">
        <w:t xml:space="preserve"> </w:t>
      </w:r>
      <w:r w:rsidRPr="005F1DF7">
        <w:rPr>
          <w:rStyle w:val="interviewerinstructionChar"/>
          <w:rFonts w:ascii="Times New Roman" w:hAnsi="Times New Roman"/>
        </w:rPr>
        <w:t>continue to question K.3</w:t>
      </w:r>
    </w:p>
    <w:p w:rsidR="005B6989" w:rsidRPr="005F1DF7" w:rsidRDefault="005B6989" w:rsidP="005B6989">
      <w:pPr>
        <w:pStyle w:val="question"/>
      </w:pPr>
      <w:r w:rsidRPr="005F1DF7">
        <w:t>What does exclusive breastfeeding mean?</w:t>
      </w:r>
    </w:p>
    <w:p w:rsidR="005B6989" w:rsidRPr="005F1DF7" w:rsidRDefault="005B6989" w:rsidP="005B6989">
      <w:pPr>
        <w:pStyle w:val="answerline"/>
      </w:pPr>
      <w:r w:rsidRPr="005F1DF7">
        <w:t>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Exclusive breastfeeding means that the infant gets only breastmilk and no other liquids or foods</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432F61" w:rsidRDefault="00432F61">
      <w:pPr>
        <w:spacing w:after="200" w:line="276" w:lineRule="auto"/>
        <w:rPr>
          <w:rStyle w:val="questionpriority1"/>
          <w:b/>
          <w:bCs/>
          <w:sz w:val="28"/>
          <w:szCs w:val="26"/>
          <w:lang w:eastAsia="en-GB"/>
        </w:rPr>
      </w:pPr>
      <w:r>
        <w:rPr>
          <w:rStyle w:val="questionpriority1"/>
        </w:rPr>
        <w:br w:type="page"/>
      </w:r>
    </w:p>
    <w:p w:rsidR="00432F61" w:rsidRDefault="00432F61" w:rsidP="005B6989">
      <w:pPr>
        <w:pStyle w:val="questionhead"/>
        <w:rPr>
          <w:rStyle w:val="questionpriority1"/>
          <w:rFonts w:ascii="Times New Roman" w:hAnsi="Times New Roman"/>
        </w:rPr>
      </w:pPr>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49" w:name="_Toc372895622"/>
      <w:bookmarkStart w:id="50" w:name="_Toc374979496"/>
      <w:r w:rsidRPr="005F1DF7">
        <w:rPr>
          <w:rStyle w:val="questionpriority1"/>
          <w:rFonts w:ascii="Times New Roman" w:hAnsi="Times New Roman"/>
        </w:rPr>
        <w:t xml:space="preserve">1 </w:t>
      </w:r>
      <w:r w:rsidRPr="005F1DF7">
        <w:rPr>
          <w:rFonts w:ascii="Times New Roman" w:hAnsi="Times New Roman"/>
        </w:rPr>
        <w:t xml:space="preserve"> Question K.3: Recommended length of exclusive breastfeeding</w:t>
      </w:r>
      <w:bookmarkEnd w:id="49"/>
      <w:bookmarkEnd w:id="50"/>
    </w:p>
    <w:p w:rsidR="005B6989" w:rsidRPr="005F1DF7" w:rsidRDefault="005B6989" w:rsidP="005B6989">
      <w:pPr>
        <w:pStyle w:val="question"/>
      </w:pPr>
      <w:r w:rsidRPr="005F1DF7">
        <w:t>How long should a baby receive nothing more than breastmilk?</w:t>
      </w:r>
    </w:p>
    <w:p w:rsidR="005B6989" w:rsidRPr="005F1DF7" w:rsidRDefault="005B6989" w:rsidP="005C24D5">
      <w:pPr>
        <w:pStyle w:val="interviewerinstruction"/>
        <w:ind w:firstLine="397"/>
        <w:rPr>
          <w:rFonts w:ascii="Times New Roman" w:hAnsi="Times New Roman"/>
        </w:rPr>
      </w:pPr>
      <w:r w:rsidRPr="005F1DF7">
        <w:rPr>
          <w:rFonts w:ascii="Times New Roman" w:hAnsi="Times New Roman"/>
        </w:rPr>
        <w:t>Probe if necessary:</w:t>
      </w:r>
    </w:p>
    <w:p w:rsidR="005B6989" w:rsidRPr="005F1DF7" w:rsidRDefault="005B6989" w:rsidP="005B6989">
      <w:pPr>
        <w:pStyle w:val="question"/>
      </w:pPr>
      <w:r w:rsidRPr="005F1DF7">
        <w:t>Until what age is it recommended that a mother feeds nothing more than breastmilk?</w:t>
      </w:r>
    </w:p>
    <w:p w:rsidR="005B6989" w:rsidRPr="005F1DF7" w:rsidRDefault="005B6989" w:rsidP="005B6989">
      <w:pPr>
        <w:pStyle w:val="answerline"/>
      </w:pPr>
      <w:r w:rsidRPr="005F1DF7">
        <w:t>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From birth to six months</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5B6989" w:rsidRPr="005F1DF7" w:rsidRDefault="005B6989" w:rsidP="005B6989">
      <w:pPr>
        <w:pStyle w:val="questionhead"/>
        <w:rPr>
          <w:rFonts w:ascii="Times New Roman" w:hAnsi="Times New Roman"/>
        </w:rPr>
      </w:pPr>
      <w:r w:rsidRPr="005F1DF7">
        <w:rPr>
          <w:rStyle w:val="questionpriority2"/>
          <w:rFonts w:ascii="Times New Roman" w:hAnsi="Times New Roman"/>
        </w:rPr>
        <w:t xml:space="preserve"> </w:t>
      </w:r>
      <w:bookmarkStart w:id="51" w:name="_Toc372895623"/>
      <w:bookmarkStart w:id="52" w:name="_Toc374979497"/>
      <w:r w:rsidRPr="005F1DF7">
        <w:rPr>
          <w:rStyle w:val="questionpriority2"/>
          <w:rFonts w:ascii="Times New Roman" w:hAnsi="Times New Roman"/>
        </w:rPr>
        <w:t xml:space="preserve">2 </w:t>
      </w:r>
      <w:r w:rsidRPr="005F1DF7">
        <w:rPr>
          <w:rFonts w:ascii="Times New Roman" w:hAnsi="Times New Roman"/>
        </w:rPr>
        <w:t xml:space="preserve"> Question K.4: Breastmilk is sufficient for babies from birth to six months old</w:t>
      </w:r>
      <w:bookmarkEnd w:id="51"/>
      <w:bookmarkEnd w:id="52"/>
    </w:p>
    <w:p w:rsidR="005B6989" w:rsidRPr="005F1DF7" w:rsidRDefault="005B6989" w:rsidP="005B6989">
      <w:pPr>
        <w:pStyle w:val="question"/>
      </w:pPr>
      <w:r w:rsidRPr="005F1DF7">
        <w:t>Why do you think breastmilk is the only food recommended for infants up to six months old?</w:t>
      </w:r>
    </w:p>
    <w:p w:rsidR="005B6989" w:rsidRPr="005F1DF7" w:rsidRDefault="005B6989" w:rsidP="005C24D5">
      <w:pPr>
        <w:pStyle w:val="interviewerinstruction"/>
        <w:ind w:firstLine="397"/>
        <w:rPr>
          <w:rFonts w:ascii="Times New Roman" w:hAnsi="Times New Roman"/>
        </w:rPr>
      </w:pPr>
      <w:r w:rsidRPr="005F1DF7">
        <w:rPr>
          <w:rFonts w:ascii="Times New Roman" w:hAnsi="Times New Roman"/>
        </w:rPr>
        <w:t>Probe if necessary:</w:t>
      </w:r>
    </w:p>
    <w:p w:rsidR="005B6989" w:rsidRPr="005F1DF7" w:rsidRDefault="005B6989" w:rsidP="005B6989">
      <w:pPr>
        <w:pStyle w:val="question"/>
      </w:pPr>
      <w:r w:rsidRPr="005F1DF7">
        <w:t>Why is breastmilk alone sufficient to feed babies during the first six months?</w:t>
      </w:r>
    </w:p>
    <w:p w:rsidR="005B6989" w:rsidRPr="005F1DF7" w:rsidRDefault="005B6989" w:rsidP="005B6989">
      <w:pPr>
        <w:pStyle w:val="answerline"/>
      </w:pPr>
      <w:r w:rsidRPr="005F1DF7">
        <w:t>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Because breastmilk provides all the nutrients and liquids a baby needs in its first six months</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Because babies cannot digest other foods before they are six months old</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432F61" w:rsidRDefault="00432F61">
      <w:pPr>
        <w:spacing w:after="200" w:line="276" w:lineRule="auto"/>
        <w:rPr>
          <w:rStyle w:val="questionpriority1"/>
          <w:b/>
          <w:bCs/>
          <w:sz w:val="28"/>
          <w:szCs w:val="26"/>
          <w:lang w:eastAsia="en-GB"/>
        </w:rPr>
      </w:pPr>
      <w:r>
        <w:rPr>
          <w:rStyle w:val="questionpriority1"/>
        </w:rPr>
        <w:br w:type="page"/>
      </w:r>
    </w:p>
    <w:p w:rsidR="00432F61" w:rsidRDefault="00432F61" w:rsidP="005B6989">
      <w:pPr>
        <w:pStyle w:val="questionhead"/>
        <w:rPr>
          <w:rStyle w:val="questionpriority1"/>
          <w:rFonts w:ascii="Times New Roman" w:hAnsi="Times New Roman"/>
        </w:rPr>
      </w:pPr>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53" w:name="_Toc372895624"/>
      <w:bookmarkStart w:id="54" w:name="_Toc374979498"/>
      <w:r w:rsidRPr="005F1DF7">
        <w:rPr>
          <w:rStyle w:val="questionpriority1"/>
          <w:rFonts w:ascii="Times New Roman" w:hAnsi="Times New Roman"/>
        </w:rPr>
        <w:t xml:space="preserve">1 </w:t>
      </w:r>
      <w:r w:rsidRPr="005F1DF7">
        <w:rPr>
          <w:rFonts w:ascii="Times New Roman" w:hAnsi="Times New Roman"/>
        </w:rPr>
        <w:t xml:space="preserve"> Question K.5: Frequency of feeding</w:t>
      </w:r>
      <w:bookmarkEnd w:id="53"/>
      <w:bookmarkEnd w:id="54"/>
    </w:p>
    <w:p w:rsidR="005B6989" w:rsidRPr="005F1DF7" w:rsidRDefault="005B6989" w:rsidP="005B6989">
      <w:pPr>
        <w:pStyle w:val="question"/>
      </w:pPr>
      <w:r w:rsidRPr="005F1DF7">
        <w:t>How often should a baby younger than six months be breastfed or fed with breastmilk?</w:t>
      </w:r>
    </w:p>
    <w:p w:rsidR="005B6989" w:rsidRPr="005F1DF7" w:rsidRDefault="005B6989" w:rsidP="005B6989">
      <w:pPr>
        <w:pStyle w:val="answerline"/>
      </w:pPr>
      <w:r w:rsidRPr="005F1DF7">
        <w:t>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n demand, whenever the baby wants</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5B6989" w:rsidRPr="005F1DF7" w:rsidRDefault="005B6989" w:rsidP="005B6989">
      <w:pPr>
        <w:pStyle w:val="questionhead"/>
        <w:rPr>
          <w:rFonts w:ascii="Times New Roman" w:hAnsi="Times New Roman"/>
        </w:rPr>
      </w:pPr>
      <w:r w:rsidRPr="005F1DF7">
        <w:rPr>
          <w:rStyle w:val="questionpriority2"/>
          <w:rFonts w:ascii="Times New Roman" w:hAnsi="Times New Roman"/>
        </w:rPr>
        <w:t xml:space="preserve"> </w:t>
      </w:r>
      <w:bookmarkStart w:id="55" w:name="_Toc372895625"/>
      <w:bookmarkStart w:id="56" w:name="_Toc374979499"/>
      <w:r w:rsidRPr="005F1DF7">
        <w:rPr>
          <w:rStyle w:val="questionpriority2"/>
          <w:rFonts w:ascii="Times New Roman" w:hAnsi="Times New Roman"/>
        </w:rPr>
        <w:t xml:space="preserve">2 </w:t>
      </w:r>
      <w:r w:rsidRPr="005F1DF7">
        <w:rPr>
          <w:rFonts w:ascii="Times New Roman" w:hAnsi="Times New Roman"/>
        </w:rPr>
        <w:t xml:space="preserve"> Question K.6: Benefits of exclusive breastfeeding for babies</w:t>
      </w:r>
      <w:bookmarkEnd w:id="55"/>
      <w:bookmarkEnd w:id="56"/>
    </w:p>
    <w:p w:rsidR="005B6989" w:rsidRPr="005F1DF7" w:rsidRDefault="005B6989" w:rsidP="005B6989">
      <w:pPr>
        <w:pStyle w:val="question"/>
      </w:pPr>
      <w:r w:rsidRPr="005F1DF7">
        <w:t>What are the benefits for a baby if he or she receives only breastmilk during the first six months of life?</w:t>
      </w:r>
    </w:p>
    <w:p w:rsidR="005B6989" w:rsidRPr="005F1DF7" w:rsidRDefault="005B6989" w:rsidP="005B6989">
      <w:pPr>
        <w:pStyle w:val="answerline"/>
      </w:pPr>
      <w:r w:rsidRPr="005F1DF7">
        <w:t>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He/she grows healthily</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Protection from diarrhoea and other infections</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Protection against obesity and chronic diseases in adulthood</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Protection against other diseases. Specify 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5B6989" w:rsidRPr="005F1DF7" w:rsidRDefault="005B6989" w:rsidP="005B6989">
      <w:pPr>
        <w:pStyle w:val="analysisboxtext"/>
      </w:pPr>
    </w:p>
    <w:p w:rsidR="005B6989" w:rsidRPr="005F1DF7" w:rsidRDefault="005B6989" w:rsidP="005B6989">
      <w:pPr>
        <w:pStyle w:val="analysisboxtext"/>
      </w:pPr>
      <w:r w:rsidRPr="005F1DF7">
        <w:t>Number of correct responses</w:t>
      </w:r>
      <w:r w:rsidRPr="005F1DF7">
        <w:tab/>
        <w:t>__</w:t>
      </w:r>
    </w:p>
    <w:p w:rsidR="00432F61" w:rsidRDefault="00432F61">
      <w:pPr>
        <w:spacing w:after="200" w:line="276" w:lineRule="auto"/>
        <w:rPr>
          <w:rStyle w:val="questionpriority3"/>
          <w:b/>
          <w:bCs/>
          <w:sz w:val="28"/>
          <w:szCs w:val="26"/>
          <w:lang w:eastAsia="en-GB"/>
        </w:rPr>
      </w:pPr>
      <w:r>
        <w:rPr>
          <w:rStyle w:val="questionpriority3"/>
        </w:rPr>
        <w:br w:type="page"/>
      </w:r>
    </w:p>
    <w:p w:rsidR="00432F61" w:rsidRDefault="00432F61" w:rsidP="005B6989">
      <w:pPr>
        <w:pStyle w:val="questionhead"/>
        <w:rPr>
          <w:rStyle w:val="questionpriority3"/>
          <w:rFonts w:ascii="Times New Roman" w:hAnsi="Times New Roman"/>
        </w:rPr>
      </w:pPr>
    </w:p>
    <w:p w:rsidR="005B6989" w:rsidRPr="005F1DF7" w:rsidRDefault="005B6989" w:rsidP="005B6989">
      <w:pPr>
        <w:pStyle w:val="questionhead"/>
        <w:rPr>
          <w:rFonts w:ascii="Times New Roman" w:hAnsi="Times New Roman"/>
        </w:rPr>
      </w:pPr>
      <w:r w:rsidRPr="005F1DF7">
        <w:rPr>
          <w:rStyle w:val="questionpriority3"/>
          <w:rFonts w:ascii="Times New Roman" w:hAnsi="Times New Roman"/>
        </w:rPr>
        <w:t xml:space="preserve"> </w:t>
      </w:r>
      <w:bookmarkStart w:id="57" w:name="_Toc372895626"/>
      <w:bookmarkStart w:id="58" w:name="_Toc374979500"/>
      <w:r w:rsidRPr="005F1DF7">
        <w:rPr>
          <w:rStyle w:val="questionpriority3"/>
          <w:rFonts w:ascii="Times New Roman" w:hAnsi="Times New Roman"/>
        </w:rPr>
        <w:t xml:space="preserve">3 </w:t>
      </w:r>
      <w:r w:rsidRPr="005F1DF7">
        <w:rPr>
          <w:rFonts w:ascii="Times New Roman" w:hAnsi="Times New Roman"/>
        </w:rPr>
        <w:t xml:space="preserve"> Question K.7: Benefits of exclusive breastfeeding for mothers</w:t>
      </w:r>
      <w:bookmarkEnd w:id="57"/>
      <w:bookmarkEnd w:id="58"/>
    </w:p>
    <w:p w:rsidR="005B6989" w:rsidRPr="005F1DF7" w:rsidRDefault="005B6989" w:rsidP="005B6989">
      <w:pPr>
        <w:pStyle w:val="question"/>
      </w:pPr>
      <w:r w:rsidRPr="005F1DF7">
        <w:t>What are the physical or health benefits for a mother if she exclusively breastfeeds her baby?</w:t>
      </w:r>
    </w:p>
    <w:p w:rsidR="005B6989" w:rsidRPr="005F1DF7" w:rsidRDefault="005B6989" w:rsidP="00432F61">
      <w:pPr>
        <w:pStyle w:val="interviewerinstruction"/>
        <w:ind w:firstLine="397"/>
        <w:rPr>
          <w:rFonts w:ascii="Times New Roman" w:hAnsi="Times New Roman"/>
        </w:rPr>
      </w:pPr>
      <w:r w:rsidRPr="005F1DF7">
        <w:rPr>
          <w:rFonts w:ascii="Times New Roman" w:hAnsi="Times New Roman"/>
        </w:rPr>
        <w:t>Probe if necessary:</w:t>
      </w:r>
    </w:p>
    <w:p w:rsidR="005B6989" w:rsidRPr="005F1DF7" w:rsidRDefault="005B6989" w:rsidP="005B6989">
      <w:pPr>
        <w:pStyle w:val="answerline"/>
      </w:pPr>
      <w:r w:rsidRPr="005F1DF7">
        <w:t>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elays fertility</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Helps her lose the weight she gained during pregnancy</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Lowers risk of cancer (breast and ovarian)</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Lowers risk of losing blood after giving birth (less risk of post-partum haemorrhage)</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Improves the relationship between the mother and baby</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5B6989" w:rsidRPr="005F1DF7" w:rsidRDefault="005B6989" w:rsidP="005B6989">
      <w:pPr>
        <w:pStyle w:val="analysisboxtext"/>
      </w:pPr>
    </w:p>
    <w:p w:rsidR="005B6989" w:rsidRPr="005F1DF7" w:rsidRDefault="005B6989" w:rsidP="005B6989">
      <w:pPr>
        <w:pStyle w:val="analysisboxtext"/>
      </w:pPr>
      <w:r w:rsidRPr="005F1DF7">
        <w:t>Number of correct responses</w:t>
      </w:r>
      <w:r w:rsidRPr="005F1DF7">
        <w:tab/>
        <w:t>__</w:t>
      </w:r>
    </w:p>
    <w:p w:rsidR="00432F61" w:rsidRDefault="00432F61">
      <w:pPr>
        <w:spacing w:after="200" w:line="276" w:lineRule="auto"/>
        <w:rPr>
          <w:rStyle w:val="questionpriority2"/>
          <w:b/>
          <w:bCs/>
          <w:sz w:val="28"/>
          <w:szCs w:val="26"/>
          <w:lang w:eastAsia="en-GB"/>
        </w:rPr>
      </w:pPr>
      <w:r>
        <w:rPr>
          <w:rStyle w:val="questionpriority2"/>
        </w:rPr>
        <w:br w:type="page"/>
      </w:r>
    </w:p>
    <w:p w:rsidR="00C32EAA" w:rsidRDefault="00C32EAA" w:rsidP="005B6989">
      <w:pPr>
        <w:pStyle w:val="questionhead"/>
        <w:rPr>
          <w:rStyle w:val="questionpriority2"/>
          <w:rFonts w:ascii="Times New Roman" w:hAnsi="Times New Roman"/>
        </w:rPr>
      </w:pPr>
    </w:p>
    <w:p w:rsidR="005B6989" w:rsidRPr="005F1DF7" w:rsidRDefault="005B6989" w:rsidP="005B6989">
      <w:pPr>
        <w:pStyle w:val="questionhead"/>
        <w:rPr>
          <w:rFonts w:ascii="Times New Roman" w:hAnsi="Times New Roman"/>
        </w:rPr>
      </w:pPr>
      <w:r w:rsidRPr="005F1DF7">
        <w:rPr>
          <w:rStyle w:val="questionpriority2"/>
          <w:rFonts w:ascii="Times New Roman" w:hAnsi="Times New Roman"/>
        </w:rPr>
        <w:t xml:space="preserve"> </w:t>
      </w:r>
      <w:bookmarkStart w:id="59" w:name="_Toc372895627"/>
      <w:bookmarkStart w:id="60" w:name="_Toc374979501"/>
      <w:r w:rsidRPr="005F1DF7">
        <w:rPr>
          <w:rStyle w:val="questionpriority2"/>
          <w:rFonts w:ascii="Times New Roman" w:hAnsi="Times New Roman"/>
        </w:rPr>
        <w:t xml:space="preserve">2 </w:t>
      </w:r>
      <w:r w:rsidRPr="005F1DF7">
        <w:rPr>
          <w:rFonts w:ascii="Times New Roman" w:hAnsi="Times New Roman"/>
        </w:rPr>
        <w:t xml:space="preserve"> Question K.8: Maintaining breastmilk supply</w:t>
      </w:r>
      <w:bookmarkEnd w:id="59"/>
      <w:bookmarkEnd w:id="60"/>
    </w:p>
    <w:p w:rsidR="005B6989" w:rsidRPr="005F1DF7" w:rsidRDefault="005B6989" w:rsidP="005B6989">
      <w:pPr>
        <w:pStyle w:val="question"/>
      </w:pPr>
      <w:r w:rsidRPr="005F1DF7">
        <w:t>Many times, mothers complain about not having enough breastmilk to feed their babies.</w:t>
      </w:r>
    </w:p>
    <w:p w:rsidR="005B6989" w:rsidRPr="005F1DF7" w:rsidRDefault="005B6989" w:rsidP="005B6989">
      <w:pPr>
        <w:pStyle w:val="question"/>
      </w:pPr>
      <w:r w:rsidRPr="005F1DF7">
        <w:t>Please tell me different ways a mother can keep up her milk supply.</w:t>
      </w:r>
    </w:p>
    <w:p w:rsidR="005B6989" w:rsidRPr="005F1DF7" w:rsidRDefault="005B6989" w:rsidP="005B6989">
      <w:pPr>
        <w:pStyle w:val="answerline"/>
      </w:pPr>
      <w:r w:rsidRPr="005F1DF7">
        <w:t>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Breastfeeding exclusively on demand</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Manually expressing breastmilk</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Having a good nutrition/eating well/having a healthy or diversified diet</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rink enough liquids during the day</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5B6989" w:rsidRPr="005F1DF7" w:rsidRDefault="005B6989" w:rsidP="005B6989">
      <w:pPr>
        <w:pStyle w:val="analysisboxtext"/>
      </w:pPr>
    </w:p>
    <w:p w:rsidR="005B6989" w:rsidRPr="005F1DF7" w:rsidRDefault="005B6989" w:rsidP="005B6989">
      <w:pPr>
        <w:pStyle w:val="analysisboxtext"/>
      </w:pPr>
      <w:r w:rsidRPr="005F1DF7">
        <w:t>Number of correct responses</w:t>
      </w:r>
      <w:r w:rsidRPr="005F1DF7">
        <w:tab/>
        <w:t>__</w:t>
      </w:r>
    </w:p>
    <w:p w:rsidR="005B6989" w:rsidRPr="005F1DF7" w:rsidRDefault="005B6989" w:rsidP="005B6989">
      <w:pPr>
        <w:pStyle w:val="questionhead"/>
        <w:rPr>
          <w:rFonts w:ascii="Times New Roman" w:hAnsi="Times New Roman"/>
        </w:rPr>
      </w:pPr>
      <w:r w:rsidRPr="005F1DF7">
        <w:rPr>
          <w:rStyle w:val="questionpriority2"/>
          <w:rFonts w:ascii="Times New Roman" w:hAnsi="Times New Roman"/>
        </w:rPr>
        <w:t xml:space="preserve"> </w:t>
      </w:r>
      <w:bookmarkStart w:id="61" w:name="_Toc372895628"/>
      <w:bookmarkStart w:id="62" w:name="_Toc374979502"/>
      <w:r w:rsidRPr="005F1DF7">
        <w:rPr>
          <w:rStyle w:val="questionpriority2"/>
          <w:rFonts w:ascii="Times New Roman" w:hAnsi="Times New Roman"/>
        </w:rPr>
        <w:t xml:space="preserve">2 </w:t>
      </w:r>
      <w:r w:rsidRPr="005F1DF7">
        <w:rPr>
          <w:rFonts w:ascii="Times New Roman" w:hAnsi="Times New Roman"/>
        </w:rPr>
        <w:t xml:space="preserve"> Question K.9: Overcoming barriers to breastfeeding</w:t>
      </w:r>
      <w:bookmarkEnd w:id="61"/>
      <w:bookmarkEnd w:id="62"/>
    </w:p>
    <w:p w:rsidR="005B6989" w:rsidRPr="005F1DF7" w:rsidRDefault="005B6989" w:rsidP="005B6989">
      <w:pPr>
        <w:pStyle w:val="question"/>
      </w:pPr>
      <w:r w:rsidRPr="005F1DF7">
        <w:t>Many mothers need to work and are separated from their baby. In this situation, how could a mother continue feeding her baby exclusively with breastmilk?</w:t>
      </w:r>
    </w:p>
    <w:p w:rsidR="005B6989" w:rsidRPr="005F1DF7" w:rsidRDefault="005B6989" w:rsidP="005B6989">
      <w:pPr>
        <w:pStyle w:val="answerline"/>
      </w:pPr>
      <w:r w:rsidRPr="005F1DF7">
        <w:t>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w:t>
      </w:r>
    </w:p>
    <w:p w:rsidR="005B6989" w:rsidRPr="005F1DF7" w:rsidRDefault="005B6989" w:rsidP="005B6989">
      <w:pPr>
        <w:pStyle w:val="responsecategoryhead"/>
        <w:rPr>
          <w:rFonts w:ascii="Times New Roman" w:hAnsi="Times New Roman"/>
        </w:rPr>
      </w:pPr>
      <w:r w:rsidRPr="005F1DF7">
        <w:rPr>
          <w:rFonts w:ascii="Times New Roman" w:hAnsi="Times New Roman"/>
        </w:rPr>
        <w:t>By:</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Expressing breastmilk by hand, storing it and asking someone to give breastmilk to the baby</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C32EAA" w:rsidRDefault="00C32EAA">
      <w:pPr>
        <w:spacing w:after="200" w:line="276" w:lineRule="auto"/>
        <w:rPr>
          <w:rStyle w:val="questionpriority3"/>
          <w:b/>
          <w:bCs/>
          <w:sz w:val="28"/>
          <w:szCs w:val="26"/>
          <w:lang w:eastAsia="en-GB"/>
        </w:rPr>
      </w:pPr>
      <w:r>
        <w:rPr>
          <w:rStyle w:val="questionpriority3"/>
        </w:rPr>
        <w:br w:type="page"/>
      </w:r>
    </w:p>
    <w:p w:rsidR="00C32EAA" w:rsidRDefault="00C32EAA" w:rsidP="005B6989">
      <w:pPr>
        <w:pStyle w:val="questionhead"/>
        <w:rPr>
          <w:rStyle w:val="questionpriority3"/>
          <w:rFonts w:ascii="Times New Roman" w:hAnsi="Times New Roman"/>
        </w:rPr>
      </w:pPr>
    </w:p>
    <w:p w:rsidR="005B6989" w:rsidRPr="005F1DF7" w:rsidRDefault="005B6989" w:rsidP="005B6989">
      <w:pPr>
        <w:pStyle w:val="questionhead"/>
        <w:rPr>
          <w:rFonts w:ascii="Times New Roman" w:hAnsi="Times New Roman"/>
        </w:rPr>
      </w:pPr>
      <w:r w:rsidRPr="005F1DF7">
        <w:rPr>
          <w:rStyle w:val="questionpriority3"/>
          <w:rFonts w:ascii="Times New Roman" w:hAnsi="Times New Roman"/>
        </w:rPr>
        <w:t xml:space="preserve"> </w:t>
      </w:r>
      <w:bookmarkStart w:id="63" w:name="_Toc372895629"/>
      <w:bookmarkStart w:id="64" w:name="_Toc374979503"/>
      <w:r w:rsidRPr="005F1DF7">
        <w:rPr>
          <w:rStyle w:val="questionpriority3"/>
          <w:rFonts w:ascii="Times New Roman" w:hAnsi="Times New Roman"/>
        </w:rPr>
        <w:t xml:space="preserve">3 </w:t>
      </w:r>
      <w:r w:rsidRPr="005F1DF7">
        <w:rPr>
          <w:rFonts w:ascii="Times New Roman" w:hAnsi="Times New Roman"/>
        </w:rPr>
        <w:t xml:space="preserve"> Question K.10: Seeking health care if breastfeeding difficulties arise</w:t>
      </w:r>
      <w:bookmarkEnd w:id="63"/>
      <w:bookmarkEnd w:id="64"/>
    </w:p>
    <w:p w:rsidR="005B6989" w:rsidRPr="005F1DF7" w:rsidRDefault="005B6989" w:rsidP="005B6989">
      <w:pPr>
        <w:pStyle w:val="question"/>
      </w:pPr>
      <w:r w:rsidRPr="005F1DF7">
        <w:t>If a mother has difficulties feeding breastmilk what should she do to overcome them?</w:t>
      </w:r>
    </w:p>
    <w:p w:rsidR="005B6989" w:rsidRPr="005F1DF7" w:rsidRDefault="005B6989" w:rsidP="005C24D5">
      <w:pPr>
        <w:pStyle w:val="interviewerinstruction"/>
        <w:ind w:firstLine="397"/>
        <w:rPr>
          <w:rFonts w:ascii="Times New Roman" w:hAnsi="Times New Roman"/>
        </w:rPr>
      </w:pPr>
      <w:r w:rsidRPr="005F1DF7">
        <w:rPr>
          <w:rFonts w:ascii="Times New Roman" w:hAnsi="Times New Roman"/>
        </w:rPr>
        <w:t>Probe if necessary:</w:t>
      </w:r>
    </w:p>
    <w:p w:rsidR="005B6989" w:rsidRPr="005F1DF7" w:rsidRDefault="005B6989" w:rsidP="005B6989">
      <w:pPr>
        <w:pStyle w:val="question"/>
      </w:pPr>
      <w:r w:rsidRPr="005F1DF7">
        <w:t>Who can help the mother to solve the problem?</w:t>
      </w:r>
    </w:p>
    <w:p w:rsidR="005B6989" w:rsidRPr="005F1DF7" w:rsidRDefault="005B6989" w:rsidP="005B6989">
      <w:pPr>
        <w:pStyle w:val="answerline"/>
      </w:pPr>
      <w:r w:rsidRPr="005F1DF7">
        <w:t>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Seek professional help from health-care services: doctors, nurses, midwives or other health professionals</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5B6989" w:rsidRPr="005F1DF7" w:rsidRDefault="005B6989" w:rsidP="005B6989">
      <w:pPr>
        <w:pStyle w:val="appendixhead2"/>
        <w:rPr>
          <w:rFonts w:ascii="Times New Roman" w:hAnsi="Times New Roman"/>
        </w:rPr>
      </w:pPr>
      <w:bookmarkStart w:id="65" w:name="_Toc372895630"/>
      <w:bookmarkStart w:id="66" w:name="_Toc374979504"/>
      <w:r w:rsidRPr="005F1DF7">
        <w:rPr>
          <w:rFonts w:ascii="Times New Roman" w:hAnsi="Times New Roman"/>
        </w:rPr>
        <w:t>Attitudes</w:t>
      </w:r>
      <w:bookmarkEnd w:id="65"/>
      <w:bookmarkEnd w:id="66"/>
    </w:p>
    <w:p w:rsidR="005B6989" w:rsidRPr="005F1DF7" w:rsidRDefault="005B6989" w:rsidP="005B6989">
      <w:pPr>
        <w:pStyle w:val="Heading3"/>
        <w:rPr>
          <w:rFonts w:ascii="Times New Roman" w:hAnsi="Times New Roman"/>
        </w:rPr>
      </w:pPr>
      <w:bookmarkStart w:id="67" w:name="_Toc372895631"/>
      <w:bookmarkStart w:id="68" w:name="_Toc374979505"/>
      <w:r w:rsidRPr="005F1DF7">
        <w:rPr>
          <w:rFonts w:ascii="Times New Roman" w:hAnsi="Times New Roman"/>
        </w:rPr>
        <w:t>Attitudes towards an ideal or desired nutrition-related practice</w:t>
      </w:r>
      <w:bookmarkEnd w:id="67"/>
      <w:bookmarkEnd w:id="68"/>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69" w:name="_Toc372895632"/>
      <w:bookmarkStart w:id="70" w:name="_Toc374979506"/>
      <w:r w:rsidRPr="005F1DF7">
        <w:rPr>
          <w:rStyle w:val="questionpriority1"/>
          <w:rFonts w:ascii="Times New Roman" w:hAnsi="Times New Roman"/>
        </w:rPr>
        <w:t xml:space="preserve">1 </w:t>
      </w:r>
      <w:r w:rsidRPr="005F1DF7">
        <w:rPr>
          <w:rFonts w:ascii="Times New Roman" w:hAnsi="Times New Roman"/>
        </w:rPr>
        <w:t xml:space="preserve"> Breastfeeding exclusively for six months</w:t>
      </w:r>
      <w:bookmarkEnd w:id="69"/>
      <w:bookmarkEnd w:id="70"/>
    </w:p>
    <w:p w:rsidR="005B6989" w:rsidRPr="005F1DF7" w:rsidRDefault="005B6989" w:rsidP="005B6989">
      <w:pPr>
        <w:pStyle w:val="Heading4"/>
        <w:rPr>
          <w:rFonts w:ascii="Times New Roman" w:hAnsi="Times New Roman"/>
        </w:rPr>
      </w:pPr>
      <w:r w:rsidRPr="005F1DF7">
        <w:rPr>
          <w:rFonts w:ascii="Times New Roman" w:hAnsi="Times New Roman"/>
        </w:rPr>
        <w:t>Perceived benefits</w:t>
      </w:r>
    </w:p>
    <w:p w:rsidR="005B6989" w:rsidRPr="005F1DF7" w:rsidRDefault="005B6989" w:rsidP="005B6989">
      <w:pPr>
        <w:pStyle w:val="question"/>
      </w:pPr>
      <w:r w:rsidRPr="005F1DF7">
        <w:t>How good do you think it is to breastfeed your baby exclusively for six months?</w:t>
      </w:r>
    </w:p>
    <w:p w:rsidR="005B6989" w:rsidRPr="005F1DF7" w:rsidRDefault="005B6989" w:rsidP="005B6989">
      <w:pPr>
        <w:pStyle w:val="answersimple"/>
      </w:pPr>
      <w:r w:rsidRPr="005F1DF7">
        <w:t>1. Not good</w:t>
      </w:r>
    </w:p>
    <w:p w:rsidR="005B6989" w:rsidRPr="005F1DF7" w:rsidRDefault="005B6989" w:rsidP="005B6989">
      <w:pPr>
        <w:pStyle w:val="answersimple"/>
      </w:pPr>
      <w:r w:rsidRPr="005F1DF7">
        <w:t>2. You’re not sure</w:t>
      </w:r>
    </w:p>
    <w:p w:rsidR="005B6989" w:rsidRPr="005F1DF7" w:rsidRDefault="005B6989" w:rsidP="005B6989">
      <w:pPr>
        <w:pStyle w:val="answersimple"/>
      </w:pPr>
      <w:r w:rsidRPr="005F1DF7">
        <w:t>3. Good</w:t>
      </w:r>
    </w:p>
    <w:p w:rsidR="005B6989" w:rsidRPr="005F1DF7" w:rsidRDefault="005B6989" w:rsidP="00C32EAA">
      <w:pPr>
        <w:pStyle w:val="interviewerinstruction"/>
        <w:ind w:firstLine="397"/>
        <w:rPr>
          <w:rFonts w:ascii="Times New Roman" w:hAnsi="Times New Roman"/>
        </w:rPr>
      </w:pPr>
      <w:r w:rsidRPr="005F1DF7">
        <w:rPr>
          <w:rFonts w:ascii="Times New Roman" w:hAnsi="Times New Roman"/>
        </w:rPr>
        <w:t>If Not good:</w:t>
      </w:r>
    </w:p>
    <w:p w:rsidR="005B6989" w:rsidRPr="005F1DF7" w:rsidRDefault="005B6989" w:rsidP="005B6989">
      <w:pPr>
        <w:pStyle w:val="question"/>
      </w:pPr>
      <w:r w:rsidRPr="005F1DF7">
        <w:t>Can you tell me the reasons why it is not good?</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C32EAA" w:rsidRDefault="00C32EAA">
      <w:pPr>
        <w:spacing w:after="200" w:line="276" w:lineRule="auto"/>
        <w:rPr>
          <w:b/>
          <w:bCs/>
          <w:sz w:val="28"/>
          <w:szCs w:val="28"/>
        </w:rPr>
      </w:pPr>
      <w:r>
        <w:br w:type="page"/>
      </w:r>
    </w:p>
    <w:p w:rsidR="005B6989" w:rsidRPr="005F1DF7" w:rsidRDefault="005B6989" w:rsidP="005B6989">
      <w:pPr>
        <w:pStyle w:val="Heading4"/>
        <w:rPr>
          <w:rFonts w:ascii="Times New Roman" w:hAnsi="Times New Roman"/>
        </w:rPr>
      </w:pPr>
      <w:r w:rsidRPr="005F1DF7">
        <w:rPr>
          <w:rFonts w:ascii="Times New Roman" w:hAnsi="Times New Roman"/>
        </w:rPr>
        <w:t>Perceived barriers</w:t>
      </w:r>
    </w:p>
    <w:p w:rsidR="005B6989" w:rsidRPr="005F1DF7" w:rsidRDefault="005B6989" w:rsidP="005B6989">
      <w:pPr>
        <w:pStyle w:val="question"/>
      </w:pPr>
      <w:r w:rsidRPr="005F1DF7">
        <w:t>How difficult is it for you to breastfeed your baby exclusively for six months?</w:t>
      </w:r>
    </w:p>
    <w:p w:rsidR="005B6989" w:rsidRPr="005F1DF7" w:rsidRDefault="005B6989" w:rsidP="005B6989">
      <w:pPr>
        <w:pStyle w:val="answersimple"/>
      </w:pPr>
      <w:r w:rsidRPr="005F1DF7">
        <w:t>1. Not difficult</w:t>
      </w:r>
    </w:p>
    <w:p w:rsidR="005B6989" w:rsidRPr="005F1DF7" w:rsidRDefault="005B6989" w:rsidP="005B6989">
      <w:pPr>
        <w:pStyle w:val="answersimple"/>
      </w:pPr>
      <w:r w:rsidRPr="005F1DF7">
        <w:t>2. So-so</w:t>
      </w:r>
    </w:p>
    <w:p w:rsidR="005B6989" w:rsidRPr="005F1DF7" w:rsidRDefault="005B6989" w:rsidP="005B6989">
      <w:pPr>
        <w:pStyle w:val="answersimple"/>
      </w:pPr>
      <w:r w:rsidRPr="005F1DF7">
        <w:t>3. Difficult</w:t>
      </w:r>
    </w:p>
    <w:p w:rsidR="005B6989" w:rsidRPr="005F1DF7" w:rsidRDefault="005B6989" w:rsidP="00C32EAA">
      <w:pPr>
        <w:pStyle w:val="interviewerinstruction"/>
        <w:ind w:firstLine="397"/>
        <w:rPr>
          <w:rFonts w:ascii="Times New Roman" w:hAnsi="Times New Roman"/>
        </w:rPr>
      </w:pPr>
      <w:r w:rsidRPr="005F1DF7">
        <w:rPr>
          <w:rFonts w:ascii="Times New Roman" w:hAnsi="Times New Roman"/>
        </w:rPr>
        <w:t>If Difficult:</w:t>
      </w:r>
    </w:p>
    <w:p w:rsidR="005B6989" w:rsidRPr="005F1DF7" w:rsidRDefault="005B6989" w:rsidP="005B6989">
      <w:pPr>
        <w:pStyle w:val="question"/>
      </w:pPr>
      <w:r w:rsidRPr="005F1DF7">
        <w:t>Can you tell me the reasons why it is difficult?</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71" w:name="_Toc372895633"/>
      <w:bookmarkStart w:id="72" w:name="_Toc374979507"/>
      <w:r w:rsidRPr="005F1DF7">
        <w:rPr>
          <w:rStyle w:val="questionpriority1"/>
          <w:rFonts w:ascii="Times New Roman" w:hAnsi="Times New Roman"/>
        </w:rPr>
        <w:t xml:space="preserve">1 </w:t>
      </w:r>
      <w:r w:rsidRPr="005F1DF7">
        <w:rPr>
          <w:rFonts w:ascii="Times New Roman" w:hAnsi="Times New Roman"/>
        </w:rPr>
        <w:t xml:space="preserve"> Breastfeeding on demand</w:t>
      </w:r>
      <w:bookmarkEnd w:id="71"/>
      <w:bookmarkEnd w:id="72"/>
    </w:p>
    <w:p w:rsidR="005B6989" w:rsidRPr="005F1DF7" w:rsidRDefault="005B6989" w:rsidP="005B6989">
      <w:pPr>
        <w:pStyle w:val="Heading4"/>
        <w:rPr>
          <w:rFonts w:ascii="Times New Roman" w:hAnsi="Times New Roman"/>
        </w:rPr>
      </w:pPr>
      <w:r w:rsidRPr="005F1DF7">
        <w:rPr>
          <w:rFonts w:ascii="Times New Roman" w:hAnsi="Times New Roman"/>
        </w:rPr>
        <w:t>Perceived benefits</w:t>
      </w:r>
    </w:p>
    <w:p w:rsidR="005B6989" w:rsidRPr="005F1DF7" w:rsidRDefault="005B6989" w:rsidP="005B6989">
      <w:pPr>
        <w:pStyle w:val="question"/>
        <w:keepNext/>
      </w:pPr>
      <w:r w:rsidRPr="005F1DF7">
        <w:t>How good do you think it is to breastfeed your baby on demand, that is when the baby wants to feed?</w:t>
      </w:r>
    </w:p>
    <w:p w:rsidR="005B6989" w:rsidRPr="005F1DF7" w:rsidRDefault="005B6989" w:rsidP="005B6989">
      <w:pPr>
        <w:pStyle w:val="answersimple"/>
      </w:pPr>
      <w:r w:rsidRPr="005F1DF7">
        <w:t>1. Not good</w:t>
      </w:r>
    </w:p>
    <w:p w:rsidR="005B6989" w:rsidRPr="005F1DF7" w:rsidRDefault="005B6989" w:rsidP="005B6989">
      <w:pPr>
        <w:pStyle w:val="answersimple"/>
      </w:pPr>
      <w:r w:rsidRPr="005F1DF7">
        <w:t>2. You’re not sure</w:t>
      </w:r>
    </w:p>
    <w:p w:rsidR="005B6989" w:rsidRPr="005F1DF7" w:rsidRDefault="005B6989" w:rsidP="005B6989">
      <w:pPr>
        <w:pStyle w:val="answersimple"/>
      </w:pPr>
      <w:r w:rsidRPr="005F1DF7">
        <w:t>3. Good</w:t>
      </w:r>
    </w:p>
    <w:p w:rsidR="005B6989" w:rsidRPr="005F1DF7" w:rsidRDefault="005B6989" w:rsidP="00C32EAA">
      <w:pPr>
        <w:pStyle w:val="interviewerinstruction"/>
        <w:ind w:firstLine="397"/>
        <w:rPr>
          <w:rFonts w:ascii="Times New Roman" w:hAnsi="Times New Roman"/>
        </w:rPr>
      </w:pPr>
      <w:r w:rsidRPr="005F1DF7">
        <w:rPr>
          <w:rFonts w:ascii="Times New Roman" w:hAnsi="Times New Roman"/>
        </w:rPr>
        <w:t>If Not good:</w:t>
      </w:r>
    </w:p>
    <w:p w:rsidR="005B6989" w:rsidRPr="005F1DF7" w:rsidRDefault="005B6989" w:rsidP="005B6989">
      <w:pPr>
        <w:pStyle w:val="question"/>
      </w:pPr>
      <w:r w:rsidRPr="005F1DF7">
        <w:t>Can you tell me the reasons why it is not good?</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Heading4"/>
        <w:rPr>
          <w:rFonts w:ascii="Times New Roman" w:hAnsi="Times New Roman"/>
        </w:rPr>
      </w:pPr>
      <w:r w:rsidRPr="005F1DF7">
        <w:rPr>
          <w:rFonts w:ascii="Times New Roman" w:hAnsi="Times New Roman"/>
        </w:rPr>
        <w:t>Perceived barriers</w:t>
      </w:r>
    </w:p>
    <w:p w:rsidR="005B6989" w:rsidRPr="005F1DF7" w:rsidRDefault="005B6989" w:rsidP="005B6989">
      <w:pPr>
        <w:pStyle w:val="question"/>
      </w:pPr>
      <w:r w:rsidRPr="005F1DF7">
        <w:t>How difficult is it for you to breastfeed your child on demand?</w:t>
      </w:r>
    </w:p>
    <w:p w:rsidR="005B6989" w:rsidRPr="005F1DF7" w:rsidRDefault="005B6989" w:rsidP="005B6989">
      <w:pPr>
        <w:pStyle w:val="answersimple"/>
      </w:pPr>
      <w:r w:rsidRPr="005F1DF7">
        <w:t>1. Not difficult</w:t>
      </w:r>
    </w:p>
    <w:p w:rsidR="005B6989" w:rsidRPr="005F1DF7" w:rsidRDefault="005B6989" w:rsidP="005B6989">
      <w:pPr>
        <w:pStyle w:val="answersimple"/>
      </w:pPr>
      <w:r w:rsidRPr="005F1DF7">
        <w:t>2. So-so</w:t>
      </w:r>
    </w:p>
    <w:p w:rsidR="005B6989" w:rsidRPr="005F1DF7" w:rsidRDefault="005B6989" w:rsidP="005B6989">
      <w:pPr>
        <w:pStyle w:val="answersimple"/>
      </w:pPr>
      <w:r w:rsidRPr="005F1DF7">
        <w:t>3. Difficult</w:t>
      </w:r>
    </w:p>
    <w:p w:rsidR="005B6989" w:rsidRPr="005F1DF7" w:rsidRDefault="005B6989" w:rsidP="00C32EAA">
      <w:pPr>
        <w:pStyle w:val="interviewerinstruction"/>
        <w:ind w:firstLine="397"/>
        <w:rPr>
          <w:rFonts w:ascii="Times New Roman" w:hAnsi="Times New Roman"/>
        </w:rPr>
      </w:pPr>
      <w:r w:rsidRPr="005F1DF7">
        <w:rPr>
          <w:rFonts w:ascii="Times New Roman" w:hAnsi="Times New Roman"/>
        </w:rPr>
        <w:t>If Difficult:</w:t>
      </w:r>
    </w:p>
    <w:p w:rsidR="005B6989" w:rsidRPr="005F1DF7" w:rsidRDefault="005B6989" w:rsidP="005B6989">
      <w:pPr>
        <w:pStyle w:val="question"/>
      </w:pPr>
      <w:r w:rsidRPr="005F1DF7">
        <w:t>Can you tell me the reasons why it is difficult?</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Heading3"/>
        <w:rPr>
          <w:rFonts w:ascii="Times New Roman" w:hAnsi="Times New Roman"/>
        </w:rPr>
      </w:pPr>
      <w:bookmarkStart w:id="73" w:name="_Toc372895634"/>
      <w:bookmarkStart w:id="74" w:name="_Toc374979508"/>
      <w:r w:rsidRPr="005F1DF7">
        <w:rPr>
          <w:rFonts w:ascii="Times New Roman" w:hAnsi="Times New Roman"/>
        </w:rPr>
        <w:t>Self-confidence</w:t>
      </w:r>
      <w:bookmarkEnd w:id="73"/>
      <w:bookmarkEnd w:id="74"/>
    </w:p>
    <w:p w:rsidR="005B6989" w:rsidRPr="005F1DF7" w:rsidRDefault="005B6989" w:rsidP="005B6989">
      <w:pPr>
        <w:pStyle w:val="questionhead"/>
        <w:rPr>
          <w:rFonts w:ascii="Times New Roman" w:hAnsi="Times New Roman"/>
        </w:rPr>
      </w:pPr>
      <w:bookmarkStart w:id="75" w:name="_Toc372895635"/>
      <w:bookmarkStart w:id="76" w:name="_Toc374979509"/>
      <w:r w:rsidRPr="005F1DF7">
        <w:rPr>
          <w:rFonts w:ascii="Times New Roman" w:hAnsi="Times New Roman"/>
        </w:rPr>
        <w:t>Breastfeeding</w:t>
      </w:r>
      <w:bookmarkEnd w:id="75"/>
      <w:bookmarkEnd w:id="76"/>
    </w:p>
    <w:p w:rsidR="005B6989" w:rsidRPr="005F1DF7" w:rsidRDefault="005B6989" w:rsidP="005B6989">
      <w:pPr>
        <w:pStyle w:val="question"/>
      </w:pPr>
      <w:r w:rsidRPr="005F1DF7">
        <w:t>How confident do you feel in breastfeeding your child?</w:t>
      </w:r>
    </w:p>
    <w:p w:rsidR="005B6989" w:rsidRPr="005F1DF7" w:rsidRDefault="005B6989" w:rsidP="005B6989">
      <w:pPr>
        <w:pStyle w:val="answersimple"/>
      </w:pPr>
      <w:r w:rsidRPr="005F1DF7">
        <w:t>1. Not confident</w:t>
      </w:r>
    </w:p>
    <w:p w:rsidR="005B6989" w:rsidRPr="005F1DF7" w:rsidRDefault="005B6989" w:rsidP="005B6989">
      <w:pPr>
        <w:pStyle w:val="answersimple"/>
      </w:pPr>
      <w:r w:rsidRPr="005F1DF7">
        <w:t>2. Ok/so-so</w:t>
      </w:r>
    </w:p>
    <w:p w:rsidR="005B6989" w:rsidRPr="005F1DF7" w:rsidRDefault="005B6989" w:rsidP="005B6989">
      <w:pPr>
        <w:pStyle w:val="answersimple"/>
      </w:pPr>
      <w:r w:rsidRPr="005F1DF7">
        <w:t>3. Confident</w:t>
      </w:r>
    </w:p>
    <w:p w:rsidR="005B6989" w:rsidRPr="005F1DF7" w:rsidRDefault="005B6989" w:rsidP="00C32EAA">
      <w:pPr>
        <w:pStyle w:val="interviewerinstruction"/>
        <w:ind w:firstLine="397"/>
        <w:rPr>
          <w:rFonts w:ascii="Times New Roman" w:hAnsi="Times New Roman"/>
        </w:rPr>
      </w:pPr>
      <w:r w:rsidRPr="005F1DF7">
        <w:rPr>
          <w:rFonts w:ascii="Times New Roman" w:hAnsi="Times New Roman"/>
        </w:rPr>
        <w:t>If Not confident:</w:t>
      </w:r>
    </w:p>
    <w:p w:rsidR="005B6989" w:rsidRPr="005F1DF7" w:rsidRDefault="005B6989" w:rsidP="005B6989">
      <w:pPr>
        <w:pStyle w:val="question"/>
        <w:keepNext/>
      </w:pPr>
      <w:r w:rsidRPr="005F1DF7">
        <w:t>Can you tell me the reasons why you do not feel confident?</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questionhead"/>
        <w:rPr>
          <w:rFonts w:ascii="Times New Roman" w:hAnsi="Times New Roman"/>
        </w:rPr>
      </w:pPr>
      <w:bookmarkStart w:id="77" w:name="_Toc372895636"/>
      <w:bookmarkStart w:id="78" w:name="_Toc374979510"/>
      <w:r w:rsidRPr="005F1DF7">
        <w:rPr>
          <w:rFonts w:ascii="Times New Roman" w:hAnsi="Times New Roman"/>
        </w:rPr>
        <w:t>Expressing and storing breastmilk</w:t>
      </w:r>
      <w:bookmarkEnd w:id="77"/>
      <w:bookmarkEnd w:id="78"/>
    </w:p>
    <w:p w:rsidR="005B6989" w:rsidRPr="005F1DF7" w:rsidRDefault="005B6989" w:rsidP="005B6989">
      <w:pPr>
        <w:pStyle w:val="question"/>
      </w:pPr>
      <w:r w:rsidRPr="005F1DF7">
        <w:t>How confident do you feel in expressing and storing breastmilk so that someone else can feed your baby?</w:t>
      </w:r>
    </w:p>
    <w:p w:rsidR="005B6989" w:rsidRPr="005F1DF7" w:rsidRDefault="005B6989" w:rsidP="005B6989">
      <w:pPr>
        <w:pStyle w:val="answersimple"/>
      </w:pPr>
      <w:r w:rsidRPr="005F1DF7">
        <w:t>1. Not confident</w:t>
      </w:r>
    </w:p>
    <w:p w:rsidR="005B6989" w:rsidRPr="005F1DF7" w:rsidRDefault="005B6989" w:rsidP="005B6989">
      <w:pPr>
        <w:pStyle w:val="answersimple"/>
      </w:pPr>
      <w:r w:rsidRPr="005F1DF7">
        <w:t>2. Ok/so-so</w:t>
      </w:r>
    </w:p>
    <w:p w:rsidR="005B6989" w:rsidRPr="005F1DF7" w:rsidRDefault="005B6989" w:rsidP="005B6989">
      <w:pPr>
        <w:pStyle w:val="answersimple"/>
      </w:pPr>
      <w:r w:rsidRPr="005F1DF7">
        <w:t>3. Confident</w:t>
      </w:r>
    </w:p>
    <w:p w:rsidR="005B6989" w:rsidRPr="005F1DF7" w:rsidRDefault="005B6989" w:rsidP="00C32EAA">
      <w:pPr>
        <w:pStyle w:val="interviewerinstruction"/>
        <w:ind w:firstLine="397"/>
        <w:rPr>
          <w:rFonts w:ascii="Times New Roman" w:hAnsi="Times New Roman"/>
        </w:rPr>
      </w:pPr>
      <w:r w:rsidRPr="005F1DF7">
        <w:rPr>
          <w:rFonts w:ascii="Times New Roman" w:hAnsi="Times New Roman"/>
        </w:rPr>
        <w:t>If Not confident:</w:t>
      </w:r>
    </w:p>
    <w:p w:rsidR="005B6989" w:rsidRPr="005F1DF7" w:rsidRDefault="005B6989" w:rsidP="005B6989">
      <w:pPr>
        <w:pStyle w:val="question"/>
      </w:pPr>
      <w:r w:rsidRPr="005F1DF7">
        <w:t>Can you tell me the reasons why you do not feel confident?</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5B6989" w:rsidRPr="005F1DF7" w:rsidRDefault="005B6989" w:rsidP="005B6989">
      <w:pPr>
        <w:sectPr w:rsidR="005B6989" w:rsidRPr="005F1DF7" w:rsidSect="005F1DF7">
          <w:footerReference w:type="even" r:id="rId9"/>
          <w:footerReference w:type="default" r:id="rId10"/>
          <w:pgSz w:w="11906" w:h="16838" w:code="9"/>
          <w:pgMar w:top="851" w:right="1077" w:bottom="851" w:left="1077" w:header="709" w:footer="709" w:gutter="0"/>
          <w:cols w:space="708"/>
          <w:docGrid w:linePitch="360"/>
        </w:sectPr>
      </w:pPr>
    </w:p>
    <w:p w:rsidR="005B6989" w:rsidRPr="005F1DF7" w:rsidRDefault="005B6989" w:rsidP="005B6989">
      <w:pPr>
        <w:pStyle w:val="appendixhead1"/>
        <w:rPr>
          <w:rFonts w:ascii="Times New Roman" w:hAnsi="Times New Roman"/>
        </w:rPr>
      </w:pPr>
      <w:bookmarkStart w:id="79" w:name="_Toc372895637"/>
      <w:bookmarkStart w:id="80" w:name="_Toc374979511"/>
      <w:r w:rsidRPr="005F1DF7">
        <w:rPr>
          <w:rFonts w:ascii="Times New Roman" w:hAnsi="Times New Roman"/>
        </w:rPr>
        <w:t>Module 2: Feeding young children (6–23 months)</w:t>
      </w:r>
      <w:bookmarkEnd w:id="79"/>
      <w:bookmarkEnd w:id="80"/>
    </w:p>
    <w:p w:rsidR="005B6989" w:rsidRPr="005F1DF7" w:rsidRDefault="005B6989" w:rsidP="005B6989">
      <w:pPr>
        <w:pStyle w:val="interviewerinstruction"/>
        <w:rPr>
          <w:rFonts w:ascii="Times New Roman" w:hAnsi="Times New Roman"/>
        </w:rPr>
      </w:pPr>
      <w:r w:rsidRPr="005F1DF7">
        <w:rPr>
          <w:rFonts w:ascii="Times New Roman" w:hAnsi="Times New Roman"/>
        </w:rPr>
        <w:t>Explain to the participant:</w:t>
      </w:r>
    </w:p>
    <w:p w:rsidR="005B6989" w:rsidRPr="005F1DF7" w:rsidRDefault="005B6989" w:rsidP="005B6989">
      <w:r w:rsidRPr="005F1DF7">
        <w:t>I am going to ask you some questions about nutrition of infants aged from 6 to 23 months. Please let me know if you need me to clarify any of my questions. Feel free to ask any question you may have.</w:t>
      </w:r>
    </w:p>
    <w:p w:rsidR="005B6989" w:rsidRPr="005F1DF7" w:rsidRDefault="005B6989" w:rsidP="005B6989">
      <w:pPr>
        <w:pStyle w:val="analysisboxhead"/>
      </w:pPr>
      <w:r w:rsidRPr="005F1DF7">
        <w:t>Season:</w:t>
      </w:r>
    </w:p>
    <w:p w:rsidR="005B6989" w:rsidRPr="005F1DF7" w:rsidRDefault="005B6989" w:rsidP="005B6989">
      <w:pPr>
        <w:pStyle w:val="analysisboxitemizedlist"/>
      </w:pPr>
      <w:r w:rsidRPr="005F1DF7">
        <w:t>Low food season</w:t>
      </w:r>
    </w:p>
    <w:p w:rsidR="005B6989" w:rsidRPr="005F1DF7" w:rsidRDefault="005B6989" w:rsidP="005B6989">
      <w:pPr>
        <w:pStyle w:val="analysisboxitemizedlist"/>
      </w:pPr>
      <w:r w:rsidRPr="005F1DF7">
        <w:t>High food season</w:t>
      </w:r>
    </w:p>
    <w:p w:rsidR="005B6989" w:rsidRPr="005F1DF7" w:rsidRDefault="005B6989" w:rsidP="005B6989">
      <w:pPr>
        <w:pStyle w:val="appendixhead2"/>
        <w:rPr>
          <w:rFonts w:ascii="Times New Roman" w:hAnsi="Times New Roman"/>
        </w:rPr>
      </w:pPr>
      <w:bookmarkStart w:id="81" w:name="_Toc372895638"/>
      <w:bookmarkStart w:id="82" w:name="_Toc374979512"/>
      <w:r w:rsidRPr="005F1DF7">
        <w:rPr>
          <w:rFonts w:ascii="Times New Roman" w:hAnsi="Times New Roman"/>
        </w:rPr>
        <w:t>Practices</w:t>
      </w:r>
      <w:bookmarkEnd w:id="81"/>
      <w:bookmarkEnd w:id="82"/>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83" w:name="_Toc372895639"/>
      <w:bookmarkStart w:id="84" w:name="_Toc374979513"/>
      <w:r w:rsidRPr="005F1DF7">
        <w:rPr>
          <w:rStyle w:val="questionpriority1"/>
          <w:rFonts w:ascii="Times New Roman" w:hAnsi="Times New Roman"/>
        </w:rPr>
        <w:t xml:space="preserve">1 </w:t>
      </w:r>
      <w:r w:rsidRPr="005F1DF7">
        <w:rPr>
          <w:rFonts w:ascii="Times New Roman" w:hAnsi="Times New Roman"/>
        </w:rPr>
        <w:t xml:space="preserve"> Question P.1: Continued breastfeeding</w:t>
      </w:r>
      <w:bookmarkStart w:id="85" w:name="_Ref371096813"/>
      <w:r w:rsidRPr="005F1DF7">
        <w:rPr>
          <w:rStyle w:val="FootnoteReference"/>
          <w:rFonts w:ascii="Times New Roman" w:hAnsi="Times New Roman"/>
        </w:rPr>
        <w:footnoteReference w:id="2"/>
      </w:r>
      <w:bookmarkEnd w:id="83"/>
      <w:bookmarkEnd w:id="84"/>
      <w:bookmarkEnd w:id="85"/>
    </w:p>
    <w:p w:rsidR="005B6989" w:rsidRPr="005F1DF7" w:rsidRDefault="005B6989" w:rsidP="005B6989">
      <w:pPr>
        <w:pStyle w:val="question"/>
      </w:pPr>
      <w:r w:rsidRPr="005F1DF7">
        <w:t>Was (</w:t>
      </w:r>
      <w:r w:rsidRPr="005F1DF7">
        <w:rPr>
          <w:rStyle w:val="interviewerinstructionChar"/>
          <w:rFonts w:ascii="Times New Roman" w:hAnsi="Times New Roman"/>
        </w:rPr>
        <w:t>name of the baby</w:t>
      </w:r>
      <w:r w:rsidRPr="005F1DF7">
        <w:t>) breastfed or did he or she consume breastmilk yesterday during the day or at night?</w:t>
      </w:r>
    </w:p>
    <w:p w:rsidR="005B6989" w:rsidRPr="005F1DF7" w:rsidRDefault="005B6989" w:rsidP="005B6989">
      <w:pPr>
        <w:pStyle w:val="answersimple"/>
      </w:pPr>
      <w:r w:rsidRPr="005F1DF7">
        <w:t>Yes</w:t>
      </w:r>
    </w:p>
    <w:p w:rsidR="005B6989" w:rsidRPr="005F1DF7" w:rsidRDefault="005B6989" w:rsidP="005B6989">
      <w:pPr>
        <w:pStyle w:val="answersimple"/>
      </w:pPr>
      <w:r w:rsidRPr="005F1DF7">
        <w:t>No</w:t>
      </w:r>
    </w:p>
    <w:p w:rsidR="005B6989" w:rsidRPr="005F1DF7" w:rsidRDefault="005B6989" w:rsidP="005B6989">
      <w:pPr>
        <w:pStyle w:val="answersimple"/>
      </w:pPr>
      <w:r w:rsidRPr="005F1DF7">
        <w:t>Don’t know/no answer</w:t>
      </w:r>
    </w:p>
    <w:p w:rsidR="005B6989" w:rsidRPr="005F1DF7" w:rsidRDefault="005B6989" w:rsidP="005B6989">
      <w:pPr>
        <w:pStyle w:val="questionhead"/>
        <w:rPr>
          <w:rFonts w:ascii="Times New Roman" w:eastAsia="Cambria" w:hAnsi="Times New Roman"/>
          <w:lang w:eastAsia="fr-FR"/>
        </w:rPr>
      </w:pPr>
      <w:r w:rsidRPr="005F1DF7">
        <w:rPr>
          <w:rStyle w:val="questionpriority3"/>
          <w:rFonts w:ascii="Times New Roman" w:hAnsi="Times New Roman"/>
        </w:rPr>
        <w:t xml:space="preserve"> </w:t>
      </w:r>
      <w:bookmarkStart w:id="86" w:name="_Toc372895640"/>
      <w:bookmarkStart w:id="87" w:name="_Toc374979514"/>
      <w:r w:rsidRPr="005F1DF7">
        <w:rPr>
          <w:rStyle w:val="questionpriority3"/>
          <w:rFonts w:ascii="Times New Roman" w:hAnsi="Times New Roman"/>
        </w:rPr>
        <w:t xml:space="preserve">3 </w:t>
      </w:r>
      <w:r w:rsidRPr="005F1DF7">
        <w:rPr>
          <w:rFonts w:ascii="Times New Roman" w:hAnsi="Times New Roman"/>
        </w:rPr>
        <w:t xml:space="preserve"> Question P.2: Dietary diversity</w:t>
      </w:r>
      <w:r w:rsidR="00EB4A5C">
        <w:fldChar w:fldCharType="begin"/>
      </w:r>
      <w:r w:rsidR="00EB4A5C">
        <w:instrText xml:space="preserve"> NOTEREF _Ref371096813 \h  \* MERGEFORMAT </w:instrText>
      </w:r>
      <w:r w:rsidR="00EB4A5C">
        <w:fldChar w:fldCharType="separate"/>
      </w:r>
      <w:r w:rsidR="00BA4EE1" w:rsidRPr="00BA4EE1">
        <w:t>2</w:t>
      </w:r>
      <w:bookmarkEnd w:id="86"/>
      <w:bookmarkEnd w:id="87"/>
      <w:r w:rsidR="00EB4A5C">
        <w:fldChar w:fldCharType="end"/>
      </w:r>
    </w:p>
    <w:p w:rsidR="005B6989" w:rsidRPr="005F1DF7" w:rsidRDefault="005B6989" w:rsidP="005B6989">
      <w:pPr>
        <w:pStyle w:val="question"/>
      </w:pPr>
      <w:r w:rsidRPr="005F1DF7">
        <w:t>Now I would like to ask you about (other) liquids or foods that (</w:t>
      </w:r>
      <w:r w:rsidRPr="005F1DF7">
        <w:rPr>
          <w:rStyle w:val="interviewerinstructionChar"/>
          <w:rFonts w:ascii="Times New Roman" w:hAnsi="Times New Roman"/>
        </w:rPr>
        <w:t>name of the baby</w:t>
      </w:r>
      <w:r w:rsidRPr="005F1DF7">
        <w:t>) ate yesterday during the day or at night. I am interested in whether your child had the item even if it was combined with other foods.</w:t>
      </w:r>
    </w:p>
    <w:p w:rsidR="005B6989" w:rsidRPr="005F1DF7" w:rsidRDefault="005B6989" w:rsidP="005B6989">
      <w:pPr>
        <w:pStyle w:val="question"/>
      </w:pPr>
      <w:r w:rsidRPr="005F1DF7">
        <w:t>For example, if (</w:t>
      </w:r>
      <w:r w:rsidRPr="005F1DF7">
        <w:rPr>
          <w:rStyle w:val="interviewerinstructionChar"/>
          <w:rFonts w:ascii="Times New Roman" w:hAnsi="Times New Roman"/>
        </w:rPr>
        <w:t>name of the baby</w:t>
      </w:r>
      <w:r w:rsidRPr="005F1DF7">
        <w:t>) ate a millet porridge made with a mixed vegetable sauce, you should reply yes to any food I ask about that was an ingredient in the porridge or sauce.</w:t>
      </w:r>
    </w:p>
    <w:p w:rsidR="005B6989" w:rsidRPr="005F1DF7" w:rsidRDefault="005B6989" w:rsidP="005B6989">
      <w:pPr>
        <w:pStyle w:val="question"/>
      </w:pPr>
      <w:r w:rsidRPr="005F1DF7">
        <w:t>Please do not include any food used in a small amount for seasoning or condiments (like chillies, spices, herbs or fish powder); I will ask you about those foods separately.</w:t>
      </w:r>
    </w:p>
    <w:p w:rsidR="005B6989" w:rsidRPr="005F1DF7" w:rsidRDefault="005B6989" w:rsidP="005B6989">
      <w:pPr>
        <w:pStyle w:val="question"/>
      </w:pPr>
      <w:r w:rsidRPr="005F1DF7">
        <w:t>Yesterday during the day or at night, did (</w:t>
      </w:r>
      <w:r w:rsidRPr="005F1DF7">
        <w:rPr>
          <w:rStyle w:val="interviewerinstructionChar"/>
          <w:rFonts w:ascii="Times New Roman" w:hAnsi="Times New Roman"/>
        </w:rPr>
        <w:t>name of the baby</w:t>
      </w:r>
      <w:r w:rsidRPr="005F1DF7">
        <w:t>) eat:</w:t>
      </w:r>
    </w:p>
    <w:p w:rsidR="005B6989" w:rsidRPr="005F1DF7" w:rsidRDefault="005B6989" w:rsidP="005B6989">
      <w:pPr>
        <w:pStyle w:val="interviewerinstruction"/>
        <w:rPr>
          <w:rFonts w:ascii="Times New Roman" w:hAnsi="Times New Roman"/>
        </w:rPr>
      </w:pPr>
      <w:r w:rsidRPr="005F1DF7">
        <w:rPr>
          <w:rFonts w:ascii="Times New Roman" w:hAnsi="Times New Roman"/>
        </w:rPr>
        <w:t>(Read the food lists. Underline the corresponding foods consumed and tick the column Yes or No depending on whether any food item of the list was consumed. Record the number of times when relevant (Group 3)).</w:t>
      </w:r>
    </w:p>
    <w:p w:rsidR="005B6989" w:rsidRPr="005F1DF7" w:rsidRDefault="005B6989" w:rsidP="005B6989">
      <w:r w:rsidRPr="005F1DF7">
        <w:br w:type="page"/>
      </w:r>
    </w:p>
    <w:tbl>
      <w:tblPr>
        <w:tblW w:w="9280" w:type="dxa"/>
        <w:tblInd w:w="96" w:type="dxa"/>
        <w:tblLook w:val="04A0" w:firstRow="1" w:lastRow="0" w:firstColumn="1" w:lastColumn="0" w:noHBand="0" w:noVBand="1"/>
      </w:tblPr>
      <w:tblGrid>
        <w:gridCol w:w="1520"/>
        <w:gridCol w:w="5520"/>
        <w:gridCol w:w="540"/>
        <w:gridCol w:w="1700"/>
      </w:tblGrid>
      <w:tr w:rsidR="005B6989" w:rsidRPr="005F1DF7" w:rsidTr="005F1DF7">
        <w:trPr>
          <w:trHeight w:val="299"/>
        </w:trPr>
        <w:tc>
          <w:tcPr>
            <w:tcW w:w="1520" w:type="dxa"/>
            <w:tcBorders>
              <w:top w:val="single" w:sz="4" w:space="0" w:color="auto"/>
              <w:left w:val="single" w:sz="4" w:space="0" w:color="auto"/>
              <w:bottom w:val="single" w:sz="8" w:space="0" w:color="auto"/>
              <w:right w:val="single" w:sz="4" w:space="0" w:color="auto"/>
            </w:tcBorders>
            <w:shd w:val="clear" w:color="000000" w:fill="D8D8D8"/>
            <w:hideMark/>
          </w:tcPr>
          <w:p w:rsidR="005B6989" w:rsidRPr="005F1DF7" w:rsidRDefault="005B6989" w:rsidP="005F1DF7">
            <w:pPr>
              <w:pStyle w:val="interviewerinstruction"/>
              <w:rPr>
                <w:rFonts w:ascii="Times New Roman" w:hAnsi="Times New Roman"/>
              </w:rPr>
            </w:pPr>
            <w:r w:rsidRPr="005F1DF7">
              <w:rPr>
                <w:rFonts w:ascii="Times New Roman" w:hAnsi="Times New Roman"/>
              </w:rPr>
              <w:t>Group</w:t>
            </w:r>
          </w:p>
        </w:tc>
        <w:tc>
          <w:tcPr>
            <w:tcW w:w="5520" w:type="dxa"/>
            <w:tcBorders>
              <w:top w:val="single" w:sz="4" w:space="0" w:color="auto"/>
              <w:left w:val="nil"/>
              <w:bottom w:val="single" w:sz="8" w:space="0" w:color="auto"/>
              <w:right w:val="single" w:sz="4" w:space="0" w:color="auto"/>
            </w:tcBorders>
            <w:shd w:val="clear" w:color="000000" w:fill="D8D8D8"/>
            <w:hideMark/>
          </w:tcPr>
          <w:p w:rsidR="005B6989" w:rsidRPr="005F1DF7" w:rsidRDefault="005B6989" w:rsidP="005F1DF7">
            <w:pPr>
              <w:pStyle w:val="tablehead"/>
              <w:rPr>
                <w:rFonts w:ascii="Times New Roman" w:hAnsi="Times New Roman" w:cs="Times New Roman"/>
              </w:rPr>
            </w:pPr>
            <w:r w:rsidRPr="005F1DF7">
              <w:rPr>
                <w:rFonts w:ascii="Times New Roman" w:hAnsi="Times New Roman" w:cs="Times New Roman"/>
              </w:rPr>
              <w:t>Food lists</w:t>
            </w:r>
          </w:p>
        </w:tc>
        <w:tc>
          <w:tcPr>
            <w:tcW w:w="540" w:type="dxa"/>
            <w:tcBorders>
              <w:top w:val="single" w:sz="4" w:space="0" w:color="auto"/>
              <w:left w:val="nil"/>
              <w:bottom w:val="single" w:sz="8" w:space="0" w:color="auto"/>
              <w:right w:val="single" w:sz="4" w:space="0" w:color="auto"/>
            </w:tcBorders>
            <w:shd w:val="clear" w:color="000000" w:fill="D8D8D8"/>
            <w:noWrap/>
            <w:hideMark/>
          </w:tcPr>
          <w:p w:rsidR="005B6989" w:rsidRPr="005F1DF7" w:rsidRDefault="005B6989" w:rsidP="005F1DF7">
            <w:pPr>
              <w:pStyle w:val="tablehead"/>
              <w:rPr>
                <w:rFonts w:ascii="Times New Roman" w:hAnsi="Times New Roman" w:cs="Times New Roman"/>
              </w:rPr>
            </w:pPr>
            <w:r w:rsidRPr="005F1DF7">
              <w:rPr>
                <w:rFonts w:ascii="Times New Roman" w:hAnsi="Times New Roman" w:cs="Times New Roman"/>
              </w:rPr>
              <w:t>No</w:t>
            </w:r>
          </w:p>
        </w:tc>
        <w:tc>
          <w:tcPr>
            <w:tcW w:w="1700" w:type="dxa"/>
            <w:tcBorders>
              <w:top w:val="single" w:sz="4" w:space="0" w:color="auto"/>
              <w:left w:val="nil"/>
              <w:bottom w:val="single" w:sz="8" w:space="0" w:color="auto"/>
              <w:right w:val="single" w:sz="4" w:space="0" w:color="auto"/>
            </w:tcBorders>
            <w:shd w:val="clear" w:color="000000" w:fill="D8D8D8"/>
            <w:noWrap/>
            <w:hideMark/>
          </w:tcPr>
          <w:p w:rsidR="005B6989" w:rsidRPr="005F1DF7" w:rsidRDefault="005B6989" w:rsidP="005F1DF7">
            <w:pPr>
              <w:pStyle w:val="tablehead"/>
              <w:rPr>
                <w:rFonts w:ascii="Times New Roman" w:hAnsi="Times New Roman" w:cs="Times New Roman"/>
              </w:rPr>
            </w:pPr>
            <w:r w:rsidRPr="005F1DF7">
              <w:rPr>
                <w:rFonts w:ascii="Times New Roman" w:hAnsi="Times New Roman" w:cs="Times New Roman"/>
              </w:rPr>
              <w:t>Yes</w:t>
            </w:r>
          </w:p>
        </w:tc>
      </w:tr>
      <w:tr w:rsidR="005B6989" w:rsidRPr="005F1DF7" w:rsidTr="005F1DF7">
        <w:trPr>
          <w:trHeight w:val="286"/>
        </w:trPr>
        <w:tc>
          <w:tcPr>
            <w:tcW w:w="1520" w:type="dxa"/>
            <w:vMerge w:val="restart"/>
            <w:tcBorders>
              <w:top w:val="nil"/>
              <w:left w:val="single" w:sz="4" w:space="0" w:color="auto"/>
              <w:bottom w:val="single" w:sz="8" w:space="0" w:color="000000"/>
              <w:right w:val="single" w:sz="4" w:space="0" w:color="auto"/>
            </w:tcBorders>
            <w:shd w:val="clear" w:color="auto" w:fill="auto"/>
            <w:hideMark/>
          </w:tcPr>
          <w:p w:rsidR="005B6989" w:rsidRPr="005F1DF7" w:rsidRDefault="005B6989" w:rsidP="005F1DF7">
            <w:pPr>
              <w:pStyle w:val="interviewerinstruction"/>
              <w:rPr>
                <w:rFonts w:ascii="Times New Roman" w:hAnsi="Times New Roman"/>
              </w:rPr>
            </w:pPr>
            <w:r w:rsidRPr="005F1DF7">
              <w:rPr>
                <w:rFonts w:ascii="Times New Roman" w:hAnsi="Times New Roman"/>
                <w:b/>
                <w:bCs/>
              </w:rPr>
              <w:t>Group 1</w:t>
            </w:r>
            <w:r w:rsidRPr="005F1DF7">
              <w:rPr>
                <w:rFonts w:ascii="Times New Roman" w:hAnsi="Times New Roman"/>
              </w:rPr>
              <w:t>:</w:t>
            </w:r>
            <w:r w:rsidRPr="005F1DF7">
              <w:rPr>
                <w:rFonts w:ascii="Times New Roman" w:hAnsi="Times New Roman"/>
              </w:rPr>
              <w:br/>
              <w:t>Grains, roots and tubers</w:t>
            </w:r>
          </w:p>
        </w:tc>
        <w:tc>
          <w:tcPr>
            <w:tcW w:w="5520" w:type="dxa"/>
            <w:tcBorders>
              <w:top w:val="nil"/>
              <w:left w:val="nil"/>
              <w:bottom w:val="single" w:sz="4" w:space="0" w:color="auto"/>
              <w:right w:val="single" w:sz="4" w:space="0" w:color="auto"/>
            </w:tcBorders>
            <w:shd w:val="clear" w:color="auto" w:fill="auto"/>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Porridge, bread, rice, noodles or other foods made from grains</w:t>
            </w:r>
          </w:p>
        </w:tc>
        <w:tc>
          <w:tcPr>
            <w:tcW w:w="540" w:type="dxa"/>
            <w:tcBorders>
              <w:top w:val="nil"/>
              <w:left w:val="nil"/>
              <w:bottom w:val="single" w:sz="4" w:space="0" w:color="auto"/>
              <w:right w:val="single" w:sz="4" w:space="0" w:color="auto"/>
            </w:tcBorders>
            <w:shd w:val="clear" w:color="auto" w:fill="auto"/>
            <w:noWrap/>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 </w:t>
            </w:r>
          </w:p>
        </w:tc>
        <w:tc>
          <w:tcPr>
            <w:tcW w:w="1700" w:type="dxa"/>
            <w:tcBorders>
              <w:top w:val="nil"/>
              <w:left w:val="nil"/>
              <w:bottom w:val="single" w:sz="4" w:space="0" w:color="auto"/>
              <w:right w:val="single" w:sz="4" w:space="0" w:color="auto"/>
            </w:tcBorders>
            <w:shd w:val="clear" w:color="auto" w:fill="auto"/>
            <w:noWrap/>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 </w:t>
            </w:r>
          </w:p>
        </w:tc>
      </w:tr>
      <w:tr w:rsidR="005B6989" w:rsidRPr="005F1DF7" w:rsidTr="005F1DF7">
        <w:trPr>
          <w:trHeight w:val="571"/>
        </w:trPr>
        <w:tc>
          <w:tcPr>
            <w:tcW w:w="1520" w:type="dxa"/>
            <w:vMerge/>
            <w:tcBorders>
              <w:top w:val="nil"/>
              <w:left w:val="single" w:sz="4" w:space="0" w:color="auto"/>
              <w:bottom w:val="single" w:sz="8" w:space="0" w:color="000000"/>
              <w:right w:val="single" w:sz="4" w:space="0" w:color="auto"/>
            </w:tcBorders>
            <w:hideMark/>
          </w:tcPr>
          <w:p w:rsidR="005B6989" w:rsidRPr="005F1DF7" w:rsidRDefault="005B6989" w:rsidP="005F1DF7">
            <w:pPr>
              <w:pStyle w:val="interviewerinstruction"/>
              <w:rPr>
                <w:rFonts w:ascii="Times New Roman" w:eastAsia="Times New Roman" w:hAnsi="Times New Roman"/>
                <w:color w:val="000000"/>
                <w:sz w:val="18"/>
                <w:szCs w:val="18"/>
              </w:rPr>
            </w:pPr>
          </w:p>
        </w:tc>
        <w:tc>
          <w:tcPr>
            <w:tcW w:w="5520" w:type="dxa"/>
            <w:tcBorders>
              <w:top w:val="nil"/>
              <w:left w:val="nil"/>
              <w:bottom w:val="single" w:sz="8" w:space="0" w:color="auto"/>
              <w:right w:val="single" w:sz="4" w:space="0" w:color="auto"/>
            </w:tcBorders>
            <w:shd w:val="clear" w:color="auto" w:fill="auto"/>
            <w:hideMark/>
          </w:tcPr>
          <w:p w:rsidR="005B6989" w:rsidRPr="005F1DF7" w:rsidRDefault="005B6989" w:rsidP="005F1DF7">
            <w:pPr>
              <w:pStyle w:val="tabletext"/>
              <w:rPr>
                <w:rFonts w:ascii="Times New Roman" w:eastAsia="Calibri" w:hAnsi="Times New Roman" w:cs="Times New Roman"/>
              </w:rPr>
            </w:pPr>
            <w:r w:rsidRPr="005F1DF7">
              <w:rPr>
                <w:rFonts w:ascii="Times New Roman" w:hAnsi="Times New Roman" w:cs="Times New Roman"/>
              </w:rPr>
              <w:t>White potatoes, white yams, manioc, cassava or any other foods made from roots</w:t>
            </w:r>
          </w:p>
        </w:tc>
        <w:tc>
          <w:tcPr>
            <w:tcW w:w="540" w:type="dxa"/>
            <w:tcBorders>
              <w:top w:val="nil"/>
              <w:left w:val="nil"/>
              <w:bottom w:val="single" w:sz="8" w:space="0" w:color="auto"/>
              <w:right w:val="single" w:sz="4" w:space="0" w:color="auto"/>
            </w:tcBorders>
            <w:shd w:val="clear" w:color="auto" w:fill="auto"/>
            <w:noWrap/>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 </w:t>
            </w:r>
          </w:p>
        </w:tc>
        <w:tc>
          <w:tcPr>
            <w:tcW w:w="1700" w:type="dxa"/>
            <w:tcBorders>
              <w:top w:val="nil"/>
              <w:left w:val="nil"/>
              <w:bottom w:val="single" w:sz="8" w:space="0" w:color="auto"/>
              <w:right w:val="single" w:sz="4" w:space="0" w:color="auto"/>
            </w:tcBorders>
            <w:shd w:val="clear" w:color="auto" w:fill="auto"/>
            <w:noWrap/>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 </w:t>
            </w:r>
          </w:p>
        </w:tc>
      </w:tr>
      <w:tr w:rsidR="005B6989" w:rsidRPr="005F1DF7" w:rsidTr="005C24D5">
        <w:trPr>
          <w:trHeight w:val="984"/>
        </w:trPr>
        <w:tc>
          <w:tcPr>
            <w:tcW w:w="1520" w:type="dxa"/>
            <w:tcBorders>
              <w:top w:val="nil"/>
              <w:left w:val="single" w:sz="4" w:space="0" w:color="auto"/>
              <w:bottom w:val="single" w:sz="8" w:space="0" w:color="auto"/>
              <w:right w:val="single" w:sz="4" w:space="0" w:color="auto"/>
            </w:tcBorders>
            <w:shd w:val="clear" w:color="auto" w:fill="auto"/>
            <w:hideMark/>
          </w:tcPr>
          <w:p w:rsidR="005B6989" w:rsidRPr="005F1DF7" w:rsidRDefault="005B6989" w:rsidP="005F1DF7">
            <w:pPr>
              <w:pStyle w:val="interviewerinstruction"/>
              <w:rPr>
                <w:rFonts w:ascii="Times New Roman" w:hAnsi="Times New Roman"/>
              </w:rPr>
            </w:pPr>
            <w:r w:rsidRPr="005F1DF7">
              <w:rPr>
                <w:rFonts w:ascii="Times New Roman" w:hAnsi="Times New Roman"/>
                <w:b/>
                <w:bCs/>
              </w:rPr>
              <w:t>Group 2</w:t>
            </w:r>
            <w:r w:rsidRPr="005F1DF7">
              <w:rPr>
                <w:rFonts w:ascii="Times New Roman" w:hAnsi="Times New Roman"/>
              </w:rPr>
              <w:t>: Legumes and nuts</w:t>
            </w:r>
          </w:p>
        </w:tc>
        <w:tc>
          <w:tcPr>
            <w:tcW w:w="5520" w:type="dxa"/>
            <w:tcBorders>
              <w:top w:val="nil"/>
              <w:left w:val="nil"/>
              <w:bottom w:val="single" w:sz="8" w:space="0" w:color="auto"/>
              <w:right w:val="single" w:sz="4" w:space="0" w:color="auto"/>
            </w:tcBorders>
            <w:shd w:val="clear" w:color="auto" w:fill="auto"/>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Any foods made from beans, peas, lentils, nuts or seeds</w:t>
            </w:r>
          </w:p>
        </w:tc>
        <w:tc>
          <w:tcPr>
            <w:tcW w:w="540" w:type="dxa"/>
            <w:tcBorders>
              <w:top w:val="nil"/>
              <w:left w:val="nil"/>
              <w:bottom w:val="single" w:sz="8" w:space="0" w:color="auto"/>
              <w:right w:val="single" w:sz="4" w:space="0" w:color="auto"/>
            </w:tcBorders>
            <w:shd w:val="clear" w:color="auto" w:fill="auto"/>
            <w:noWrap/>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 </w:t>
            </w:r>
          </w:p>
        </w:tc>
        <w:tc>
          <w:tcPr>
            <w:tcW w:w="1700" w:type="dxa"/>
            <w:tcBorders>
              <w:top w:val="nil"/>
              <w:left w:val="nil"/>
              <w:bottom w:val="single" w:sz="8" w:space="0" w:color="auto"/>
              <w:right w:val="single" w:sz="4" w:space="0" w:color="auto"/>
            </w:tcBorders>
            <w:shd w:val="clear" w:color="auto" w:fill="auto"/>
            <w:noWrap/>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 </w:t>
            </w:r>
          </w:p>
        </w:tc>
      </w:tr>
      <w:tr w:rsidR="005B6989" w:rsidRPr="005F1DF7" w:rsidTr="005F1DF7">
        <w:trPr>
          <w:trHeight w:val="476"/>
        </w:trPr>
        <w:tc>
          <w:tcPr>
            <w:tcW w:w="1520" w:type="dxa"/>
            <w:vMerge w:val="restart"/>
            <w:tcBorders>
              <w:top w:val="nil"/>
              <w:left w:val="single" w:sz="4" w:space="0" w:color="auto"/>
              <w:bottom w:val="single" w:sz="8" w:space="0" w:color="000000"/>
              <w:right w:val="nil"/>
            </w:tcBorders>
            <w:shd w:val="clear" w:color="auto" w:fill="auto"/>
            <w:hideMark/>
          </w:tcPr>
          <w:p w:rsidR="005B6989" w:rsidRPr="005F1DF7" w:rsidRDefault="005B6989" w:rsidP="005F1DF7">
            <w:pPr>
              <w:pStyle w:val="interviewerinstruction"/>
              <w:rPr>
                <w:rFonts w:ascii="Times New Roman" w:hAnsi="Times New Roman"/>
              </w:rPr>
            </w:pPr>
            <w:r w:rsidRPr="005F1DF7">
              <w:rPr>
                <w:rFonts w:ascii="Times New Roman" w:hAnsi="Times New Roman"/>
                <w:b/>
                <w:bCs/>
              </w:rPr>
              <w:t>Group 3</w:t>
            </w:r>
            <w:r w:rsidRPr="005F1DF7">
              <w:rPr>
                <w:rFonts w:ascii="Times New Roman" w:hAnsi="Times New Roman"/>
              </w:rPr>
              <w:t xml:space="preserve">: </w:t>
            </w:r>
            <w:r w:rsidRPr="005F1DF7">
              <w:rPr>
                <w:rFonts w:ascii="Times New Roman" w:hAnsi="Times New Roman"/>
              </w:rPr>
              <w:br/>
              <w:t>Dairy products</w:t>
            </w:r>
          </w:p>
        </w:tc>
        <w:tc>
          <w:tcPr>
            <w:tcW w:w="5520" w:type="dxa"/>
            <w:tcBorders>
              <w:top w:val="nil"/>
              <w:left w:val="single" w:sz="4" w:space="0" w:color="auto"/>
              <w:bottom w:val="single" w:sz="4" w:space="0" w:color="auto"/>
              <w:right w:val="single" w:sz="4" w:space="0" w:color="auto"/>
            </w:tcBorders>
            <w:shd w:val="clear" w:color="auto" w:fill="auto"/>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 xml:space="preserve">Infant </w:t>
            </w:r>
            <w:r w:rsidRPr="005F1DF7">
              <w:rPr>
                <w:rFonts w:ascii="Times New Roman" w:hAnsi="Times New Roman" w:cs="Times New Roman"/>
                <w:szCs w:val="18"/>
              </w:rPr>
              <w:t>formula,</w:t>
            </w:r>
            <w:r w:rsidRPr="005F1DF7">
              <w:rPr>
                <w:rFonts w:ascii="Times New Roman" w:hAnsi="Times New Roman" w:cs="Times New Roman"/>
              </w:rPr>
              <w:t xml:space="preserve"> such as </w:t>
            </w:r>
            <w:r w:rsidRPr="005F1DF7">
              <w:rPr>
                <w:rStyle w:val="adaptationinstructionChar"/>
                <w:rFonts w:ascii="Times New Roman" w:hAnsi="Times New Roman"/>
              </w:rPr>
              <w:t>[insert local examples</w:t>
            </w:r>
            <w:r w:rsidRPr="005F1DF7">
              <w:rPr>
                <w:rFonts w:ascii="Times New Roman" w:hAnsi="Times New Roman" w:cs="Times New Roman"/>
              </w:rPr>
              <w:t>]</w:t>
            </w:r>
          </w:p>
        </w:tc>
        <w:tc>
          <w:tcPr>
            <w:tcW w:w="540" w:type="dxa"/>
            <w:tcBorders>
              <w:top w:val="nil"/>
              <w:left w:val="nil"/>
              <w:bottom w:val="single" w:sz="4" w:space="0" w:color="auto"/>
              <w:right w:val="single" w:sz="4" w:space="0" w:color="auto"/>
            </w:tcBorders>
            <w:shd w:val="clear" w:color="auto" w:fill="auto"/>
            <w:noWrap/>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 </w:t>
            </w:r>
          </w:p>
        </w:tc>
        <w:tc>
          <w:tcPr>
            <w:tcW w:w="1700" w:type="dxa"/>
            <w:tcBorders>
              <w:top w:val="nil"/>
              <w:left w:val="nil"/>
              <w:bottom w:val="single" w:sz="4" w:space="0" w:color="auto"/>
              <w:right w:val="single" w:sz="4" w:space="0" w:color="auto"/>
            </w:tcBorders>
            <w:shd w:val="clear" w:color="auto" w:fill="auto"/>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How many times? |___||___|</w:t>
            </w:r>
          </w:p>
        </w:tc>
      </w:tr>
      <w:tr w:rsidR="005B6989" w:rsidRPr="005F1DF7" w:rsidTr="005F1DF7">
        <w:trPr>
          <w:trHeight w:val="476"/>
        </w:trPr>
        <w:tc>
          <w:tcPr>
            <w:tcW w:w="1520" w:type="dxa"/>
            <w:vMerge/>
            <w:tcBorders>
              <w:top w:val="nil"/>
              <w:left w:val="single" w:sz="4" w:space="0" w:color="auto"/>
              <w:bottom w:val="single" w:sz="8" w:space="0" w:color="000000"/>
              <w:right w:val="nil"/>
            </w:tcBorders>
            <w:hideMark/>
          </w:tcPr>
          <w:p w:rsidR="005B6989" w:rsidRPr="005F1DF7" w:rsidRDefault="005B6989" w:rsidP="005F1DF7">
            <w:pPr>
              <w:pStyle w:val="interviewerinstruction"/>
              <w:rPr>
                <w:rFonts w:ascii="Times New Roman" w:hAnsi="Times New Roman"/>
              </w:rPr>
            </w:pPr>
          </w:p>
        </w:tc>
        <w:tc>
          <w:tcPr>
            <w:tcW w:w="5520" w:type="dxa"/>
            <w:tcBorders>
              <w:top w:val="nil"/>
              <w:left w:val="single" w:sz="4" w:space="0" w:color="auto"/>
              <w:bottom w:val="single" w:sz="4" w:space="0" w:color="auto"/>
              <w:right w:val="single" w:sz="4" w:space="0" w:color="auto"/>
            </w:tcBorders>
            <w:shd w:val="clear" w:color="auto" w:fill="auto"/>
            <w:hideMark/>
          </w:tcPr>
          <w:p w:rsidR="005B6989" w:rsidRPr="005F1DF7" w:rsidRDefault="005B6989" w:rsidP="005F1DF7">
            <w:pPr>
              <w:pStyle w:val="tabletext"/>
              <w:rPr>
                <w:rFonts w:ascii="Times New Roman" w:eastAsia="Calibri" w:hAnsi="Times New Roman" w:cs="Times New Roman"/>
              </w:rPr>
            </w:pPr>
            <w:r w:rsidRPr="005F1DF7">
              <w:rPr>
                <w:rFonts w:ascii="Times New Roman" w:hAnsi="Times New Roman" w:cs="Times New Roman"/>
              </w:rPr>
              <w:t>Milk, such as tinned, powdered or fresh animal milk</w:t>
            </w:r>
          </w:p>
        </w:tc>
        <w:tc>
          <w:tcPr>
            <w:tcW w:w="540" w:type="dxa"/>
            <w:tcBorders>
              <w:top w:val="nil"/>
              <w:left w:val="nil"/>
              <w:bottom w:val="single" w:sz="4" w:space="0" w:color="auto"/>
              <w:right w:val="single" w:sz="4" w:space="0" w:color="auto"/>
            </w:tcBorders>
            <w:shd w:val="clear" w:color="auto" w:fill="auto"/>
            <w:noWrap/>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 </w:t>
            </w:r>
          </w:p>
        </w:tc>
        <w:tc>
          <w:tcPr>
            <w:tcW w:w="1700" w:type="dxa"/>
            <w:tcBorders>
              <w:top w:val="nil"/>
              <w:left w:val="nil"/>
              <w:bottom w:val="single" w:sz="4" w:space="0" w:color="auto"/>
              <w:right w:val="single" w:sz="4" w:space="0" w:color="auto"/>
            </w:tcBorders>
            <w:shd w:val="clear" w:color="auto" w:fill="auto"/>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How many times? |___||___|</w:t>
            </w:r>
          </w:p>
        </w:tc>
      </w:tr>
      <w:tr w:rsidR="005B6989" w:rsidRPr="005F1DF7" w:rsidTr="005F1DF7">
        <w:trPr>
          <w:trHeight w:val="476"/>
        </w:trPr>
        <w:tc>
          <w:tcPr>
            <w:tcW w:w="1520" w:type="dxa"/>
            <w:vMerge/>
            <w:tcBorders>
              <w:top w:val="nil"/>
              <w:left w:val="single" w:sz="4" w:space="0" w:color="auto"/>
              <w:bottom w:val="single" w:sz="8" w:space="0" w:color="000000"/>
              <w:right w:val="nil"/>
            </w:tcBorders>
            <w:hideMark/>
          </w:tcPr>
          <w:p w:rsidR="005B6989" w:rsidRPr="005F1DF7" w:rsidRDefault="005B6989" w:rsidP="005F1DF7">
            <w:pPr>
              <w:pStyle w:val="interviewerinstruction"/>
              <w:rPr>
                <w:rFonts w:ascii="Times New Roman" w:hAnsi="Times New Roman"/>
              </w:rPr>
            </w:pPr>
          </w:p>
        </w:tc>
        <w:tc>
          <w:tcPr>
            <w:tcW w:w="5520" w:type="dxa"/>
            <w:tcBorders>
              <w:top w:val="nil"/>
              <w:left w:val="single" w:sz="4" w:space="0" w:color="auto"/>
              <w:bottom w:val="single" w:sz="4" w:space="0" w:color="auto"/>
              <w:right w:val="single" w:sz="4" w:space="0" w:color="auto"/>
            </w:tcBorders>
            <w:shd w:val="clear" w:color="auto" w:fill="auto"/>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Yogurt or drinking yogurt</w:t>
            </w:r>
          </w:p>
        </w:tc>
        <w:tc>
          <w:tcPr>
            <w:tcW w:w="540" w:type="dxa"/>
            <w:tcBorders>
              <w:top w:val="nil"/>
              <w:left w:val="nil"/>
              <w:bottom w:val="single" w:sz="4" w:space="0" w:color="auto"/>
              <w:right w:val="single" w:sz="4" w:space="0" w:color="auto"/>
            </w:tcBorders>
            <w:shd w:val="clear" w:color="auto" w:fill="auto"/>
            <w:noWrap/>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 </w:t>
            </w:r>
          </w:p>
        </w:tc>
        <w:tc>
          <w:tcPr>
            <w:tcW w:w="1700" w:type="dxa"/>
            <w:tcBorders>
              <w:top w:val="nil"/>
              <w:left w:val="nil"/>
              <w:bottom w:val="single" w:sz="4" w:space="0" w:color="auto"/>
              <w:right w:val="single" w:sz="4" w:space="0" w:color="auto"/>
            </w:tcBorders>
            <w:shd w:val="clear" w:color="auto" w:fill="auto"/>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How many times? |___||___|</w:t>
            </w:r>
          </w:p>
        </w:tc>
      </w:tr>
      <w:tr w:rsidR="005B6989" w:rsidRPr="005F1DF7" w:rsidTr="005F1DF7">
        <w:trPr>
          <w:trHeight w:val="299"/>
        </w:trPr>
        <w:tc>
          <w:tcPr>
            <w:tcW w:w="1520" w:type="dxa"/>
            <w:vMerge/>
            <w:tcBorders>
              <w:top w:val="nil"/>
              <w:left w:val="single" w:sz="4" w:space="0" w:color="auto"/>
              <w:bottom w:val="single" w:sz="8" w:space="0" w:color="000000"/>
              <w:right w:val="nil"/>
            </w:tcBorders>
            <w:hideMark/>
          </w:tcPr>
          <w:p w:rsidR="005B6989" w:rsidRPr="005F1DF7" w:rsidRDefault="005B6989" w:rsidP="005F1DF7">
            <w:pPr>
              <w:pStyle w:val="interviewerinstruction"/>
              <w:rPr>
                <w:rFonts w:ascii="Times New Roman" w:hAnsi="Times New Roman"/>
              </w:rPr>
            </w:pPr>
          </w:p>
        </w:tc>
        <w:tc>
          <w:tcPr>
            <w:tcW w:w="5520" w:type="dxa"/>
            <w:tcBorders>
              <w:top w:val="nil"/>
              <w:left w:val="single" w:sz="4" w:space="0" w:color="auto"/>
              <w:bottom w:val="single" w:sz="8" w:space="0" w:color="auto"/>
              <w:right w:val="single" w:sz="4" w:space="0" w:color="auto"/>
            </w:tcBorders>
            <w:shd w:val="clear" w:color="auto" w:fill="auto"/>
            <w:hideMark/>
          </w:tcPr>
          <w:p w:rsidR="005B6989" w:rsidRPr="005F1DF7" w:rsidRDefault="005B6989" w:rsidP="005F1DF7">
            <w:pPr>
              <w:pStyle w:val="tabletext"/>
              <w:rPr>
                <w:rFonts w:ascii="Times New Roman" w:eastAsia="Calibri" w:hAnsi="Times New Roman" w:cs="Times New Roman"/>
              </w:rPr>
            </w:pPr>
            <w:r w:rsidRPr="005F1DF7">
              <w:rPr>
                <w:rFonts w:ascii="Times New Roman" w:hAnsi="Times New Roman" w:cs="Times New Roman"/>
              </w:rPr>
              <w:t>Cheese or other dairy products</w:t>
            </w:r>
          </w:p>
        </w:tc>
        <w:tc>
          <w:tcPr>
            <w:tcW w:w="540" w:type="dxa"/>
            <w:tcBorders>
              <w:top w:val="nil"/>
              <w:left w:val="nil"/>
              <w:bottom w:val="single" w:sz="8" w:space="0" w:color="auto"/>
              <w:right w:val="single" w:sz="4" w:space="0" w:color="auto"/>
            </w:tcBorders>
            <w:shd w:val="clear" w:color="auto" w:fill="auto"/>
            <w:noWrap/>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 </w:t>
            </w:r>
          </w:p>
        </w:tc>
        <w:tc>
          <w:tcPr>
            <w:tcW w:w="1700" w:type="dxa"/>
            <w:tcBorders>
              <w:top w:val="nil"/>
              <w:left w:val="nil"/>
              <w:bottom w:val="single" w:sz="8" w:space="0" w:color="auto"/>
              <w:right w:val="single" w:sz="4" w:space="0" w:color="auto"/>
            </w:tcBorders>
            <w:shd w:val="clear" w:color="auto" w:fill="auto"/>
            <w:noWrap/>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 </w:t>
            </w:r>
          </w:p>
        </w:tc>
      </w:tr>
      <w:tr w:rsidR="005B6989" w:rsidRPr="005F1DF7" w:rsidTr="005F1DF7">
        <w:trPr>
          <w:trHeight w:val="286"/>
        </w:trPr>
        <w:tc>
          <w:tcPr>
            <w:tcW w:w="1520" w:type="dxa"/>
            <w:vMerge w:val="restart"/>
            <w:tcBorders>
              <w:top w:val="nil"/>
              <w:left w:val="single" w:sz="4" w:space="0" w:color="auto"/>
              <w:bottom w:val="single" w:sz="8" w:space="0" w:color="000000"/>
              <w:right w:val="single" w:sz="4" w:space="0" w:color="auto"/>
            </w:tcBorders>
            <w:shd w:val="clear" w:color="auto" w:fill="auto"/>
            <w:hideMark/>
          </w:tcPr>
          <w:p w:rsidR="005B6989" w:rsidRPr="005F1DF7" w:rsidRDefault="005B6989" w:rsidP="005F1DF7">
            <w:pPr>
              <w:pStyle w:val="interviewerinstruction"/>
              <w:rPr>
                <w:rFonts w:ascii="Times New Roman" w:hAnsi="Times New Roman"/>
              </w:rPr>
            </w:pPr>
            <w:r w:rsidRPr="005F1DF7">
              <w:rPr>
                <w:rFonts w:ascii="Times New Roman" w:hAnsi="Times New Roman"/>
                <w:b/>
                <w:bCs/>
              </w:rPr>
              <w:t>Group 4</w:t>
            </w:r>
            <w:r w:rsidRPr="005F1DF7">
              <w:rPr>
                <w:rFonts w:ascii="Times New Roman" w:hAnsi="Times New Roman"/>
              </w:rPr>
              <w:t xml:space="preserve">: </w:t>
            </w:r>
            <w:r w:rsidRPr="005F1DF7">
              <w:rPr>
                <w:rFonts w:ascii="Times New Roman" w:hAnsi="Times New Roman"/>
              </w:rPr>
              <w:br/>
              <w:t>Flesh foods</w:t>
            </w:r>
          </w:p>
        </w:tc>
        <w:tc>
          <w:tcPr>
            <w:tcW w:w="5520" w:type="dxa"/>
            <w:tcBorders>
              <w:top w:val="nil"/>
              <w:left w:val="nil"/>
              <w:bottom w:val="single" w:sz="4" w:space="0" w:color="auto"/>
              <w:right w:val="single" w:sz="4" w:space="0" w:color="auto"/>
            </w:tcBorders>
            <w:shd w:val="clear" w:color="auto" w:fill="auto"/>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Liver, kidney, heart or other organ meats</w:t>
            </w:r>
          </w:p>
        </w:tc>
        <w:tc>
          <w:tcPr>
            <w:tcW w:w="540" w:type="dxa"/>
            <w:tcBorders>
              <w:top w:val="nil"/>
              <w:left w:val="nil"/>
              <w:bottom w:val="single" w:sz="4" w:space="0" w:color="auto"/>
              <w:right w:val="single" w:sz="4" w:space="0" w:color="auto"/>
            </w:tcBorders>
            <w:shd w:val="clear" w:color="auto" w:fill="auto"/>
            <w:noWrap/>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 </w:t>
            </w:r>
          </w:p>
        </w:tc>
        <w:tc>
          <w:tcPr>
            <w:tcW w:w="1700" w:type="dxa"/>
            <w:tcBorders>
              <w:top w:val="nil"/>
              <w:left w:val="nil"/>
              <w:bottom w:val="single" w:sz="4" w:space="0" w:color="auto"/>
              <w:right w:val="single" w:sz="4" w:space="0" w:color="auto"/>
            </w:tcBorders>
            <w:shd w:val="clear" w:color="auto" w:fill="auto"/>
            <w:noWrap/>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 </w:t>
            </w:r>
          </w:p>
        </w:tc>
      </w:tr>
      <w:tr w:rsidR="005B6989" w:rsidRPr="005F1DF7" w:rsidTr="005F1DF7">
        <w:trPr>
          <w:trHeight w:val="286"/>
        </w:trPr>
        <w:tc>
          <w:tcPr>
            <w:tcW w:w="1520" w:type="dxa"/>
            <w:vMerge/>
            <w:tcBorders>
              <w:top w:val="nil"/>
              <w:left w:val="single" w:sz="4" w:space="0" w:color="auto"/>
              <w:bottom w:val="single" w:sz="8" w:space="0" w:color="000000"/>
              <w:right w:val="single" w:sz="4" w:space="0" w:color="auto"/>
            </w:tcBorders>
            <w:hideMark/>
          </w:tcPr>
          <w:p w:rsidR="005B6989" w:rsidRPr="005F1DF7" w:rsidRDefault="005B6989" w:rsidP="005F1DF7">
            <w:pPr>
              <w:pStyle w:val="interviewerinstruction"/>
              <w:rPr>
                <w:rFonts w:ascii="Times New Roman" w:hAnsi="Times New Roman"/>
              </w:rPr>
            </w:pPr>
          </w:p>
        </w:tc>
        <w:tc>
          <w:tcPr>
            <w:tcW w:w="5520" w:type="dxa"/>
            <w:tcBorders>
              <w:top w:val="nil"/>
              <w:left w:val="nil"/>
              <w:bottom w:val="single" w:sz="4" w:space="0" w:color="auto"/>
              <w:right w:val="single" w:sz="4" w:space="0" w:color="auto"/>
            </w:tcBorders>
            <w:shd w:val="clear" w:color="auto" w:fill="auto"/>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Any meat, such as beef, pork, lamb, goat, chicken or duck</w:t>
            </w:r>
          </w:p>
        </w:tc>
        <w:tc>
          <w:tcPr>
            <w:tcW w:w="540" w:type="dxa"/>
            <w:tcBorders>
              <w:top w:val="nil"/>
              <w:left w:val="nil"/>
              <w:bottom w:val="single" w:sz="4" w:space="0" w:color="auto"/>
              <w:right w:val="single" w:sz="4" w:space="0" w:color="auto"/>
            </w:tcBorders>
            <w:shd w:val="clear" w:color="auto" w:fill="auto"/>
            <w:noWrap/>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 </w:t>
            </w:r>
          </w:p>
        </w:tc>
        <w:tc>
          <w:tcPr>
            <w:tcW w:w="1700" w:type="dxa"/>
            <w:tcBorders>
              <w:top w:val="nil"/>
              <w:left w:val="nil"/>
              <w:bottom w:val="single" w:sz="4" w:space="0" w:color="auto"/>
              <w:right w:val="single" w:sz="4" w:space="0" w:color="auto"/>
            </w:tcBorders>
            <w:shd w:val="clear" w:color="auto" w:fill="auto"/>
            <w:noWrap/>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 </w:t>
            </w:r>
          </w:p>
        </w:tc>
      </w:tr>
      <w:tr w:rsidR="005B6989" w:rsidRPr="005F1DF7" w:rsidTr="005F1DF7">
        <w:trPr>
          <w:trHeight w:val="286"/>
        </w:trPr>
        <w:tc>
          <w:tcPr>
            <w:tcW w:w="1520" w:type="dxa"/>
            <w:vMerge/>
            <w:tcBorders>
              <w:top w:val="nil"/>
              <w:left w:val="single" w:sz="4" w:space="0" w:color="auto"/>
              <w:bottom w:val="single" w:sz="8" w:space="0" w:color="000000"/>
              <w:right w:val="single" w:sz="4" w:space="0" w:color="auto"/>
            </w:tcBorders>
            <w:hideMark/>
          </w:tcPr>
          <w:p w:rsidR="005B6989" w:rsidRPr="005F1DF7" w:rsidRDefault="005B6989" w:rsidP="005F1DF7">
            <w:pPr>
              <w:pStyle w:val="interviewerinstruction"/>
              <w:rPr>
                <w:rFonts w:ascii="Times New Roman" w:hAnsi="Times New Roman"/>
              </w:rPr>
            </w:pPr>
          </w:p>
        </w:tc>
        <w:tc>
          <w:tcPr>
            <w:tcW w:w="5520" w:type="dxa"/>
            <w:tcBorders>
              <w:top w:val="nil"/>
              <w:left w:val="nil"/>
              <w:bottom w:val="single" w:sz="4" w:space="0" w:color="auto"/>
              <w:right w:val="single" w:sz="4" w:space="0" w:color="auto"/>
            </w:tcBorders>
            <w:shd w:val="clear" w:color="auto" w:fill="auto"/>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Fresh or dried fish, shellfish or seafood</w:t>
            </w:r>
          </w:p>
        </w:tc>
        <w:tc>
          <w:tcPr>
            <w:tcW w:w="540" w:type="dxa"/>
            <w:tcBorders>
              <w:top w:val="nil"/>
              <w:left w:val="nil"/>
              <w:bottom w:val="single" w:sz="4" w:space="0" w:color="auto"/>
              <w:right w:val="single" w:sz="4" w:space="0" w:color="auto"/>
            </w:tcBorders>
            <w:shd w:val="clear" w:color="auto" w:fill="auto"/>
            <w:noWrap/>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 </w:t>
            </w:r>
          </w:p>
        </w:tc>
        <w:tc>
          <w:tcPr>
            <w:tcW w:w="1700" w:type="dxa"/>
            <w:tcBorders>
              <w:top w:val="nil"/>
              <w:left w:val="nil"/>
              <w:bottom w:val="single" w:sz="4" w:space="0" w:color="auto"/>
              <w:right w:val="single" w:sz="4" w:space="0" w:color="auto"/>
            </w:tcBorders>
            <w:shd w:val="clear" w:color="auto" w:fill="auto"/>
            <w:noWrap/>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 </w:t>
            </w:r>
          </w:p>
        </w:tc>
      </w:tr>
      <w:tr w:rsidR="005B6989" w:rsidRPr="005F1DF7" w:rsidTr="005F1DF7">
        <w:trPr>
          <w:trHeight w:val="299"/>
        </w:trPr>
        <w:tc>
          <w:tcPr>
            <w:tcW w:w="1520" w:type="dxa"/>
            <w:vMerge/>
            <w:tcBorders>
              <w:top w:val="nil"/>
              <w:left w:val="single" w:sz="4" w:space="0" w:color="auto"/>
              <w:bottom w:val="single" w:sz="8" w:space="0" w:color="000000"/>
              <w:right w:val="single" w:sz="4" w:space="0" w:color="auto"/>
            </w:tcBorders>
            <w:hideMark/>
          </w:tcPr>
          <w:p w:rsidR="005B6989" w:rsidRPr="005F1DF7" w:rsidRDefault="005B6989" w:rsidP="005F1DF7">
            <w:pPr>
              <w:pStyle w:val="interviewerinstruction"/>
              <w:rPr>
                <w:rFonts w:ascii="Times New Roman" w:hAnsi="Times New Roman"/>
              </w:rPr>
            </w:pPr>
          </w:p>
        </w:tc>
        <w:tc>
          <w:tcPr>
            <w:tcW w:w="5520" w:type="dxa"/>
            <w:tcBorders>
              <w:top w:val="nil"/>
              <w:left w:val="nil"/>
              <w:bottom w:val="single" w:sz="8" w:space="0" w:color="auto"/>
              <w:right w:val="single" w:sz="4" w:space="0" w:color="auto"/>
            </w:tcBorders>
            <w:shd w:val="clear" w:color="auto" w:fill="auto"/>
            <w:hideMark/>
          </w:tcPr>
          <w:p w:rsidR="005B6989" w:rsidRPr="005F1DF7" w:rsidRDefault="005B6989" w:rsidP="005F1DF7">
            <w:pPr>
              <w:pStyle w:val="tabletext"/>
              <w:rPr>
                <w:rFonts w:ascii="Times New Roman" w:eastAsia="Calibri" w:hAnsi="Times New Roman" w:cs="Times New Roman"/>
              </w:rPr>
            </w:pPr>
            <w:r w:rsidRPr="005F1DF7">
              <w:rPr>
                <w:rFonts w:ascii="Times New Roman" w:hAnsi="Times New Roman" w:cs="Times New Roman"/>
              </w:rPr>
              <w:t>Grubs, snails or insects</w:t>
            </w:r>
          </w:p>
        </w:tc>
        <w:tc>
          <w:tcPr>
            <w:tcW w:w="540" w:type="dxa"/>
            <w:tcBorders>
              <w:top w:val="nil"/>
              <w:left w:val="nil"/>
              <w:bottom w:val="single" w:sz="8" w:space="0" w:color="auto"/>
              <w:right w:val="single" w:sz="4" w:space="0" w:color="auto"/>
            </w:tcBorders>
            <w:shd w:val="clear" w:color="auto" w:fill="auto"/>
            <w:noWrap/>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 </w:t>
            </w:r>
          </w:p>
        </w:tc>
        <w:tc>
          <w:tcPr>
            <w:tcW w:w="1700" w:type="dxa"/>
            <w:tcBorders>
              <w:top w:val="nil"/>
              <w:left w:val="nil"/>
              <w:bottom w:val="single" w:sz="8" w:space="0" w:color="auto"/>
              <w:right w:val="single" w:sz="4" w:space="0" w:color="auto"/>
            </w:tcBorders>
            <w:shd w:val="clear" w:color="auto" w:fill="auto"/>
            <w:noWrap/>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 </w:t>
            </w:r>
          </w:p>
        </w:tc>
      </w:tr>
      <w:tr w:rsidR="005B6989" w:rsidRPr="005F1DF7" w:rsidTr="005F1DF7">
        <w:trPr>
          <w:trHeight w:val="476"/>
        </w:trPr>
        <w:tc>
          <w:tcPr>
            <w:tcW w:w="1520" w:type="dxa"/>
            <w:tcBorders>
              <w:top w:val="nil"/>
              <w:left w:val="single" w:sz="4" w:space="0" w:color="auto"/>
              <w:bottom w:val="single" w:sz="8" w:space="0" w:color="auto"/>
              <w:right w:val="single" w:sz="4" w:space="0" w:color="auto"/>
            </w:tcBorders>
            <w:shd w:val="clear" w:color="auto" w:fill="auto"/>
            <w:hideMark/>
          </w:tcPr>
          <w:p w:rsidR="005B6989" w:rsidRPr="005F1DF7" w:rsidRDefault="005B6989" w:rsidP="005F1DF7">
            <w:pPr>
              <w:pStyle w:val="interviewerinstruction"/>
              <w:rPr>
                <w:rFonts w:ascii="Times New Roman" w:hAnsi="Times New Roman"/>
              </w:rPr>
            </w:pPr>
            <w:r w:rsidRPr="005F1DF7">
              <w:rPr>
                <w:rFonts w:ascii="Times New Roman" w:hAnsi="Times New Roman"/>
                <w:b/>
                <w:bCs/>
              </w:rPr>
              <w:t>Group 5</w:t>
            </w:r>
            <w:r w:rsidRPr="005F1DF7">
              <w:rPr>
                <w:rFonts w:ascii="Times New Roman" w:hAnsi="Times New Roman"/>
              </w:rPr>
              <w:t xml:space="preserve">: </w:t>
            </w:r>
            <w:r w:rsidRPr="005F1DF7">
              <w:rPr>
                <w:rFonts w:ascii="Times New Roman" w:hAnsi="Times New Roman"/>
              </w:rPr>
              <w:br/>
              <w:t>Eggs</w:t>
            </w:r>
          </w:p>
        </w:tc>
        <w:tc>
          <w:tcPr>
            <w:tcW w:w="5520" w:type="dxa"/>
            <w:tcBorders>
              <w:top w:val="nil"/>
              <w:left w:val="nil"/>
              <w:bottom w:val="single" w:sz="8" w:space="0" w:color="auto"/>
              <w:right w:val="single" w:sz="4" w:space="0" w:color="auto"/>
            </w:tcBorders>
            <w:shd w:val="clear" w:color="auto" w:fill="auto"/>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Eggs</w:t>
            </w:r>
          </w:p>
        </w:tc>
        <w:tc>
          <w:tcPr>
            <w:tcW w:w="540" w:type="dxa"/>
            <w:tcBorders>
              <w:top w:val="nil"/>
              <w:left w:val="nil"/>
              <w:bottom w:val="single" w:sz="8" w:space="0" w:color="auto"/>
              <w:right w:val="single" w:sz="4" w:space="0" w:color="auto"/>
            </w:tcBorders>
            <w:shd w:val="clear" w:color="auto" w:fill="auto"/>
            <w:noWrap/>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 </w:t>
            </w:r>
          </w:p>
        </w:tc>
        <w:tc>
          <w:tcPr>
            <w:tcW w:w="1700" w:type="dxa"/>
            <w:tcBorders>
              <w:top w:val="nil"/>
              <w:left w:val="nil"/>
              <w:bottom w:val="single" w:sz="8" w:space="0" w:color="auto"/>
              <w:right w:val="single" w:sz="4" w:space="0" w:color="auto"/>
            </w:tcBorders>
            <w:shd w:val="clear" w:color="auto" w:fill="auto"/>
            <w:noWrap/>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 </w:t>
            </w:r>
          </w:p>
        </w:tc>
      </w:tr>
      <w:tr w:rsidR="005B6989" w:rsidRPr="005F1DF7" w:rsidTr="005F1DF7">
        <w:trPr>
          <w:trHeight w:val="544"/>
        </w:trPr>
        <w:tc>
          <w:tcPr>
            <w:tcW w:w="1520" w:type="dxa"/>
            <w:vMerge w:val="restart"/>
            <w:tcBorders>
              <w:top w:val="nil"/>
              <w:left w:val="single" w:sz="4" w:space="0" w:color="auto"/>
              <w:bottom w:val="single" w:sz="8" w:space="0" w:color="000000"/>
              <w:right w:val="single" w:sz="4" w:space="0" w:color="auto"/>
            </w:tcBorders>
            <w:shd w:val="clear" w:color="auto" w:fill="auto"/>
            <w:hideMark/>
          </w:tcPr>
          <w:p w:rsidR="005B6989" w:rsidRPr="005F1DF7" w:rsidRDefault="005B6989" w:rsidP="005F1DF7">
            <w:pPr>
              <w:pStyle w:val="interviewerinstruction"/>
              <w:rPr>
                <w:rFonts w:ascii="Times New Roman" w:hAnsi="Times New Roman"/>
              </w:rPr>
            </w:pPr>
            <w:r w:rsidRPr="005F1DF7">
              <w:rPr>
                <w:rFonts w:ascii="Times New Roman" w:hAnsi="Times New Roman"/>
                <w:b/>
                <w:bCs/>
              </w:rPr>
              <w:t>Group 6</w:t>
            </w:r>
            <w:r w:rsidRPr="005F1DF7">
              <w:rPr>
                <w:rFonts w:ascii="Times New Roman" w:hAnsi="Times New Roman"/>
              </w:rPr>
              <w:t xml:space="preserve">: </w:t>
            </w:r>
            <w:r w:rsidRPr="005F1DF7">
              <w:rPr>
                <w:rFonts w:ascii="Times New Roman" w:hAnsi="Times New Roman"/>
              </w:rPr>
              <w:br/>
              <w:t>Vitamin A fruits and vegetables</w:t>
            </w:r>
          </w:p>
        </w:tc>
        <w:tc>
          <w:tcPr>
            <w:tcW w:w="5520" w:type="dxa"/>
            <w:tcBorders>
              <w:top w:val="nil"/>
              <w:left w:val="nil"/>
              <w:bottom w:val="single" w:sz="4" w:space="0" w:color="auto"/>
              <w:right w:val="single" w:sz="4" w:space="0" w:color="auto"/>
            </w:tcBorders>
            <w:shd w:val="clear" w:color="auto" w:fill="auto"/>
            <w:hideMark/>
          </w:tcPr>
          <w:p w:rsidR="005B6989" w:rsidRPr="005F1DF7" w:rsidRDefault="005B6989" w:rsidP="005F1DF7">
            <w:pPr>
              <w:pStyle w:val="tabletext"/>
              <w:rPr>
                <w:rFonts w:ascii="Times New Roman" w:eastAsia="Calibri" w:hAnsi="Times New Roman" w:cs="Times New Roman"/>
              </w:rPr>
            </w:pPr>
            <w:r w:rsidRPr="005F1DF7">
              <w:rPr>
                <w:rFonts w:ascii="Times New Roman" w:hAnsi="Times New Roman" w:cs="Times New Roman"/>
              </w:rPr>
              <w:t>Pumpkin, carrots, squash or sweet potatoes that are yellow or orange inside</w:t>
            </w:r>
          </w:p>
        </w:tc>
        <w:tc>
          <w:tcPr>
            <w:tcW w:w="540" w:type="dxa"/>
            <w:tcBorders>
              <w:top w:val="nil"/>
              <w:left w:val="nil"/>
              <w:bottom w:val="single" w:sz="4" w:space="0" w:color="auto"/>
              <w:right w:val="single" w:sz="4" w:space="0" w:color="auto"/>
            </w:tcBorders>
            <w:shd w:val="clear" w:color="auto" w:fill="auto"/>
            <w:noWrap/>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 </w:t>
            </w:r>
          </w:p>
        </w:tc>
        <w:tc>
          <w:tcPr>
            <w:tcW w:w="1700" w:type="dxa"/>
            <w:tcBorders>
              <w:top w:val="nil"/>
              <w:left w:val="nil"/>
              <w:bottom w:val="single" w:sz="4" w:space="0" w:color="auto"/>
              <w:right w:val="single" w:sz="4" w:space="0" w:color="auto"/>
            </w:tcBorders>
            <w:shd w:val="clear" w:color="auto" w:fill="auto"/>
            <w:noWrap/>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 </w:t>
            </w:r>
          </w:p>
        </w:tc>
      </w:tr>
      <w:tr w:rsidR="005B6989" w:rsidRPr="005F1DF7" w:rsidTr="005F1DF7">
        <w:trPr>
          <w:trHeight w:val="286"/>
        </w:trPr>
        <w:tc>
          <w:tcPr>
            <w:tcW w:w="1520" w:type="dxa"/>
            <w:vMerge/>
            <w:tcBorders>
              <w:top w:val="nil"/>
              <w:left w:val="single" w:sz="4" w:space="0" w:color="auto"/>
              <w:bottom w:val="single" w:sz="8" w:space="0" w:color="000000"/>
              <w:right w:val="single" w:sz="4" w:space="0" w:color="auto"/>
            </w:tcBorders>
            <w:hideMark/>
          </w:tcPr>
          <w:p w:rsidR="005B6989" w:rsidRPr="005F1DF7" w:rsidRDefault="005B6989" w:rsidP="005F1DF7">
            <w:pPr>
              <w:pStyle w:val="interviewerinstruction"/>
              <w:rPr>
                <w:rFonts w:ascii="Times New Roman" w:hAnsi="Times New Roman"/>
              </w:rPr>
            </w:pPr>
          </w:p>
        </w:tc>
        <w:tc>
          <w:tcPr>
            <w:tcW w:w="5520" w:type="dxa"/>
            <w:tcBorders>
              <w:top w:val="nil"/>
              <w:left w:val="nil"/>
              <w:bottom w:val="single" w:sz="4" w:space="0" w:color="auto"/>
              <w:right w:val="single" w:sz="4" w:space="0" w:color="auto"/>
            </w:tcBorders>
            <w:shd w:val="clear" w:color="auto" w:fill="auto"/>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Any dark green vegetables [</w:t>
            </w:r>
            <w:r w:rsidRPr="005F1DF7">
              <w:rPr>
                <w:rStyle w:val="adaptationinstructionChar"/>
                <w:rFonts w:ascii="Times New Roman" w:hAnsi="Times New Roman"/>
              </w:rPr>
              <w:t>insert local examples</w:t>
            </w:r>
            <w:r w:rsidRPr="005F1DF7">
              <w:rPr>
                <w:rFonts w:ascii="Times New Roman" w:hAnsi="Times New Roman" w:cs="Times New Roman"/>
              </w:rPr>
              <w:t>]</w:t>
            </w:r>
          </w:p>
        </w:tc>
        <w:tc>
          <w:tcPr>
            <w:tcW w:w="540" w:type="dxa"/>
            <w:tcBorders>
              <w:top w:val="nil"/>
              <w:left w:val="nil"/>
              <w:bottom w:val="single" w:sz="4" w:space="0" w:color="auto"/>
              <w:right w:val="single" w:sz="4" w:space="0" w:color="auto"/>
            </w:tcBorders>
            <w:shd w:val="clear" w:color="auto" w:fill="auto"/>
            <w:noWrap/>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 </w:t>
            </w:r>
          </w:p>
        </w:tc>
        <w:tc>
          <w:tcPr>
            <w:tcW w:w="1700" w:type="dxa"/>
            <w:tcBorders>
              <w:top w:val="nil"/>
              <w:left w:val="nil"/>
              <w:bottom w:val="single" w:sz="4" w:space="0" w:color="auto"/>
              <w:right w:val="single" w:sz="4" w:space="0" w:color="auto"/>
            </w:tcBorders>
            <w:shd w:val="clear" w:color="auto" w:fill="auto"/>
            <w:noWrap/>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 </w:t>
            </w:r>
          </w:p>
        </w:tc>
      </w:tr>
      <w:tr w:rsidR="005B6989" w:rsidRPr="005F1DF7" w:rsidTr="005F1DF7">
        <w:trPr>
          <w:trHeight w:val="476"/>
        </w:trPr>
        <w:tc>
          <w:tcPr>
            <w:tcW w:w="1520" w:type="dxa"/>
            <w:vMerge/>
            <w:tcBorders>
              <w:top w:val="nil"/>
              <w:left w:val="single" w:sz="4" w:space="0" w:color="auto"/>
              <w:bottom w:val="single" w:sz="8" w:space="0" w:color="000000"/>
              <w:right w:val="single" w:sz="4" w:space="0" w:color="auto"/>
            </w:tcBorders>
            <w:hideMark/>
          </w:tcPr>
          <w:p w:rsidR="005B6989" w:rsidRPr="005F1DF7" w:rsidRDefault="005B6989" w:rsidP="005F1DF7">
            <w:pPr>
              <w:pStyle w:val="interviewerinstruction"/>
              <w:rPr>
                <w:rFonts w:ascii="Times New Roman" w:hAnsi="Times New Roman"/>
              </w:rPr>
            </w:pPr>
          </w:p>
        </w:tc>
        <w:tc>
          <w:tcPr>
            <w:tcW w:w="5520" w:type="dxa"/>
            <w:tcBorders>
              <w:top w:val="nil"/>
              <w:left w:val="nil"/>
              <w:bottom w:val="single" w:sz="4" w:space="0" w:color="auto"/>
              <w:right w:val="single" w:sz="4" w:space="0" w:color="auto"/>
            </w:tcBorders>
            <w:shd w:val="clear" w:color="auto" w:fill="auto"/>
            <w:hideMark/>
          </w:tcPr>
          <w:p w:rsidR="005B6989" w:rsidRPr="005F1DF7" w:rsidRDefault="005B6989" w:rsidP="005F1DF7">
            <w:pPr>
              <w:pStyle w:val="tabletext"/>
              <w:rPr>
                <w:rFonts w:ascii="Times New Roman" w:eastAsia="Calibri" w:hAnsi="Times New Roman" w:cs="Times New Roman"/>
              </w:rPr>
            </w:pPr>
            <w:r w:rsidRPr="005F1DF7">
              <w:rPr>
                <w:rFonts w:ascii="Times New Roman" w:hAnsi="Times New Roman" w:cs="Times New Roman"/>
              </w:rPr>
              <w:t xml:space="preserve">Ripe mangoes (fresh or dried [not green]), ripe papayas (fresh or dried), musk melon </w:t>
            </w:r>
            <w:r w:rsidRPr="005F1DF7">
              <w:rPr>
                <w:rStyle w:val="adaptationinstructionChar"/>
                <w:rFonts w:ascii="Times New Roman" w:hAnsi="Times New Roman"/>
              </w:rPr>
              <w:t>[insert other local vitamin-A-rich fruits]</w:t>
            </w:r>
          </w:p>
        </w:tc>
        <w:tc>
          <w:tcPr>
            <w:tcW w:w="540" w:type="dxa"/>
            <w:tcBorders>
              <w:top w:val="nil"/>
              <w:left w:val="nil"/>
              <w:bottom w:val="single" w:sz="4" w:space="0" w:color="auto"/>
              <w:right w:val="single" w:sz="4" w:space="0" w:color="auto"/>
            </w:tcBorders>
            <w:shd w:val="clear" w:color="auto" w:fill="auto"/>
            <w:noWrap/>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 </w:t>
            </w:r>
          </w:p>
        </w:tc>
        <w:tc>
          <w:tcPr>
            <w:tcW w:w="1700" w:type="dxa"/>
            <w:tcBorders>
              <w:top w:val="nil"/>
              <w:left w:val="nil"/>
              <w:bottom w:val="single" w:sz="4" w:space="0" w:color="auto"/>
              <w:right w:val="single" w:sz="4" w:space="0" w:color="auto"/>
            </w:tcBorders>
            <w:shd w:val="clear" w:color="auto" w:fill="auto"/>
            <w:noWrap/>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 </w:t>
            </w:r>
          </w:p>
        </w:tc>
      </w:tr>
      <w:tr w:rsidR="005B6989" w:rsidRPr="005F1DF7" w:rsidTr="005F1DF7">
        <w:trPr>
          <w:trHeight w:val="299"/>
        </w:trPr>
        <w:tc>
          <w:tcPr>
            <w:tcW w:w="1520" w:type="dxa"/>
            <w:vMerge/>
            <w:tcBorders>
              <w:top w:val="nil"/>
              <w:left w:val="single" w:sz="4" w:space="0" w:color="auto"/>
              <w:bottom w:val="single" w:sz="8" w:space="0" w:color="000000"/>
              <w:right w:val="single" w:sz="4" w:space="0" w:color="auto"/>
            </w:tcBorders>
            <w:hideMark/>
          </w:tcPr>
          <w:p w:rsidR="005B6989" w:rsidRPr="005F1DF7" w:rsidRDefault="005B6989" w:rsidP="005F1DF7">
            <w:pPr>
              <w:pStyle w:val="interviewerinstruction"/>
              <w:rPr>
                <w:rFonts w:ascii="Times New Roman" w:hAnsi="Times New Roman"/>
              </w:rPr>
            </w:pPr>
          </w:p>
        </w:tc>
        <w:tc>
          <w:tcPr>
            <w:tcW w:w="5520" w:type="dxa"/>
            <w:tcBorders>
              <w:top w:val="nil"/>
              <w:left w:val="nil"/>
              <w:bottom w:val="single" w:sz="8" w:space="0" w:color="auto"/>
              <w:right w:val="single" w:sz="4" w:space="0" w:color="auto"/>
            </w:tcBorders>
            <w:shd w:val="clear" w:color="auto" w:fill="auto"/>
            <w:noWrap/>
            <w:hideMark/>
          </w:tcPr>
          <w:p w:rsidR="005B6989" w:rsidRPr="005F1DF7" w:rsidRDefault="005B6989" w:rsidP="005F1DF7">
            <w:pPr>
              <w:pStyle w:val="tabletext"/>
              <w:rPr>
                <w:rFonts w:ascii="Times New Roman" w:eastAsia="Calibri" w:hAnsi="Times New Roman" w:cs="Times New Roman"/>
              </w:rPr>
            </w:pPr>
            <w:r w:rsidRPr="005F1DF7">
              <w:rPr>
                <w:rFonts w:ascii="Times New Roman" w:hAnsi="Times New Roman" w:cs="Times New Roman"/>
              </w:rPr>
              <w:t>Foods made with red palm oil, red palm nut or red palm nut pulp sauce</w:t>
            </w:r>
          </w:p>
        </w:tc>
        <w:tc>
          <w:tcPr>
            <w:tcW w:w="540" w:type="dxa"/>
            <w:tcBorders>
              <w:top w:val="nil"/>
              <w:left w:val="nil"/>
              <w:bottom w:val="single" w:sz="8" w:space="0" w:color="auto"/>
              <w:right w:val="single" w:sz="4" w:space="0" w:color="auto"/>
            </w:tcBorders>
            <w:shd w:val="clear" w:color="auto" w:fill="auto"/>
            <w:noWrap/>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 </w:t>
            </w:r>
          </w:p>
        </w:tc>
        <w:tc>
          <w:tcPr>
            <w:tcW w:w="1700" w:type="dxa"/>
            <w:tcBorders>
              <w:top w:val="nil"/>
              <w:left w:val="nil"/>
              <w:bottom w:val="single" w:sz="8" w:space="0" w:color="auto"/>
              <w:right w:val="single" w:sz="4" w:space="0" w:color="auto"/>
            </w:tcBorders>
            <w:shd w:val="clear" w:color="auto" w:fill="auto"/>
            <w:noWrap/>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 </w:t>
            </w:r>
          </w:p>
        </w:tc>
      </w:tr>
      <w:tr w:rsidR="005B6989" w:rsidRPr="005F1DF7" w:rsidTr="005F1DF7">
        <w:trPr>
          <w:trHeight w:val="1165"/>
        </w:trPr>
        <w:tc>
          <w:tcPr>
            <w:tcW w:w="1520" w:type="dxa"/>
            <w:tcBorders>
              <w:top w:val="nil"/>
              <w:left w:val="single" w:sz="4" w:space="0" w:color="auto"/>
              <w:bottom w:val="single" w:sz="8" w:space="0" w:color="auto"/>
              <w:right w:val="single" w:sz="4" w:space="0" w:color="auto"/>
            </w:tcBorders>
            <w:shd w:val="clear" w:color="auto" w:fill="auto"/>
            <w:hideMark/>
          </w:tcPr>
          <w:p w:rsidR="005B6989" w:rsidRPr="005F1DF7" w:rsidRDefault="005B6989" w:rsidP="005F1DF7">
            <w:pPr>
              <w:pStyle w:val="interviewerinstruction"/>
              <w:rPr>
                <w:rFonts w:ascii="Times New Roman" w:hAnsi="Times New Roman"/>
              </w:rPr>
            </w:pPr>
            <w:r w:rsidRPr="005F1DF7">
              <w:rPr>
                <w:rFonts w:ascii="Times New Roman" w:hAnsi="Times New Roman"/>
                <w:b/>
                <w:bCs/>
              </w:rPr>
              <w:t>Group 7</w:t>
            </w:r>
            <w:r w:rsidRPr="005F1DF7">
              <w:rPr>
                <w:rFonts w:ascii="Times New Roman" w:hAnsi="Times New Roman"/>
              </w:rPr>
              <w:t xml:space="preserve">: </w:t>
            </w:r>
            <w:r w:rsidRPr="005F1DF7">
              <w:rPr>
                <w:rFonts w:ascii="Times New Roman" w:hAnsi="Times New Roman"/>
              </w:rPr>
              <w:br/>
              <w:t>Other fruits and vegetables</w:t>
            </w:r>
          </w:p>
        </w:tc>
        <w:tc>
          <w:tcPr>
            <w:tcW w:w="5520" w:type="dxa"/>
            <w:tcBorders>
              <w:top w:val="nil"/>
              <w:left w:val="nil"/>
              <w:bottom w:val="single" w:sz="8" w:space="0" w:color="auto"/>
              <w:right w:val="single" w:sz="4" w:space="0" w:color="auto"/>
            </w:tcBorders>
            <w:shd w:val="clear" w:color="auto" w:fill="auto"/>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Any other fruits or vegetables</w:t>
            </w:r>
          </w:p>
        </w:tc>
        <w:tc>
          <w:tcPr>
            <w:tcW w:w="540" w:type="dxa"/>
            <w:tcBorders>
              <w:top w:val="nil"/>
              <w:left w:val="nil"/>
              <w:bottom w:val="single" w:sz="8" w:space="0" w:color="auto"/>
              <w:right w:val="single" w:sz="4" w:space="0" w:color="auto"/>
            </w:tcBorders>
            <w:shd w:val="clear" w:color="auto" w:fill="auto"/>
            <w:noWrap/>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 </w:t>
            </w:r>
          </w:p>
        </w:tc>
        <w:tc>
          <w:tcPr>
            <w:tcW w:w="1700" w:type="dxa"/>
            <w:tcBorders>
              <w:top w:val="nil"/>
              <w:left w:val="nil"/>
              <w:bottom w:val="single" w:sz="8" w:space="0" w:color="auto"/>
              <w:right w:val="single" w:sz="4" w:space="0" w:color="auto"/>
            </w:tcBorders>
            <w:shd w:val="clear" w:color="auto" w:fill="auto"/>
            <w:noWrap/>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 </w:t>
            </w:r>
          </w:p>
        </w:tc>
      </w:tr>
      <w:tr w:rsidR="005B6989" w:rsidRPr="005F1DF7" w:rsidTr="005F1DF7">
        <w:trPr>
          <w:trHeight w:val="286"/>
        </w:trPr>
        <w:tc>
          <w:tcPr>
            <w:tcW w:w="1520" w:type="dxa"/>
            <w:vMerge w:val="restart"/>
            <w:tcBorders>
              <w:top w:val="single" w:sz="4" w:space="0" w:color="auto"/>
              <w:left w:val="single" w:sz="4" w:space="0" w:color="auto"/>
              <w:right w:val="single" w:sz="4" w:space="0" w:color="auto"/>
            </w:tcBorders>
            <w:shd w:val="clear" w:color="auto" w:fill="auto"/>
            <w:hideMark/>
          </w:tcPr>
          <w:p w:rsidR="005B6989" w:rsidRPr="005F1DF7" w:rsidRDefault="005B6989" w:rsidP="005F1DF7">
            <w:pPr>
              <w:pStyle w:val="interviewerinstruction"/>
              <w:rPr>
                <w:rFonts w:ascii="Times New Roman" w:hAnsi="Times New Roman"/>
              </w:rPr>
            </w:pPr>
            <w:r w:rsidRPr="005F1DF7">
              <w:rPr>
                <w:rFonts w:ascii="Times New Roman" w:hAnsi="Times New Roman"/>
                <w:b/>
                <w:bCs/>
              </w:rPr>
              <w:t>Others</w:t>
            </w:r>
            <w:r w:rsidRPr="005F1DF7">
              <w:rPr>
                <w:rFonts w:ascii="Times New Roman" w:hAnsi="Times New Roman"/>
              </w:rPr>
              <w:t xml:space="preserve"> </w:t>
            </w:r>
            <w:r w:rsidRPr="005F1DF7">
              <w:rPr>
                <w:rFonts w:ascii="Times New Roman" w:hAnsi="Times New Roman"/>
              </w:rPr>
              <w:br/>
              <w:t>(not counted in the dietary diversity score)</w:t>
            </w:r>
          </w:p>
        </w:tc>
        <w:tc>
          <w:tcPr>
            <w:tcW w:w="5520" w:type="dxa"/>
            <w:tcBorders>
              <w:top w:val="single" w:sz="4" w:space="0" w:color="auto"/>
              <w:left w:val="nil"/>
              <w:bottom w:val="single" w:sz="4" w:space="0" w:color="auto"/>
              <w:right w:val="single" w:sz="4" w:space="0" w:color="auto"/>
            </w:tcBorders>
            <w:shd w:val="clear" w:color="auto" w:fill="auto"/>
            <w:hideMark/>
          </w:tcPr>
          <w:p w:rsidR="005B6989" w:rsidRPr="005F1DF7" w:rsidRDefault="005B6989" w:rsidP="005F1DF7">
            <w:pPr>
              <w:pStyle w:val="tabletext"/>
              <w:rPr>
                <w:rFonts w:ascii="Times New Roman" w:eastAsia="Calibri" w:hAnsi="Times New Roman" w:cs="Times New Roman"/>
              </w:rPr>
            </w:pPr>
            <w:r w:rsidRPr="005F1DF7">
              <w:rPr>
                <w:rFonts w:ascii="Times New Roman" w:hAnsi="Times New Roman" w:cs="Times New Roman"/>
              </w:rPr>
              <w:t>Any oil, fats, or butter or foods made with any of these</w:t>
            </w:r>
          </w:p>
        </w:tc>
        <w:tc>
          <w:tcPr>
            <w:tcW w:w="540" w:type="dxa"/>
            <w:tcBorders>
              <w:top w:val="single" w:sz="4" w:space="0" w:color="auto"/>
              <w:left w:val="nil"/>
              <w:bottom w:val="single" w:sz="4" w:space="0" w:color="auto"/>
              <w:right w:val="single" w:sz="4" w:space="0" w:color="auto"/>
            </w:tcBorders>
            <w:shd w:val="clear" w:color="auto" w:fill="auto"/>
            <w:noWrap/>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 </w:t>
            </w:r>
          </w:p>
        </w:tc>
        <w:tc>
          <w:tcPr>
            <w:tcW w:w="1700" w:type="dxa"/>
            <w:tcBorders>
              <w:top w:val="single" w:sz="4" w:space="0" w:color="auto"/>
              <w:left w:val="nil"/>
              <w:bottom w:val="single" w:sz="4" w:space="0" w:color="auto"/>
              <w:right w:val="single" w:sz="4" w:space="0" w:color="auto"/>
            </w:tcBorders>
            <w:shd w:val="clear" w:color="auto" w:fill="auto"/>
            <w:noWrap/>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 </w:t>
            </w:r>
          </w:p>
        </w:tc>
      </w:tr>
      <w:tr w:rsidR="005B6989" w:rsidRPr="005F1DF7" w:rsidTr="005F1DF7">
        <w:trPr>
          <w:trHeight w:val="510"/>
        </w:trPr>
        <w:tc>
          <w:tcPr>
            <w:tcW w:w="1520" w:type="dxa"/>
            <w:vMerge/>
            <w:tcBorders>
              <w:left w:val="single" w:sz="4" w:space="0" w:color="auto"/>
              <w:right w:val="single" w:sz="4" w:space="0" w:color="auto"/>
            </w:tcBorders>
            <w:hideMark/>
          </w:tcPr>
          <w:p w:rsidR="005B6989" w:rsidRPr="005F1DF7" w:rsidRDefault="005B6989" w:rsidP="005F1DF7">
            <w:pPr>
              <w:pStyle w:val="interviewerinstruction"/>
              <w:rPr>
                <w:rFonts w:ascii="Times New Roman" w:eastAsia="Times New Roman" w:hAnsi="Times New Roman"/>
                <w:color w:val="000000"/>
                <w:sz w:val="18"/>
                <w:szCs w:val="18"/>
              </w:rPr>
            </w:pPr>
          </w:p>
        </w:tc>
        <w:tc>
          <w:tcPr>
            <w:tcW w:w="5520" w:type="dxa"/>
            <w:tcBorders>
              <w:top w:val="nil"/>
              <w:left w:val="nil"/>
              <w:bottom w:val="single" w:sz="4" w:space="0" w:color="auto"/>
              <w:right w:val="single" w:sz="4" w:space="0" w:color="auto"/>
            </w:tcBorders>
            <w:shd w:val="clear" w:color="auto" w:fill="auto"/>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Any sugary foods, such as chocolates, sweets, candies, pastries, cakes or biscuits</w:t>
            </w:r>
          </w:p>
        </w:tc>
        <w:tc>
          <w:tcPr>
            <w:tcW w:w="540" w:type="dxa"/>
            <w:tcBorders>
              <w:top w:val="nil"/>
              <w:left w:val="nil"/>
              <w:bottom w:val="single" w:sz="4" w:space="0" w:color="auto"/>
              <w:right w:val="single" w:sz="4" w:space="0" w:color="auto"/>
            </w:tcBorders>
            <w:shd w:val="clear" w:color="auto" w:fill="auto"/>
            <w:noWrap/>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 </w:t>
            </w:r>
          </w:p>
        </w:tc>
        <w:tc>
          <w:tcPr>
            <w:tcW w:w="1700" w:type="dxa"/>
            <w:tcBorders>
              <w:top w:val="nil"/>
              <w:left w:val="nil"/>
              <w:bottom w:val="single" w:sz="4" w:space="0" w:color="auto"/>
              <w:right w:val="single" w:sz="4" w:space="0" w:color="auto"/>
            </w:tcBorders>
            <w:shd w:val="clear" w:color="auto" w:fill="auto"/>
            <w:noWrap/>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 </w:t>
            </w:r>
          </w:p>
        </w:tc>
      </w:tr>
      <w:tr w:rsidR="005B6989" w:rsidRPr="005F1DF7" w:rsidTr="005C24D5">
        <w:trPr>
          <w:trHeight w:val="537"/>
        </w:trPr>
        <w:tc>
          <w:tcPr>
            <w:tcW w:w="1520" w:type="dxa"/>
            <w:vMerge/>
            <w:tcBorders>
              <w:left w:val="single" w:sz="4" w:space="0" w:color="auto"/>
              <w:bottom w:val="single" w:sz="4" w:space="0" w:color="auto"/>
              <w:right w:val="single" w:sz="4" w:space="0" w:color="auto"/>
            </w:tcBorders>
            <w:shd w:val="clear" w:color="auto" w:fill="auto"/>
            <w:hideMark/>
          </w:tcPr>
          <w:p w:rsidR="005B6989" w:rsidRPr="005F1DF7" w:rsidRDefault="005B6989" w:rsidP="005F1DF7">
            <w:pPr>
              <w:pStyle w:val="interviewerinstruction"/>
              <w:rPr>
                <w:rFonts w:ascii="Times New Roman" w:eastAsia="Times New Roman" w:hAnsi="Times New Roman"/>
                <w:color w:val="000000"/>
                <w:sz w:val="18"/>
                <w:szCs w:val="18"/>
              </w:rPr>
            </w:pPr>
          </w:p>
        </w:tc>
        <w:tc>
          <w:tcPr>
            <w:tcW w:w="5520" w:type="dxa"/>
            <w:tcBorders>
              <w:top w:val="nil"/>
              <w:left w:val="nil"/>
              <w:bottom w:val="single" w:sz="4" w:space="0" w:color="auto"/>
              <w:right w:val="single" w:sz="4" w:space="0" w:color="auto"/>
            </w:tcBorders>
            <w:shd w:val="clear" w:color="auto" w:fill="auto"/>
            <w:noWrap/>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Condiments for flavour, such as chillies, spices, herbs or fish powder</w:t>
            </w:r>
          </w:p>
        </w:tc>
        <w:tc>
          <w:tcPr>
            <w:tcW w:w="540" w:type="dxa"/>
            <w:tcBorders>
              <w:top w:val="nil"/>
              <w:left w:val="nil"/>
              <w:bottom w:val="single" w:sz="4" w:space="0" w:color="auto"/>
              <w:right w:val="single" w:sz="4" w:space="0" w:color="auto"/>
            </w:tcBorders>
            <w:shd w:val="clear" w:color="auto" w:fill="auto"/>
            <w:noWrap/>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 </w:t>
            </w:r>
          </w:p>
        </w:tc>
        <w:tc>
          <w:tcPr>
            <w:tcW w:w="1700" w:type="dxa"/>
            <w:tcBorders>
              <w:top w:val="nil"/>
              <w:left w:val="nil"/>
              <w:bottom w:val="single" w:sz="4" w:space="0" w:color="auto"/>
              <w:right w:val="single" w:sz="4" w:space="0" w:color="auto"/>
            </w:tcBorders>
            <w:shd w:val="clear" w:color="auto" w:fill="auto"/>
            <w:noWrap/>
            <w:hideMark/>
          </w:tcPr>
          <w:p w:rsidR="005B6989" w:rsidRPr="005F1DF7" w:rsidRDefault="005B6989" w:rsidP="005F1DF7">
            <w:pPr>
              <w:pStyle w:val="tabletext"/>
              <w:rPr>
                <w:rFonts w:ascii="Times New Roman" w:hAnsi="Times New Roman" w:cs="Times New Roman"/>
              </w:rPr>
            </w:pPr>
            <w:r w:rsidRPr="005F1DF7">
              <w:rPr>
                <w:rFonts w:ascii="Times New Roman" w:hAnsi="Times New Roman" w:cs="Times New Roman"/>
              </w:rPr>
              <w:t> </w:t>
            </w:r>
          </w:p>
        </w:tc>
      </w:tr>
    </w:tbl>
    <w:p w:rsidR="005B6989" w:rsidRPr="005F1DF7" w:rsidRDefault="005B6989" w:rsidP="005B6989"/>
    <w:p w:rsidR="005B6989" w:rsidRPr="005F1DF7" w:rsidRDefault="005B6989" w:rsidP="005B6989">
      <w:pPr>
        <w:pStyle w:val="answersimple"/>
      </w:pPr>
      <w:r w:rsidRPr="005F1DF7">
        <w:t>The baby does not consume any food other than breastmilk</w:t>
      </w:r>
    </w:p>
    <w:p w:rsidR="005B6989" w:rsidRPr="005F1DF7" w:rsidRDefault="005B6989" w:rsidP="005B6989">
      <w:pPr>
        <w:pStyle w:val="analysisboxhead"/>
      </w:pPr>
      <w:r w:rsidRPr="005F1DF7">
        <w:t>Preliminary analysis</w:t>
      </w:r>
    </w:p>
    <w:p w:rsidR="005B6989" w:rsidRPr="005F1DF7" w:rsidRDefault="005B6989" w:rsidP="005B6989">
      <w:pPr>
        <w:pStyle w:val="analysisboxtext"/>
      </w:pPr>
      <w:r w:rsidRPr="005F1DF7">
        <w:t>Number of food groups consumed the previous day</w:t>
      </w:r>
      <w:r w:rsidRPr="005F1DF7">
        <w:tab/>
        <w:t>_____/7</w:t>
      </w:r>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88" w:name="_Toc372895641"/>
      <w:bookmarkStart w:id="89" w:name="_Toc374979515"/>
      <w:r w:rsidRPr="005F1DF7">
        <w:rPr>
          <w:rStyle w:val="questionpriority1"/>
          <w:rFonts w:ascii="Times New Roman" w:hAnsi="Times New Roman"/>
        </w:rPr>
        <w:t xml:space="preserve">1 </w:t>
      </w:r>
      <w:r w:rsidRPr="005F1DF7">
        <w:rPr>
          <w:rFonts w:ascii="Times New Roman" w:hAnsi="Times New Roman"/>
        </w:rPr>
        <w:t xml:space="preserve"> Question P.3: Minimum meal frequency</w:t>
      </w:r>
      <w:r w:rsidR="00EB4A5C">
        <w:fldChar w:fldCharType="begin"/>
      </w:r>
      <w:r w:rsidR="00EB4A5C">
        <w:instrText xml:space="preserve"> NOTEREF _Ref371096813 \h  \* MERGEFORMAT </w:instrText>
      </w:r>
      <w:r w:rsidR="00EB4A5C">
        <w:fldChar w:fldCharType="separate"/>
      </w:r>
      <w:r w:rsidR="00BA4EE1" w:rsidRPr="00BA4EE1">
        <w:t>2</w:t>
      </w:r>
      <w:bookmarkEnd w:id="88"/>
      <w:bookmarkEnd w:id="89"/>
      <w:r w:rsidR="00EB4A5C">
        <w:fldChar w:fldCharType="end"/>
      </w:r>
    </w:p>
    <w:p w:rsidR="005B6989" w:rsidRPr="005F1DF7" w:rsidRDefault="005B6989" w:rsidP="005B6989">
      <w:pPr>
        <w:pStyle w:val="question"/>
      </w:pPr>
      <w:r w:rsidRPr="005F1DF7">
        <w:t>How many times did (</w:t>
      </w:r>
      <w:r w:rsidRPr="005F1DF7">
        <w:rPr>
          <w:rStyle w:val="interviewerinstructionChar"/>
          <w:rFonts w:ascii="Times New Roman" w:hAnsi="Times New Roman"/>
        </w:rPr>
        <w:t>name of the baby</w:t>
      </w:r>
      <w:r w:rsidRPr="005F1DF7">
        <w:t>) eat foods, that is meals and snacks other than liquids yesterday during the day or at night?</w:t>
      </w:r>
    </w:p>
    <w:p w:rsidR="005B6989" w:rsidRPr="005F1DF7" w:rsidRDefault="005B6989" w:rsidP="005B6989">
      <w:pPr>
        <w:pStyle w:val="answercomplex"/>
      </w:pPr>
      <w:r w:rsidRPr="005F1DF7">
        <w:t>Number of times</w:t>
      </w:r>
      <w:r w:rsidRPr="005F1DF7">
        <w:tab/>
        <w:t>|___||___|</w:t>
      </w:r>
    </w:p>
    <w:p w:rsidR="005B6989" w:rsidRPr="005F1DF7" w:rsidRDefault="005B6989" w:rsidP="005B6989">
      <w:pPr>
        <w:pStyle w:val="answercomplex"/>
      </w:pPr>
      <w:r w:rsidRPr="005F1DF7">
        <w:t>Don’t know/no answer</w:t>
      </w:r>
    </w:p>
    <w:p w:rsidR="005B6989" w:rsidRPr="005F1DF7" w:rsidRDefault="005B6989" w:rsidP="005B6989">
      <w:pPr>
        <w:pStyle w:val="analysisboxheadwide"/>
      </w:pPr>
      <w:r w:rsidRPr="005F1DF7">
        <w:t>Preliminary analysis (to do after the interview)</w:t>
      </w:r>
    </w:p>
    <w:p w:rsidR="005B6989" w:rsidRPr="005F1DF7" w:rsidRDefault="005B6989" w:rsidP="005B6989">
      <w:pPr>
        <w:pStyle w:val="analysisboxtextwide"/>
      </w:pPr>
      <w:r w:rsidRPr="005F1DF7">
        <w:t>WHO (2008) recommendations for minimum meal frequency:</w:t>
      </w:r>
    </w:p>
    <w:p w:rsidR="005B6989" w:rsidRPr="005F1DF7" w:rsidRDefault="005B6989" w:rsidP="005B6989">
      <w:pPr>
        <w:pStyle w:val="analysisboxheadwide"/>
      </w:pPr>
      <w:r w:rsidRPr="005F1DF7">
        <w:t>For breastfed children:</w:t>
      </w:r>
    </w:p>
    <w:p w:rsidR="005B6989" w:rsidRPr="005F1DF7" w:rsidRDefault="005B6989" w:rsidP="005B6989">
      <w:pPr>
        <w:pStyle w:val="analysisboxitemizedlistwide"/>
      </w:pPr>
      <w:r w:rsidRPr="005F1DF7">
        <w:t>2–3 times for breastfed infants 6–8 months</w:t>
      </w:r>
    </w:p>
    <w:p w:rsidR="005B6989" w:rsidRPr="005F1DF7" w:rsidRDefault="005B6989" w:rsidP="005B6989">
      <w:pPr>
        <w:pStyle w:val="analysisboxitemizedlistwide"/>
      </w:pPr>
      <w:r w:rsidRPr="005F1DF7">
        <w:t>3–4 times for breastfed infants 9–23 months</w:t>
      </w:r>
    </w:p>
    <w:p w:rsidR="005B6989" w:rsidRPr="005F1DF7" w:rsidRDefault="005B6989" w:rsidP="005B6989">
      <w:pPr>
        <w:pStyle w:val="analysisboxheadwide"/>
      </w:pPr>
      <w:r w:rsidRPr="005F1DF7">
        <w:t>For non breastfed children:</w:t>
      </w:r>
    </w:p>
    <w:p w:rsidR="005B6989" w:rsidRPr="005F1DF7" w:rsidRDefault="005B6989" w:rsidP="005B6989">
      <w:pPr>
        <w:pStyle w:val="analysisboxitemizedlistwide"/>
      </w:pPr>
      <w:r w:rsidRPr="005F1DF7">
        <w:t>4 times for non breast-fed children 6–24 months (including milk feeds, identified in question P2, Group 3)</w:t>
      </w:r>
    </w:p>
    <w:p w:rsidR="005B6989" w:rsidRPr="005F1DF7" w:rsidRDefault="005B6989" w:rsidP="005B6989">
      <w:pPr>
        <w:pStyle w:val="analysisboxtextwide"/>
      </w:pPr>
    </w:p>
    <w:p w:rsidR="005B6989" w:rsidRPr="005F1DF7" w:rsidRDefault="005B6989" w:rsidP="005B6989">
      <w:pPr>
        <w:pStyle w:val="analysisboxtextwide"/>
      </w:pPr>
      <w:r w:rsidRPr="005F1DF7">
        <w:t>From questions P.1, P.2 and P.3, determine if the child receives food the minimum number of times according to WHO recommendations:</w:t>
      </w:r>
    </w:p>
    <w:p w:rsidR="005B6989" w:rsidRPr="005F1DF7" w:rsidRDefault="005B6989" w:rsidP="005B6989">
      <w:pPr>
        <w:pStyle w:val="analysisboxitemizedlistwide"/>
      </w:pPr>
      <w:r w:rsidRPr="005F1DF7">
        <w:t>Less than recommended</w:t>
      </w:r>
    </w:p>
    <w:p w:rsidR="005B6989" w:rsidRPr="005F1DF7" w:rsidRDefault="005B6989" w:rsidP="005B6989">
      <w:pPr>
        <w:pStyle w:val="analysisboxitemizedlistwide"/>
      </w:pPr>
      <w:r w:rsidRPr="005F1DF7">
        <w:t>The minimum number of times each day (follows the recommendation)</w:t>
      </w:r>
    </w:p>
    <w:p w:rsidR="005B6989" w:rsidRPr="005F1DF7" w:rsidRDefault="005B6989" w:rsidP="005B6989">
      <w:pPr>
        <w:pStyle w:val="analysisboxitemizedlistwide"/>
        <w:rPr>
          <w:bCs/>
        </w:rPr>
      </w:pPr>
      <w:r w:rsidRPr="005F1DF7">
        <w:t>More than recommended</w:t>
      </w:r>
    </w:p>
    <w:p w:rsidR="005B6989" w:rsidRPr="005F1DF7" w:rsidRDefault="005B6989" w:rsidP="005B6989"/>
    <w:p w:rsidR="005B6989" w:rsidRPr="005F1DF7" w:rsidRDefault="005B6989" w:rsidP="005B6989">
      <w:r w:rsidRPr="005F1DF7">
        <w:br w:type="page"/>
      </w:r>
    </w:p>
    <w:p w:rsidR="005B6989" w:rsidRPr="005F1DF7" w:rsidRDefault="005B6989" w:rsidP="005B6989">
      <w:pPr>
        <w:pStyle w:val="appendixhead2"/>
        <w:rPr>
          <w:rFonts w:ascii="Times New Roman" w:hAnsi="Times New Roman"/>
        </w:rPr>
      </w:pPr>
      <w:bookmarkStart w:id="90" w:name="_Toc372895642"/>
      <w:bookmarkStart w:id="91" w:name="_Toc374979516"/>
      <w:r w:rsidRPr="005F1DF7">
        <w:rPr>
          <w:rFonts w:ascii="Times New Roman" w:hAnsi="Times New Roman"/>
        </w:rPr>
        <w:t>Knowledge</w:t>
      </w:r>
      <w:bookmarkEnd w:id="90"/>
      <w:bookmarkEnd w:id="91"/>
    </w:p>
    <w:p w:rsidR="005B6989" w:rsidRPr="005F1DF7" w:rsidRDefault="005B6989" w:rsidP="005B6989">
      <w:pPr>
        <w:pStyle w:val="questionhead"/>
        <w:rPr>
          <w:rFonts w:ascii="Times New Roman" w:hAnsi="Times New Roman"/>
        </w:rPr>
      </w:pPr>
      <w:r w:rsidRPr="005F1DF7">
        <w:rPr>
          <w:rStyle w:val="questionpriority2"/>
          <w:rFonts w:ascii="Times New Roman" w:hAnsi="Times New Roman"/>
        </w:rPr>
        <w:t xml:space="preserve"> </w:t>
      </w:r>
      <w:bookmarkStart w:id="92" w:name="_Toc372895643"/>
      <w:bookmarkStart w:id="93" w:name="_Toc374979517"/>
      <w:r w:rsidRPr="005F1DF7">
        <w:rPr>
          <w:rStyle w:val="questionpriority2"/>
          <w:rFonts w:ascii="Times New Roman" w:hAnsi="Times New Roman"/>
        </w:rPr>
        <w:t xml:space="preserve">2 </w:t>
      </w:r>
      <w:r w:rsidRPr="005F1DF7">
        <w:rPr>
          <w:rFonts w:ascii="Times New Roman" w:hAnsi="Times New Roman"/>
        </w:rPr>
        <w:t xml:space="preserve"> Question K.1: Continued breastfeeding</w:t>
      </w:r>
      <w:bookmarkEnd w:id="92"/>
      <w:bookmarkEnd w:id="93"/>
    </w:p>
    <w:p w:rsidR="005B6989" w:rsidRPr="005F1DF7" w:rsidRDefault="005B6989" w:rsidP="005B6989">
      <w:pPr>
        <w:pStyle w:val="question"/>
      </w:pPr>
      <w:r w:rsidRPr="005F1DF7">
        <w:t>How long is it recommended that a woman breastfeeds her child?</w:t>
      </w:r>
    </w:p>
    <w:p w:rsidR="005B6989" w:rsidRPr="005F1DF7" w:rsidRDefault="005B6989" w:rsidP="005B6989">
      <w:pPr>
        <w:pStyle w:val="interviewerinstruction"/>
        <w:rPr>
          <w:rFonts w:ascii="Times New Roman" w:hAnsi="Times New Roman"/>
        </w:rPr>
      </w:pPr>
      <w:r w:rsidRPr="005F1DF7">
        <w:rPr>
          <w:rFonts w:ascii="Times New Roman" w:hAnsi="Times New Roman"/>
        </w:rPr>
        <w:t>Probe if necessary:</w:t>
      </w:r>
    </w:p>
    <w:p w:rsidR="005B6989" w:rsidRPr="005F1DF7" w:rsidRDefault="005B6989" w:rsidP="005B6989">
      <w:pPr>
        <w:pStyle w:val="question"/>
      </w:pPr>
      <w:r w:rsidRPr="005F1DF7">
        <w:t>Until what age is it recommended that a mother continues breastfeeding?</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Six months or less</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6–11 months</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12–23 months</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24 months and more (correct response)</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94" w:name="_Toc372895644"/>
      <w:bookmarkStart w:id="95" w:name="_Toc374979518"/>
      <w:r w:rsidRPr="005F1DF7">
        <w:rPr>
          <w:rStyle w:val="questionpriority1"/>
          <w:rFonts w:ascii="Times New Roman" w:hAnsi="Times New Roman"/>
        </w:rPr>
        <w:t xml:space="preserve">1 </w:t>
      </w:r>
      <w:r w:rsidRPr="005F1DF7">
        <w:rPr>
          <w:rFonts w:ascii="Times New Roman" w:hAnsi="Times New Roman"/>
        </w:rPr>
        <w:t xml:space="preserve"> Question K.2: Age of start of complementary foods</w:t>
      </w:r>
      <w:bookmarkEnd w:id="94"/>
      <w:bookmarkEnd w:id="95"/>
    </w:p>
    <w:p w:rsidR="005B6989" w:rsidRPr="005F1DF7" w:rsidRDefault="005B6989" w:rsidP="005B6989">
      <w:pPr>
        <w:pStyle w:val="question"/>
      </w:pPr>
      <w:r w:rsidRPr="005F1DF7">
        <w:t>At what age should babies start eating foods in addition to breastmilk?</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At six months</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C32EAA" w:rsidRDefault="00C32EAA">
      <w:pPr>
        <w:spacing w:after="200" w:line="276" w:lineRule="auto"/>
        <w:rPr>
          <w:rStyle w:val="questionpriority2"/>
          <w:b/>
          <w:bCs/>
          <w:sz w:val="28"/>
          <w:szCs w:val="26"/>
          <w:lang w:eastAsia="en-GB"/>
        </w:rPr>
      </w:pPr>
      <w:r>
        <w:rPr>
          <w:rStyle w:val="questionpriority2"/>
        </w:rPr>
        <w:br w:type="page"/>
      </w:r>
    </w:p>
    <w:p w:rsidR="00C32EAA" w:rsidRDefault="00C32EAA" w:rsidP="005B6989">
      <w:pPr>
        <w:pStyle w:val="questionhead"/>
        <w:rPr>
          <w:rStyle w:val="questionpriority2"/>
          <w:rFonts w:ascii="Times New Roman" w:hAnsi="Times New Roman"/>
        </w:rPr>
      </w:pPr>
    </w:p>
    <w:p w:rsidR="005B6989" w:rsidRPr="005F1DF7" w:rsidRDefault="005B6989" w:rsidP="005B6989">
      <w:pPr>
        <w:pStyle w:val="questionhead"/>
        <w:rPr>
          <w:rFonts w:ascii="Times New Roman" w:hAnsi="Times New Roman"/>
        </w:rPr>
      </w:pPr>
      <w:r w:rsidRPr="005F1DF7">
        <w:rPr>
          <w:rStyle w:val="questionpriority2"/>
          <w:rFonts w:ascii="Times New Roman" w:hAnsi="Times New Roman"/>
        </w:rPr>
        <w:t xml:space="preserve"> </w:t>
      </w:r>
      <w:bookmarkStart w:id="96" w:name="_Toc372895645"/>
      <w:bookmarkStart w:id="97" w:name="_Toc374979519"/>
      <w:r w:rsidRPr="005F1DF7">
        <w:rPr>
          <w:rStyle w:val="questionpriority2"/>
          <w:rFonts w:ascii="Times New Roman" w:hAnsi="Times New Roman"/>
        </w:rPr>
        <w:t xml:space="preserve">2 </w:t>
      </w:r>
      <w:r w:rsidRPr="005F1DF7">
        <w:rPr>
          <w:rFonts w:ascii="Times New Roman" w:hAnsi="Times New Roman"/>
        </w:rPr>
        <w:t xml:space="preserve"> Question K.3: Reason for giving complementary foods at six months</w:t>
      </w:r>
      <w:bookmarkEnd w:id="96"/>
      <w:bookmarkEnd w:id="97"/>
    </w:p>
    <w:p w:rsidR="005B6989" w:rsidRPr="005F1DF7" w:rsidRDefault="005B6989" w:rsidP="005B6989">
      <w:pPr>
        <w:pStyle w:val="question"/>
      </w:pPr>
      <w:r w:rsidRPr="005F1DF7">
        <w:t>Why is it important to give foods in addition to breastmilk to babies from the age of six months?</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Breastmilk alone is not sufficient (enough)/cannot supply all the nutrients needed for growth/from six months, baby needs more food in addition to breastmilk</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98" w:name="_Toc372895646"/>
      <w:bookmarkStart w:id="99" w:name="_Toc374979520"/>
      <w:r w:rsidRPr="005F1DF7">
        <w:rPr>
          <w:rStyle w:val="questionpriority1"/>
          <w:rFonts w:ascii="Times New Roman" w:hAnsi="Times New Roman"/>
        </w:rPr>
        <w:t xml:space="preserve">1 </w:t>
      </w:r>
      <w:r w:rsidRPr="005F1DF7">
        <w:rPr>
          <w:rFonts w:ascii="Times New Roman" w:hAnsi="Times New Roman"/>
        </w:rPr>
        <w:t xml:space="preserve"> Question K.4: Consistency of meals</w:t>
      </w:r>
      <w:bookmarkEnd w:id="98"/>
      <w:bookmarkEnd w:id="99"/>
    </w:p>
    <w:p w:rsidR="005B6989" w:rsidRPr="005F1DF7" w:rsidRDefault="005B6989" w:rsidP="005B6989">
      <w:pPr>
        <w:pStyle w:val="question"/>
      </w:pPr>
      <w:r w:rsidRPr="005F1DF7">
        <w:t>Please look at these two pictures of porridges. Which one do you think should be given to a young child?</w:t>
      </w:r>
    </w:p>
    <w:p w:rsidR="005B6989" w:rsidRPr="005F1DF7" w:rsidRDefault="005B6989" w:rsidP="005B6989">
      <w:pPr>
        <w:pStyle w:val="interviewerinstruction"/>
        <w:rPr>
          <w:rFonts w:ascii="Times New Roman" w:hAnsi="Times New Roman"/>
        </w:rPr>
      </w:pPr>
      <w:r w:rsidRPr="005F1DF7">
        <w:rPr>
          <w:rFonts w:ascii="Times New Roman" w:hAnsi="Times New Roman"/>
        </w:rPr>
        <w:t>(Show the images/pictures of thick and watery/thin porridges and tick one of the options here below depending on the respondent answ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Shows the thick porridge</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Shows the watery</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es not know</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5B6989" w:rsidRPr="005F1DF7" w:rsidRDefault="005B6989" w:rsidP="005B6989">
      <w:pPr>
        <w:pStyle w:val="Heading3"/>
        <w:rPr>
          <w:rFonts w:ascii="Times New Roman" w:hAnsi="Times New Roman"/>
        </w:rPr>
      </w:pPr>
      <w:r w:rsidRPr="005F1DF7">
        <w:rPr>
          <w:rFonts w:ascii="Times New Roman" w:hAnsi="Times New Roman"/>
        </w:rPr>
        <w:br w:type="page"/>
      </w:r>
      <w:bookmarkStart w:id="100" w:name="_Toc372895647"/>
      <w:bookmarkStart w:id="101" w:name="_Toc374979521"/>
      <w:r w:rsidRPr="005F1DF7">
        <w:rPr>
          <w:rFonts w:ascii="Times New Roman" w:hAnsi="Times New Roman"/>
        </w:rPr>
        <w:t>Support material: porridges</w:t>
      </w:r>
      <w:bookmarkEnd w:id="100"/>
      <w:bookmarkEnd w:id="101"/>
    </w:p>
    <w:p w:rsidR="005B6989" w:rsidRPr="00C32EAA" w:rsidRDefault="005B6989" w:rsidP="00C32EAA">
      <w:pPr>
        <w:pStyle w:val="Heading4"/>
        <w:rPr>
          <w:rFonts w:ascii="Times New Roman" w:hAnsi="Times New Roman"/>
        </w:rPr>
      </w:pPr>
      <w:r w:rsidRPr="005F1DF7">
        <w:rPr>
          <w:rFonts w:ascii="Times New Roman" w:hAnsi="Times New Roman"/>
        </w:rPr>
        <w:t>1.</w:t>
      </w:r>
    </w:p>
    <w:p w:rsidR="005B6989" w:rsidRPr="005F1DF7" w:rsidRDefault="00253DD8" w:rsidP="005B6989">
      <w:r>
        <w:rPr>
          <w:noProof/>
          <w:lang w:eastAsia="en-GB"/>
        </w:rPr>
        <w:drawing>
          <wp:inline distT="0" distB="0" distL="0" distR="0">
            <wp:extent cx="4576658" cy="3434316"/>
            <wp:effectExtent l="19050" t="0" r="0" b="0"/>
            <wp:docPr id="2" name="Picture 1" descr="Y:\Yvette\1. KAP manual\FINAL STAGES\Design and layout\3 Photographs_KAP\Thin and thick porridge\Thick porridge_Modul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Y:\Yvette\1. KAP manual\FINAL STAGES\Design and layout\3 Photographs_KAP\Thin and thick porridge\Thick porridge_Module 2.JPG"/>
                    <pic:cNvPicPr>
                      <a:picLocks noChangeAspect="1" noChangeArrowheads="1"/>
                    </pic:cNvPicPr>
                  </pic:nvPicPr>
                  <pic:blipFill>
                    <a:blip r:embed="rId11" cstate="print"/>
                    <a:srcRect/>
                    <a:stretch>
                      <a:fillRect/>
                    </a:stretch>
                  </pic:blipFill>
                  <pic:spPr bwMode="auto">
                    <a:xfrm>
                      <a:off x="0" y="0"/>
                      <a:ext cx="4589367" cy="3443853"/>
                    </a:xfrm>
                    <a:prstGeom prst="rect">
                      <a:avLst/>
                    </a:prstGeom>
                    <a:noFill/>
                    <a:ln w="9525">
                      <a:noFill/>
                      <a:miter lim="800000"/>
                      <a:headEnd/>
                      <a:tailEnd/>
                    </a:ln>
                  </pic:spPr>
                </pic:pic>
              </a:graphicData>
            </a:graphic>
          </wp:inline>
        </w:drawing>
      </w:r>
    </w:p>
    <w:p w:rsidR="00253DD8" w:rsidRDefault="005B6989" w:rsidP="00253DD8">
      <w:pPr>
        <w:pStyle w:val="Heading4"/>
        <w:rPr>
          <w:rFonts w:ascii="Times New Roman" w:hAnsi="Times New Roman"/>
        </w:rPr>
      </w:pPr>
      <w:r w:rsidRPr="005F1DF7">
        <w:rPr>
          <w:rFonts w:ascii="Times New Roman" w:hAnsi="Times New Roman"/>
        </w:rPr>
        <w:t>2.</w:t>
      </w:r>
    </w:p>
    <w:p w:rsidR="00253DD8" w:rsidRDefault="00253DD8" w:rsidP="00253DD8">
      <w:pPr>
        <w:pStyle w:val="Heading4"/>
        <w:rPr>
          <w:rFonts w:ascii="Times New Roman" w:hAnsi="Times New Roman"/>
        </w:rPr>
      </w:pPr>
      <w:r w:rsidRPr="00253DD8">
        <w:rPr>
          <w:rFonts w:ascii="Times New Roman" w:hAnsi="Times New Roman"/>
          <w:noProof/>
          <w:lang w:val="en-US"/>
        </w:rPr>
        <w:t xml:space="preserve"> </w:t>
      </w:r>
      <w:r>
        <w:rPr>
          <w:rFonts w:ascii="Times New Roman" w:hAnsi="Times New Roman"/>
          <w:noProof/>
          <w:lang w:eastAsia="en-GB"/>
        </w:rPr>
        <w:drawing>
          <wp:inline distT="0" distB="0" distL="0" distR="0">
            <wp:extent cx="4590830" cy="3444949"/>
            <wp:effectExtent l="19050" t="0" r="220" b="0"/>
            <wp:docPr id="7" name="Picture 3" descr="Y:\Yvette\1. KAP manual\FINAL STAGES\Design and layout\3 Photographs_KAP\Thin and thick porridge\Thin porridge_Modul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Y:\Yvette\1. KAP manual\FINAL STAGES\Design and layout\3 Photographs_KAP\Thin and thick porridge\Thin porridge_Module 2.JPG"/>
                    <pic:cNvPicPr>
                      <a:picLocks noChangeAspect="1" noChangeArrowheads="1"/>
                    </pic:cNvPicPr>
                  </pic:nvPicPr>
                  <pic:blipFill>
                    <a:blip r:embed="rId12" cstate="print"/>
                    <a:srcRect/>
                    <a:stretch>
                      <a:fillRect/>
                    </a:stretch>
                  </pic:blipFill>
                  <pic:spPr bwMode="auto">
                    <a:xfrm>
                      <a:off x="0" y="0"/>
                      <a:ext cx="4598496" cy="3450702"/>
                    </a:xfrm>
                    <a:prstGeom prst="rect">
                      <a:avLst/>
                    </a:prstGeom>
                    <a:noFill/>
                    <a:ln w="9525">
                      <a:noFill/>
                      <a:miter lim="800000"/>
                      <a:headEnd/>
                      <a:tailEnd/>
                    </a:ln>
                  </pic:spPr>
                </pic:pic>
              </a:graphicData>
            </a:graphic>
          </wp:inline>
        </w:drawing>
      </w:r>
    </w:p>
    <w:p w:rsidR="005B6989" w:rsidRPr="005F1DF7" w:rsidRDefault="005B6989" w:rsidP="005B6989">
      <w:pPr>
        <w:pStyle w:val="questionhead"/>
        <w:rPr>
          <w:rFonts w:ascii="Times New Roman" w:hAnsi="Times New Roman"/>
        </w:rPr>
      </w:pPr>
      <w:r w:rsidRPr="005F1DF7">
        <w:rPr>
          <w:rFonts w:ascii="Times New Roman" w:hAnsi="Times New Roman"/>
        </w:rPr>
        <w:br w:type="page"/>
      </w:r>
      <w:r w:rsidRPr="005F1DF7">
        <w:rPr>
          <w:rStyle w:val="questionpriority2"/>
          <w:rFonts w:ascii="Times New Roman" w:hAnsi="Times New Roman"/>
        </w:rPr>
        <w:t xml:space="preserve"> </w:t>
      </w:r>
      <w:bookmarkStart w:id="102" w:name="_Toc372895648"/>
      <w:bookmarkStart w:id="103" w:name="_Toc374979522"/>
      <w:r w:rsidRPr="005F1DF7">
        <w:rPr>
          <w:rStyle w:val="questionpriority2"/>
          <w:rFonts w:ascii="Times New Roman" w:hAnsi="Times New Roman"/>
        </w:rPr>
        <w:t xml:space="preserve">2 </w:t>
      </w:r>
      <w:r w:rsidRPr="005F1DF7">
        <w:rPr>
          <w:rFonts w:ascii="Times New Roman" w:hAnsi="Times New Roman"/>
        </w:rPr>
        <w:t xml:space="preserve"> Question K.5: Reason for consistency of meals</w:t>
      </w:r>
      <w:bookmarkEnd w:id="102"/>
      <w:bookmarkEnd w:id="103"/>
    </w:p>
    <w:p w:rsidR="005B6989" w:rsidRPr="005F1DF7" w:rsidRDefault="005B6989" w:rsidP="005B6989">
      <w:pPr>
        <w:pStyle w:val="question"/>
      </w:pPr>
      <w:r w:rsidRPr="005F1DF7">
        <w:t>Why did you pick that picture?</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Because the first porridge is thicker than the 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Because the thick porridge is more nutritious/because it is prepared with different types of foods or ingredients (food diversity)</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F050F5" w:rsidRDefault="00F050F5">
      <w:pPr>
        <w:spacing w:after="200" w:line="276" w:lineRule="auto"/>
        <w:rPr>
          <w:rStyle w:val="questionpriority1"/>
          <w:b/>
          <w:bCs/>
          <w:sz w:val="28"/>
          <w:szCs w:val="26"/>
          <w:lang w:eastAsia="en-GB"/>
        </w:rPr>
      </w:pPr>
      <w:r>
        <w:rPr>
          <w:rStyle w:val="questionpriority1"/>
        </w:rPr>
        <w:br w:type="page"/>
      </w:r>
    </w:p>
    <w:p w:rsidR="00F050F5" w:rsidRDefault="00F050F5" w:rsidP="005B6989">
      <w:pPr>
        <w:pStyle w:val="questionhead"/>
        <w:rPr>
          <w:rStyle w:val="questionpriority1"/>
          <w:rFonts w:ascii="Times New Roman" w:hAnsi="Times New Roman"/>
        </w:rPr>
      </w:pPr>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104" w:name="_Toc372895649"/>
      <w:bookmarkStart w:id="105" w:name="_Toc374979523"/>
      <w:r w:rsidRPr="005F1DF7">
        <w:rPr>
          <w:rStyle w:val="questionpriority1"/>
          <w:rFonts w:ascii="Times New Roman" w:hAnsi="Times New Roman"/>
        </w:rPr>
        <w:t xml:space="preserve">1 </w:t>
      </w:r>
      <w:r w:rsidRPr="005F1DF7">
        <w:rPr>
          <w:rFonts w:ascii="Times New Roman" w:hAnsi="Times New Roman"/>
        </w:rPr>
        <w:t xml:space="preserve"> Question K.6: Dietary diversity and ways of enriching porridge</w:t>
      </w:r>
      <w:bookmarkEnd w:id="104"/>
      <w:bookmarkEnd w:id="105"/>
    </w:p>
    <w:p w:rsidR="005B6989" w:rsidRPr="005F1DF7" w:rsidRDefault="005B6989" w:rsidP="005B6989">
      <w:pPr>
        <w:pStyle w:val="question"/>
      </w:pPr>
      <w:r w:rsidRPr="005F1DF7">
        <w:t>To feed their children, many mothers give them rice porridge or borbor.</w:t>
      </w:r>
    </w:p>
    <w:p w:rsidR="005B6989" w:rsidRPr="005F1DF7" w:rsidRDefault="005B6989" w:rsidP="005B6989">
      <w:pPr>
        <w:pStyle w:val="question"/>
      </w:pPr>
      <w:r w:rsidRPr="005F1DF7">
        <w:t>Please tell me some ways to make rice porridge more nutritious or better for your baby’s health.</w:t>
      </w:r>
    </w:p>
    <w:p w:rsidR="005B6989" w:rsidRPr="005F1DF7" w:rsidRDefault="005B6989" w:rsidP="00F050F5">
      <w:pPr>
        <w:pStyle w:val="interviewerinstruction"/>
        <w:ind w:firstLine="397"/>
        <w:rPr>
          <w:rFonts w:ascii="Times New Roman" w:hAnsi="Times New Roman"/>
        </w:rPr>
      </w:pPr>
      <w:r w:rsidRPr="005F1DF7">
        <w:rPr>
          <w:rFonts w:ascii="Times New Roman" w:hAnsi="Times New Roman"/>
        </w:rPr>
        <w:t>Probe if necessary:</w:t>
      </w:r>
    </w:p>
    <w:p w:rsidR="005B6989" w:rsidRPr="005F1DF7" w:rsidRDefault="005B6989" w:rsidP="005B6989">
      <w:pPr>
        <w:pStyle w:val="question"/>
      </w:pPr>
      <w:r w:rsidRPr="005F1DF7">
        <w:t>Which foods or types of food can be added to rice porridge make it more nutritious?</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responsecategoryhead"/>
        <w:rPr>
          <w:rFonts w:ascii="Times New Roman" w:hAnsi="Times New Roman"/>
        </w:rPr>
      </w:pPr>
      <w:r w:rsidRPr="005F1DF7">
        <w:rPr>
          <w:rFonts w:ascii="Times New Roman" w:hAnsi="Times New Roman"/>
        </w:rPr>
        <w:t>By adding:</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Animal-source foods (meat, poultry, fish, liver/organ meat, eggs, etc.)</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Pulses and nuts: flours of groundnut and other legumes (peas, beans, lentils, etc.), sunflower seed, peanuts, soybeans</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Vitamin-A-rich fruits and vegetables (carrot, orange-fleshed sweet potato, yellow pumpkin, mango, papaya, etc.)</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Green leafy vegetables (e.g. spinach)</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Energy-rich foods (e.g. oil, butter/ghee)</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F050F5" w:rsidRDefault="00F050F5">
      <w:pPr>
        <w:spacing w:after="200" w:line="276" w:lineRule="auto"/>
        <w:rPr>
          <w:rStyle w:val="questionpriority3"/>
          <w:b/>
          <w:bCs/>
          <w:sz w:val="28"/>
          <w:szCs w:val="26"/>
          <w:lang w:eastAsia="en-GB"/>
        </w:rPr>
      </w:pPr>
      <w:r>
        <w:rPr>
          <w:rStyle w:val="questionpriority3"/>
        </w:rPr>
        <w:br w:type="page"/>
      </w:r>
    </w:p>
    <w:p w:rsidR="00F050F5" w:rsidRDefault="00F050F5" w:rsidP="005B6989">
      <w:pPr>
        <w:pStyle w:val="questionhead"/>
        <w:rPr>
          <w:rStyle w:val="questionpriority3"/>
          <w:rFonts w:ascii="Times New Roman" w:hAnsi="Times New Roman"/>
        </w:rPr>
      </w:pPr>
    </w:p>
    <w:p w:rsidR="005B6989" w:rsidRPr="005F1DF7" w:rsidRDefault="005B6989" w:rsidP="005B6989">
      <w:pPr>
        <w:pStyle w:val="questionhead"/>
        <w:rPr>
          <w:rFonts w:ascii="Times New Roman" w:hAnsi="Times New Roman"/>
        </w:rPr>
      </w:pPr>
      <w:r w:rsidRPr="005F1DF7">
        <w:rPr>
          <w:rStyle w:val="questionpriority3"/>
          <w:rFonts w:ascii="Times New Roman" w:hAnsi="Times New Roman"/>
        </w:rPr>
        <w:t xml:space="preserve"> </w:t>
      </w:r>
      <w:bookmarkStart w:id="106" w:name="_Toc372895650"/>
      <w:bookmarkStart w:id="107" w:name="_Toc374979524"/>
      <w:r w:rsidRPr="005F1DF7">
        <w:rPr>
          <w:rStyle w:val="questionpriority3"/>
          <w:rFonts w:ascii="Times New Roman" w:hAnsi="Times New Roman"/>
        </w:rPr>
        <w:t xml:space="preserve">3 </w:t>
      </w:r>
      <w:r w:rsidRPr="005F1DF7">
        <w:rPr>
          <w:rFonts w:ascii="Times New Roman" w:hAnsi="Times New Roman"/>
        </w:rPr>
        <w:t xml:space="preserve"> Question K.7: Responsive feeding</w:t>
      </w:r>
      <w:bookmarkEnd w:id="106"/>
      <w:bookmarkEnd w:id="107"/>
    </w:p>
    <w:p w:rsidR="005B6989" w:rsidRPr="005F1DF7" w:rsidRDefault="005B6989" w:rsidP="005B6989">
      <w:pPr>
        <w:pStyle w:val="question"/>
      </w:pPr>
      <w:r w:rsidRPr="005F1DF7">
        <w:t>Do you know any ways to encourage young children to eat?</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Giving them attention during meals, talk to them, make meal times happy times</w:t>
      </w:r>
    </w:p>
    <w:p w:rsidR="005B6989" w:rsidRPr="005F1DF7" w:rsidRDefault="005B6989" w:rsidP="005B6989">
      <w:pPr>
        <w:pStyle w:val="responsecategory2"/>
        <w:tabs>
          <w:tab w:val="clear" w:pos="360"/>
        </w:tabs>
        <w:rPr>
          <w:rFonts w:ascii="Times New Roman" w:hAnsi="Times New Roman"/>
        </w:rPr>
      </w:pPr>
      <w:r w:rsidRPr="005F1DF7">
        <w:rPr>
          <w:rFonts w:ascii="Times New Roman" w:hAnsi="Times New Roman"/>
        </w:rPr>
        <w:t>clap hands</w:t>
      </w:r>
    </w:p>
    <w:p w:rsidR="005B6989" w:rsidRPr="005F1DF7" w:rsidRDefault="005B6989" w:rsidP="005B6989">
      <w:pPr>
        <w:pStyle w:val="responsecategory2"/>
        <w:tabs>
          <w:tab w:val="clear" w:pos="360"/>
        </w:tabs>
        <w:rPr>
          <w:rFonts w:ascii="Times New Roman" w:hAnsi="Times New Roman"/>
        </w:rPr>
      </w:pPr>
      <w:r w:rsidRPr="005F1DF7">
        <w:rPr>
          <w:rFonts w:ascii="Times New Roman" w:hAnsi="Times New Roman"/>
        </w:rPr>
        <w:t>make funny faces/play/laugh</w:t>
      </w:r>
    </w:p>
    <w:p w:rsidR="005B6989" w:rsidRPr="005F1DF7" w:rsidRDefault="005B6989" w:rsidP="005B6989">
      <w:pPr>
        <w:pStyle w:val="responsecategory2"/>
        <w:tabs>
          <w:tab w:val="clear" w:pos="360"/>
        </w:tabs>
        <w:rPr>
          <w:rFonts w:ascii="Times New Roman" w:hAnsi="Times New Roman"/>
        </w:rPr>
      </w:pPr>
      <w:r w:rsidRPr="005F1DF7">
        <w:rPr>
          <w:rFonts w:ascii="Times New Roman" w:hAnsi="Times New Roman"/>
        </w:rPr>
        <w:t>demonstrate opening your own mouth very wide/modelling how to eat</w:t>
      </w:r>
    </w:p>
    <w:p w:rsidR="005B6989" w:rsidRPr="005F1DF7" w:rsidRDefault="005B6989" w:rsidP="005B6989">
      <w:pPr>
        <w:pStyle w:val="responsecategory2"/>
        <w:tabs>
          <w:tab w:val="clear" w:pos="360"/>
        </w:tabs>
        <w:rPr>
          <w:rFonts w:ascii="Times New Roman" w:hAnsi="Times New Roman"/>
        </w:rPr>
      </w:pPr>
      <w:r w:rsidRPr="005F1DF7">
        <w:rPr>
          <w:rFonts w:ascii="Times New Roman" w:hAnsi="Times New Roman"/>
        </w:rPr>
        <w:t>say encouraging words</w:t>
      </w:r>
    </w:p>
    <w:p w:rsidR="005B6989" w:rsidRPr="005F1DF7" w:rsidRDefault="005B6989" w:rsidP="005B6989">
      <w:pPr>
        <w:pStyle w:val="responsecategory2"/>
        <w:tabs>
          <w:tab w:val="clear" w:pos="360"/>
        </w:tabs>
        <w:rPr>
          <w:rFonts w:ascii="Times New Roman" w:hAnsi="Times New Roman"/>
        </w:rPr>
      </w:pPr>
      <w:r w:rsidRPr="005F1DF7">
        <w:rPr>
          <w:rFonts w:ascii="Times New Roman" w:hAnsi="Times New Roman"/>
        </w:rPr>
        <w:t>draw the child’s attention</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F050F5" w:rsidRDefault="00F050F5">
      <w:pPr>
        <w:spacing w:after="200" w:line="276" w:lineRule="auto"/>
        <w:rPr>
          <w:b/>
          <w:bCs/>
          <w:iCs/>
          <w:sz w:val="36"/>
          <w:szCs w:val="28"/>
        </w:rPr>
      </w:pPr>
      <w:bookmarkStart w:id="108" w:name="_Toc372895651"/>
      <w:r>
        <w:br w:type="page"/>
      </w:r>
    </w:p>
    <w:p w:rsidR="005B6989" w:rsidRPr="005F1DF7" w:rsidRDefault="005B6989" w:rsidP="005B6989">
      <w:pPr>
        <w:pStyle w:val="appendixhead2"/>
        <w:rPr>
          <w:rFonts w:ascii="Times New Roman" w:hAnsi="Times New Roman"/>
        </w:rPr>
      </w:pPr>
      <w:bookmarkStart w:id="109" w:name="_Toc374979525"/>
      <w:r w:rsidRPr="005F1DF7">
        <w:rPr>
          <w:rFonts w:ascii="Times New Roman" w:hAnsi="Times New Roman"/>
        </w:rPr>
        <w:t>Attitudes</w:t>
      </w:r>
      <w:bookmarkEnd w:id="108"/>
      <w:bookmarkEnd w:id="109"/>
    </w:p>
    <w:p w:rsidR="005B6989" w:rsidRPr="005F1DF7" w:rsidRDefault="005B6989" w:rsidP="005B6989">
      <w:pPr>
        <w:pStyle w:val="Heading3"/>
        <w:rPr>
          <w:rFonts w:ascii="Times New Roman" w:hAnsi="Times New Roman"/>
        </w:rPr>
      </w:pPr>
      <w:bookmarkStart w:id="110" w:name="_Toc372895652"/>
      <w:bookmarkStart w:id="111" w:name="_Toc374979526"/>
      <w:r w:rsidRPr="005F1DF7">
        <w:rPr>
          <w:rFonts w:ascii="Times New Roman" w:hAnsi="Times New Roman"/>
        </w:rPr>
        <w:t>Attitudes towards an ideal or desired nutrition-related practice</w:t>
      </w:r>
      <w:bookmarkEnd w:id="110"/>
      <w:bookmarkEnd w:id="111"/>
    </w:p>
    <w:p w:rsidR="005B6989" w:rsidRPr="005F1DF7" w:rsidRDefault="005B6989" w:rsidP="005B6989">
      <w:pPr>
        <w:pStyle w:val="questionhead"/>
        <w:rPr>
          <w:rFonts w:ascii="Times New Roman" w:hAnsi="Times New Roman"/>
        </w:rPr>
      </w:pPr>
      <w:bookmarkStart w:id="112" w:name="_Toc372895653"/>
      <w:bookmarkStart w:id="113" w:name="_Toc374979527"/>
      <w:r w:rsidRPr="005F1DF7">
        <w:rPr>
          <w:rStyle w:val="questionpriority1"/>
          <w:rFonts w:ascii="Times New Roman" w:hAnsi="Times New Roman"/>
        </w:rPr>
        <w:t xml:space="preserve">1 </w:t>
      </w:r>
      <w:r w:rsidRPr="005F1DF7">
        <w:rPr>
          <w:rFonts w:ascii="Times New Roman" w:hAnsi="Times New Roman"/>
        </w:rPr>
        <w:t xml:space="preserve"> Self-confidence</w:t>
      </w:r>
      <w:bookmarkEnd w:id="112"/>
      <w:bookmarkEnd w:id="113"/>
    </w:p>
    <w:p w:rsidR="005B6989" w:rsidRPr="005F1DF7" w:rsidRDefault="005B6989" w:rsidP="005B6989">
      <w:pPr>
        <w:pStyle w:val="question"/>
      </w:pPr>
      <w:r w:rsidRPr="005F1DF7">
        <w:t>How confident do you feel in preparing food for your child?</w:t>
      </w:r>
    </w:p>
    <w:p w:rsidR="005B6989" w:rsidRPr="005F1DF7" w:rsidRDefault="005B6989" w:rsidP="005B6989">
      <w:pPr>
        <w:pStyle w:val="answersimple"/>
      </w:pPr>
      <w:r w:rsidRPr="005F1DF7">
        <w:t>1. Not confident</w:t>
      </w:r>
    </w:p>
    <w:p w:rsidR="005B6989" w:rsidRPr="005F1DF7" w:rsidRDefault="005B6989" w:rsidP="005B6989">
      <w:pPr>
        <w:pStyle w:val="answersimple"/>
      </w:pPr>
      <w:r w:rsidRPr="005F1DF7">
        <w:t>2. Ok/so-so</w:t>
      </w:r>
    </w:p>
    <w:p w:rsidR="005B6989" w:rsidRPr="005F1DF7" w:rsidRDefault="005B6989" w:rsidP="005B6989">
      <w:pPr>
        <w:pStyle w:val="answersimple"/>
      </w:pPr>
      <w:r w:rsidRPr="005F1DF7">
        <w:t>3. Confident</w:t>
      </w:r>
    </w:p>
    <w:p w:rsidR="005B6989" w:rsidRPr="005F1DF7" w:rsidRDefault="005B6989" w:rsidP="00F050F5">
      <w:pPr>
        <w:pStyle w:val="interviewerinstruction"/>
        <w:ind w:firstLine="397"/>
        <w:rPr>
          <w:rFonts w:ascii="Times New Roman" w:hAnsi="Times New Roman"/>
        </w:rPr>
      </w:pPr>
      <w:r w:rsidRPr="005F1DF7">
        <w:rPr>
          <w:rFonts w:ascii="Times New Roman" w:hAnsi="Times New Roman"/>
        </w:rPr>
        <w:t>If Not confident:</w:t>
      </w:r>
    </w:p>
    <w:p w:rsidR="005B6989" w:rsidRPr="005F1DF7" w:rsidRDefault="005B6989" w:rsidP="005B6989">
      <w:pPr>
        <w:pStyle w:val="question"/>
      </w:pPr>
      <w:r w:rsidRPr="005F1DF7">
        <w:t>Can you tell me the reasons why you do not feel confident?</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114" w:name="_Toc372895654"/>
      <w:bookmarkStart w:id="115" w:name="_Toc374979528"/>
      <w:r w:rsidRPr="005F1DF7">
        <w:rPr>
          <w:rStyle w:val="questionpriority1"/>
          <w:rFonts w:ascii="Times New Roman" w:hAnsi="Times New Roman"/>
        </w:rPr>
        <w:t xml:space="preserve">1 </w:t>
      </w:r>
      <w:r w:rsidRPr="005F1DF7">
        <w:rPr>
          <w:rFonts w:ascii="Times New Roman" w:hAnsi="Times New Roman"/>
        </w:rPr>
        <w:t xml:space="preserve"> Giving a diversity of food (foods from many food groups)</w:t>
      </w:r>
      <w:bookmarkEnd w:id="114"/>
      <w:bookmarkEnd w:id="115"/>
    </w:p>
    <w:p w:rsidR="005B6989" w:rsidRPr="005F1DF7" w:rsidRDefault="005B6989" w:rsidP="005B6989">
      <w:pPr>
        <w:pStyle w:val="Heading4"/>
        <w:rPr>
          <w:rFonts w:ascii="Times New Roman" w:hAnsi="Times New Roman"/>
        </w:rPr>
      </w:pPr>
      <w:r w:rsidRPr="005F1DF7">
        <w:rPr>
          <w:rFonts w:ascii="Times New Roman" w:hAnsi="Times New Roman"/>
        </w:rPr>
        <w:t>Perceived benefits</w:t>
      </w:r>
    </w:p>
    <w:p w:rsidR="005B6989" w:rsidRPr="005F1DF7" w:rsidRDefault="005B6989" w:rsidP="005B6989">
      <w:pPr>
        <w:pStyle w:val="question"/>
      </w:pPr>
      <w:r w:rsidRPr="005F1DF7">
        <w:t>How good do you think it is to give different types of food to your child each day?</w:t>
      </w:r>
    </w:p>
    <w:p w:rsidR="005B6989" w:rsidRPr="005F1DF7" w:rsidRDefault="005B6989" w:rsidP="005B6989">
      <w:pPr>
        <w:pStyle w:val="answersimple"/>
      </w:pPr>
      <w:r w:rsidRPr="005F1DF7">
        <w:t>1. Not good</w:t>
      </w:r>
    </w:p>
    <w:p w:rsidR="005B6989" w:rsidRPr="005F1DF7" w:rsidRDefault="005B6989" w:rsidP="005B6989">
      <w:pPr>
        <w:pStyle w:val="answersimple"/>
      </w:pPr>
      <w:r w:rsidRPr="005F1DF7">
        <w:t>2. You’re not sure</w:t>
      </w:r>
    </w:p>
    <w:p w:rsidR="005B6989" w:rsidRPr="005F1DF7" w:rsidRDefault="005B6989" w:rsidP="005B6989">
      <w:pPr>
        <w:pStyle w:val="answersimple"/>
      </w:pPr>
      <w:r w:rsidRPr="005F1DF7">
        <w:t>3. Good</w:t>
      </w:r>
    </w:p>
    <w:p w:rsidR="005B6989" w:rsidRPr="005F1DF7" w:rsidRDefault="005B6989" w:rsidP="00F050F5">
      <w:pPr>
        <w:pStyle w:val="interviewerinstruction"/>
        <w:ind w:firstLine="397"/>
        <w:rPr>
          <w:rFonts w:ascii="Times New Roman" w:hAnsi="Times New Roman"/>
        </w:rPr>
      </w:pPr>
      <w:r w:rsidRPr="005F1DF7">
        <w:rPr>
          <w:rFonts w:ascii="Times New Roman" w:hAnsi="Times New Roman"/>
        </w:rPr>
        <w:t>If Not good:</w:t>
      </w:r>
    </w:p>
    <w:p w:rsidR="005B6989" w:rsidRPr="005F1DF7" w:rsidRDefault="005B6989" w:rsidP="005B6989">
      <w:pPr>
        <w:pStyle w:val="question"/>
      </w:pPr>
      <w:r w:rsidRPr="005F1DF7">
        <w:t>Can you tell me the reasons why it is not good?</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F050F5" w:rsidRDefault="00F050F5">
      <w:pPr>
        <w:spacing w:after="200" w:line="276" w:lineRule="auto"/>
        <w:rPr>
          <w:b/>
          <w:bCs/>
          <w:sz w:val="28"/>
          <w:szCs w:val="28"/>
        </w:rPr>
      </w:pPr>
      <w:r>
        <w:br w:type="page"/>
      </w:r>
    </w:p>
    <w:p w:rsidR="005B6989" w:rsidRPr="005F1DF7" w:rsidRDefault="005B6989" w:rsidP="005B6989">
      <w:pPr>
        <w:pStyle w:val="Heading4"/>
        <w:rPr>
          <w:rFonts w:ascii="Times New Roman" w:hAnsi="Times New Roman"/>
        </w:rPr>
      </w:pPr>
      <w:r w:rsidRPr="005F1DF7">
        <w:rPr>
          <w:rFonts w:ascii="Times New Roman" w:hAnsi="Times New Roman"/>
        </w:rPr>
        <w:t>Perceived barriers</w:t>
      </w:r>
    </w:p>
    <w:p w:rsidR="005B6989" w:rsidRPr="005F1DF7" w:rsidRDefault="005B6989" w:rsidP="005B6989">
      <w:pPr>
        <w:pStyle w:val="question"/>
      </w:pPr>
      <w:r w:rsidRPr="005F1DF7">
        <w:t>How difficult is it for you to give different types of food to your child each day?</w:t>
      </w:r>
    </w:p>
    <w:p w:rsidR="005B6989" w:rsidRPr="005F1DF7" w:rsidRDefault="005B6989" w:rsidP="005B6989">
      <w:pPr>
        <w:pStyle w:val="answersimple"/>
      </w:pPr>
      <w:r w:rsidRPr="005F1DF7">
        <w:t>1. Not difficult</w:t>
      </w:r>
    </w:p>
    <w:p w:rsidR="005B6989" w:rsidRPr="005F1DF7" w:rsidRDefault="005B6989" w:rsidP="005B6989">
      <w:pPr>
        <w:pStyle w:val="answersimple"/>
      </w:pPr>
      <w:r w:rsidRPr="005F1DF7">
        <w:t>2. So-so</w:t>
      </w:r>
    </w:p>
    <w:p w:rsidR="005B6989" w:rsidRPr="005F1DF7" w:rsidRDefault="005B6989" w:rsidP="005B6989">
      <w:pPr>
        <w:pStyle w:val="answersimple"/>
      </w:pPr>
      <w:r w:rsidRPr="005F1DF7">
        <w:t>3. Difficult</w:t>
      </w:r>
    </w:p>
    <w:p w:rsidR="005B6989" w:rsidRPr="005F1DF7" w:rsidRDefault="005B6989" w:rsidP="005C24D5">
      <w:pPr>
        <w:pStyle w:val="interviewerinstruction"/>
        <w:ind w:firstLine="397"/>
        <w:rPr>
          <w:rFonts w:ascii="Times New Roman" w:hAnsi="Times New Roman"/>
        </w:rPr>
      </w:pPr>
      <w:r w:rsidRPr="005F1DF7">
        <w:rPr>
          <w:rFonts w:ascii="Times New Roman" w:hAnsi="Times New Roman"/>
        </w:rPr>
        <w:t>If Difficult:</w:t>
      </w:r>
    </w:p>
    <w:p w:rsidR="005B6989" w:rsidRPr="005F1DF7" w:rsidRDefault="005B6989" w:rsidP="005B6989">
      <w:pPr>
        <w:pStyle w:val="question"/>
      </w:pPr>
      <w:r w:rsidRPr="005F1DF7">
        <w:t>Can you tell me the reasons why it is difficult?</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116" w:name="_Toc372895655"/>
      <w:bookmarkStart w:id="117" w:name="_Toc374979529"/>
      <w:r w:rsidRPr="005F1DF7">
        <w:rPr>
          <w:rStyle w:val="questionpriority1"/>
          <w:rFonts w:ascii="Times New Roman" w:hAnsi="Times New Roman"/>
        </w:rPr>
        <w:t xml:space="preserve">1 </w:t>
      </w:r>
      <w:r w:rsidRPr="005F1DF7">
        <w:rPr>
          <w:rFonts w:ascii="Times New Roman" w:hAnsi="Times New Roman"/>
        </w:rPr>
        <w:t xml:space="preserve"> Feeding frequently</w:t>
      </w:r>
      <w:bookmarkEnd w:id="116"/>
      <w:bookmarkEnd w:id="117"/>
    </w:p>
    <w:p w:rsidR="005B6989" w:rsidRPr="005F1DF7" w:rsidRDefault="005B6989" w:rsidP="005B6989">
      <w:pPr>
        <w:pStyle w:val="Heading4"/>
        <w:rPr>
          <w:rFonts w:ascii="Times New Roman" w:hAnsi="Times New Roman"/>
        </w:rPr>
      </w:pPr>
      <w:r w:rsidRPr="005F1DF7">
        <w:rPr>
          <w:rFonts w:ascii="Times New Roman" w:hAnsi="Times New Roman"/>
        </w:rPr>
        <w:t>Perceived benefits</w:t>
      </w:r>
    </w:p>
    <w:p w:rsidR="005B6989" w:rsidRPr="005F1DF7" w:rsidRDefault="005B6989" w:rsidP="005B6989">
      <w:pPr>
        <w:pStyle w:val="question"/>
      </w:pPr>
      <w:r w:rsidRPr="005F1DF7">
        <w:t>How good do you think it is to feed your child several times each day?</w:t>
      </w:r>
    </w:p>
    <w:p w:rsidR="005B6989" w:rsidRPr="005F1DF7" w:rsidRDefault="005B6989" w:rsidP="005B6989">
      <w:pPr>
        <w:pStyle w:val="answersimple"/>
      </w:pPr>
      <w:r w:rsidRPr="005F1DF7">
        <w:t>1. Not good</w:t>
      </w:r>
    </w:p>
    <w:p w:rsidR="005B6989" w:rsidRPr="005F1DF7" w:rsidRDefault="005B6989" w:rsidP="005B6989">
      <w:pPr>
        <w:pStyle w:val="answersimple"/>
      </w:pPr>
      <w:r w:rsidRPr="005F1DF7">
        <w:t>2. You’re not sure</w:t>
      </w:r>
    </w:p>
    <w:p w:rsidR="005B6989" w:rsidRPr="005F1DF7" w:rsidRDefault="005B6989" w:rsidP="005B6989">
      <w:pPr>
        <w:pStyle w:val="answersimple"/>
      </w:pPr>
      <w:r w:rsidRPr="005F1DF7">
        <w:t>3. Good</w:t>
      </w:r>
    </w:p>
    <w:p w:rsidR="005B6989" w:rsidRPr="005F1DF7" w:rsidRDefault="005B6989" w:rsidP="005C24D5">
      <w:pPr>
        <w:pStyle w:val="interviewerinstruction"/>
        <w:ind w:firstLine="397"/>
        <w:rPr>
          <w:rFonts w:ascii="Times New Roman" w:hAnsi="Times New Roman"/>
        </w:rPr>
      </w:pPr>
      <w:r w:rsidRPr="005F1DF7">
        <w:rPr>
          <w:rFonts w:ascii="Times New Roman" w:hAnsi="Times New Roman"/>
        </w:rPr>
        <w:t>If Not good:</w:t>
      </w:r>
    </w:p>
    <w:p w:rsidR="005B6989" w:rsidRPr="005F1DF7" w:rsidRDefault="005B6989" w:rsidP="005B6989">
      <w:pPr>
        <w:pStyle w:val="question"/>
      </w:pPr>
      <w:r w:rsidRPr="005F1DF7">
        <w:t>Can you tell me the reasons why it is not good?</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F050F5" w:rsidRDefault="00F050F5">
      <w:pPr>
        <w:spacing w:after="200" w:line="276" w:lineRule="auto"/>
        <w:rPr>
          <w:b/>
          <w:bCs/>
          <w:sz w:val="28"/>
          <w:szCs w:val="28"/>
        </w:rPr>
      </w:pPr>
      <w:r>
        <w:br w:type="page"/>
      </w:r>
    </w:p>
    <w:p w:rsidR="005B6989" w:rsidRPr="005F1DF7" w:rsidRDefault="005B6989" w:rsidP="005B6989">
      <w:pPr>
        <w:pStyle w:val="Heading4"/>
        <w:rPr>
          <w:rFonts w:ascii="Times New Roman" w:hAnsi="Times New Roman"/>
        </w:rPr>
      </w:pPr>
      <w:r w:rsidRPr="005F1DF7">
        <w:rPr>
          <w:rFonts w:ascii="Times New Roman" w:hAnsi="Times New Roman"/>
        </w:rPr>
        <w:t>Perceived barriers</w:t>
      </w:r>
    </w:p>
    <w:p w:rsidR="005B6989" w:rsidRPr="005F1DF7" w:rsidRDefault="005B6989" w:rsidP="005B6989">
      <w:pPr>
        <w:pStyle w:val="question"/>
      </w:pPr>
      <w:r w:rsidRPr="005F1DF7">
        <w:t>How difficult is it for you to feed your child several times each day?</w:t>
      </w:r>
    </w:p>
    <w:p w:rsidR="005B6989" w:rsidRPr="005F1DF7" w:rsidRDefault="005B6989" w:rsidP="005B6989">
      <w:pPr>
        <w:pStyle w:val="answersimple"/>
      </w:pPr>
      <w:r w:rsidRPr="005F1DF7">
        <w:t>1. Not difficult</w:t>
      </w:r>
    </w:p>
    <w:p w:rsidR="005B6989" w:rsidRPr="005F1DF7" w:rsidRDefault="005B6989" w:rsidP="005B6989">
      <w:pPr>
        <w:pStyle w:val="answersimple"/>
      </w:pPr>
      <w:r w:rsidRPr="005F1DF7">
        <w:t>2. So-so</w:t>
      </w:r>
    </w:p>
    <w:p w:rsidR="005B6989" w:rsidRPr="005F1DF7" w:rsidRDefault="005B6989" w:rsidP="005B6989">
      <w:pPr>
        <w:pStyle w:val="answersimple"/>
      </w:pPr>
      <w:r w:rsidRPr="005F1DF7">
        <w:t>3. Difficult</w:t>
      </w:r>
    </w:p>
    <w:p w:rsidR="005B6989" w:rsidRPr="005F1DF7" w:rsidRDefault="005B6989" w:rsidP="00CD789D">
      <w:pPr>
        <w:pStyle w:val="interviewerinstruction"/>
        <w:ind w:firstLine="397"/>
        <w:rPr>
          <w:rFonts w:ascii="Times New Roman" w:hAnsi="Times New Roman"/>
        </w:rPr>
      </w:pPr>
      <w:r w:rsidRPr="005F1DF7">
        <w:rPr>
          <w:rFonts w:ascii="Times New Roman" w:hAnsi="Times New Roman"/>
        </w:rPr>
        <w:t>If Difficult:</w:t>
      </w:r>
    </w:p>
    <w:p w:rsidR="005B6989" w:rsidRPr="005F1DF7" w:rsidRDefault="005B6989" w:rsidP="005B6989">
      <w:pPr>
        <w:pStyle w:val="question"/>
      </w:pPr>
      <w:r w:rsidRPr="005F1DF7">
        <w:t>Can you tell me the reasons why it is difficult?</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F050F5" w:rsidRDefault="00F050F5" w:rsidP="005B6989">
      <w:pPr>
        <w:pStyle w:val="questionhead"/>
        <w:rPr>
          <w:rStyle w:val="questionpriority1"/>
          <w:rFonts w:ascii="Times New Roman" w:hAnsi="Times New Roman"/>
        </w:rPr>
      </w:pPr>
      <w:bookmarkStart w:id="118" w:name="_Toc372895656"/>
    </w:p>
    <w:p w:rsidR="005B6989" w:rsidRPr="005F1DF7" w:rsidRDefault="005B6989" w:rsidP="005B6989">
      <w:pPr>
        <w:pStyle w:val="questionhead"/>
        <w:rPr>
          <w:rFonts w:ascii="Times New Roman" w:hAnsi="Times New Roman"/>
        </w:rPr>
      </w:pPr>
      <w:bookmarkStart w:id="119" w:name="_Toc374979530"/>
      <w:r w:rsidRPr="005F1DF7">
        <w:rPr>
          <w:rStyle w:val="questionpriority1"/>
          <w:rFonts w:ascii="Times New Roman" w:hAnsi="Times New Roman"/>
        </w:rPr>
        <w:t xml:space="preserve">1 </w:t>
      </w:r>
      <w:r w:rsidRPr="005F1DF7">
        <w:rPr>
          <w:rFonts w:ascii="Times New Roman" w:hAnsi="Times New Roman"/>
        </w:rPr>
        <w:t xml:space="preserve"> Continuing breastfeeding beyond six months</w:t>
      </w:r>
      <w:bookmarkEnd w:id="118"/>
      <w:bookmarkEnd w:id="119"/>
    </w:p>
    <w:p w:rsidR="005B6989" w:rsidRPr="005F1DF7" w:rsidRDefault="005B6989" w:rsidP="005B6989">
      <w:pPr>
        <w:pStyle w:val="Heading4"/>
        <w:rPr>
          <w:rFonts w:ascii="Times New Roman" w:hAnsi="Times New Roman"/>
        </w:rPr>
      </w:pPr>
      <w:r w:rsidRPr="005F1DF7">
        <w:rPr>
          <w:rFonts w:ascii="Times New Roman" w:hAnsi="Times New Roman"/>
        </w:rPr>
        <w:t>Perceived benefits</w:t>
      </w:r>
    </w:p>
    <w:p w:rsidR="005B6989" w:rsidRPr="005F1DF7" w:rsidRDefault="005B6989" w:rsidP="005B6989">
      <w:pPr>
        <w:pStyle w:val="question"/>
      </w:pPr>
      <w:r w:rsidRPr="005F1DF7">
        <w:t>How good do you think it is to continue breastfeeding beyond six months?</w:t>
      </w:r>
    </w:p>
    <w:p w:rsidR="005B6989" w:rsidRPr="005F1DF7" w:rsidRDefault="005B6989" w:rsidP="005B6989">
      <w:pPr>
        <w:pStyle w:val="answersimple"/>
      </w:pPr>
      <w:r w:rsidRPr="005F1DF7">
        <w:t>1. Not good</w:t>
      </w:r>
    </w:p>
    <w:p w:rsidR="005B6989" w:rsidRPr="005F1DF7" w:rsidRDefault="005B6989" w:rsidP="005B6989">
      <w:pPr>
        <w:pStyle w:val="answersimple"/>
      </w:pPr>
      <w:r w:rsidRPr="005F1DF7">
        <w:t>2. You’re not sure</w:t>
      </w:r>
    </w:p>
    <w:p w:rsidR="005B6989" w:rsidRPr="005F1DF7" w:rsidRDefault="005B6989" w:rsidP="005B6989">
      <w:pPr>
        <w:pStyle w:val="answersimple"/>
      </w:pPr>
      <w:r w:rsidRPr="005F1DF7">
        <w:t>3. Good</w:t>
      </w:r>
    </w:p>
    <w:p w:rsidR="005B6989" w:rsidRPr="005F1DF7" w:rsidRDefault="005B6989" w:rsidP="00CD789D">
      <w:pPr>
        <w:pStyle w:val="interviewerinstruction"/>
        <w:ind w:firstLine="397"/>
        <w:rPr>
          <w:rFonts w:ascii="Times New Roman" w:hAnsi="Times New Roman"/>
        </w:rPr>
      </w:pPr>
      <w:r w:rsidRPr="005F1DF7">
        <w:rPr>
          <w:rFonts w:ascii="Times New Roman" w:hAnsi="Times New Roman"/>
        </w:rPr>
        <w:t>If Not good:</w:t>
      </w:r>
    </w:p>
    <w:p w:rsidR="005B6989" w:rsidRPr="005F1DF7" w:rsidRDefault="005B6989" w:rsidP="005B6989">
      <w:pPr>
        <w:pStyle w:val="question"/>
      </w:pPr>
      <w:r w:rsidRPr="005F1DF7">
        <w:t>Can you tell me the reasons why it is not good?</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F050F5" w:rsidRDefault="00F050F5">
      <w:pPr>
        <w:spacing w:after="200" w:line="276" w:lineRule="auto"/>
        <w:rPr>
          <w:b/>
          <w:bCs/>
          <w:sz w:val="28"/>
          <w:szCs w:val="28"/>
        </w:rPr>
      </w:pPr>
      <w:r>
        <w:br w:type="page"/>
      </w:r>
    </w:p>
    <w:p w:rsidR="005B6989" w:rsidRPr="005F1DF7" w:rsidRDefault="005B6989" w:rsidP="005B6989">
      <w:pPr>
        <w:pStyle w:val="Heading4"/>
        <w:rPr>
          <w:rFonts w:ascii="Times New Roman" w:hAnsi="Times New Roman"/>
        </w:rPr>
      </w:pPr>
      <w:r w:rsidRPr="005F1DF7">
        <w:rPr>
          <w:rFonts w:ascii="Times New Roman" w:hAnsi="Times New Roman"/>
        </w:rPr>
        <w:t>Perceived barriers</w:t>
      </w:r>
    </w:p>
    <w:p w:rsidR="005B6989" w:rsidRPr="005F1DF7" w:rsidRDefault="005B6989" w:rsidP="005B6989">
      <w:pPr>
        <w:pStyle w:val="question"/>
      </w:pPr>
      <w:r w:rsidRPr="005F1DF7">
        <w:t>How difficult is it for you to continue breastfeeding beyond six months?</w:t>
      </w:r>
    </w:p>
    <w:p w:rsidR="005B6989" w:rsidRPr="005F1DF7" w:rsidRDefault="005B6989" w:rsidP="005B6989">
      <w:pPr>
        <w:pStyle w:val="answersimple"/>
      </w:pPr>
      <w:r w:rsidRPr="005F1DF7">
        <w:t>1. Not difficult</w:t>
      </w:r>
    </w:p>
    <w:p w:rsidR="005B6989" w:rsidRPr="005F1DF7" w:rsidRDefault="005B6989" w:rsidP="005B6989">
      <w:pPr>
        <w:pStyle w:val="answersimple"/>
      </w:pPr>
      <w:r w:rsidRPr="005F1DF7">
        <w:t>2. So-so</w:t>
      </w:r>
    </w:p>
    <w:p w:rsidR="005B6989" w:rsidRPr="005F1DF7" w:rsidRDefault="005B6989" w:rsidP="005B6989">
      <w:pPr>
        <w:pStyle w:val="answersimple"/>
      </w:pPr>
      <w:r w:rsidRPr="005F1DF7">
        <w:t>3. Difficult</w:t>
      </w:r>
    </w:p>
    <w:p w:rsidR="005B6989" w:rsidRPr="005F1DF7" w:rsidRDefault="005B6989" w:rsidP="00F050F5">
      <w:pPr>
        <w:pStyle w:val="interviewerinstruction"/>
        <w:ind w:firstLine="397"/>
        <w:rPr>
          <w:rFonts w:ascii="Times New Roman" w:hAnsi="Times New Roman"/>
        </w:rPr>
      </w:pPr>
      <w:r w:rsidRPr="005F1DF7">
        <w:rPr>
          <w:rFonts w:ascii="Times New Roman" w:hAnsi="Times New Roman"/>
        </w:rPr>
        <w:t>If Difficult:</w:t>
      </w:r>
    </w:p>
    <w:p w:rsidR="005B6989" w:rsidRPr="005F1DF7" w:rsidRDefault="005B6989" w:rsidP="005B6989">
      <w:pPr>
        <w:pStyle w:val="question"/>
      </w:pPr>
      <w:r w:rsidRPr="005F1DF7">
        <w:t>Can you tell me the reasons why it is difficult?</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5B6989" w:rsidRPr="005F1DF7" w:rsidRDefault="005B6989" w:rsidP="005B6989"/>
    <w:p w:rsidR="005B6989" w:rsidRPr="005F1DF7" w:rsidRDefault="005B6989" w:rsidP="005B6989">
      <w:pPr>
        <w:sectPr w:rsidR="005B6989" w:rsidRPr="005F1DF7" w:rsidSect="005F1DF7">
          <w:pgSz w:w="12240" w:h="15840"/>
          <w:pgMar w:top="851" w:right="1077" w:bottom="851" w:left="1077" w:header="708" w:footer="708" w:gutter="0"/>
          <w:cols w:space="708"/>
          <w:docGrid w:linePitch="360"/>
        </w:sectPr>
      </w:pPr>
    </w:p>
    <w:p w:rsidR="005B6989" w:rsidRPr="005F1DF7" w:rsidRDefault="005B6989" w:rsidP="005B6989">
      <w:pPr>
        <w:pStyle w:val="appendixhead1"/>
        <w:rPr>
          <w:rFonts w:ascii="Times New Roman" w:hAnsi="Times New Roman"/>
        </w:rPr>
      </w:pPr>
      <w:bookmarkStart w:id="120" w:name="_Toc372895657"/>
      <w:bookmarkStart w:id="121" w:name="_Toc374979531"/>
      <w:r w:rsidRPr="005F1DF7">
        <w:rPr>
          <w:rFonts w:ascii="Times New Roman" w:hAnsi="Times New Roman"/>
        </w:rPr>
        <w:t>Module 3: Diet of school-aged children</w:t>
      </w:r>
      <w:bookmarkEnd w:id="120"/>
      <w:bookmarkEnd w:id="121"/>
    </w:p>
    <w:p w:rsidR="005B6989" w:rsidRPr="005F1DF7" w:rsidRDefault="005B6989" w:rsidP="005B6989">
      <w:pPr>
        <w:pStyle w:val="tipbox"/>
      </w:pPr>
      <w:r w:rsidRPr="005F1DF7">
        <w:rPr>
          <w:b/>
        </w:rPr>
        <w:t>NOTE:</w:t>
      </w:r>
      <w:r w:rsidRPr="005F1DF7">
        <w:t xml:space="preserve"> Depending on the study context, questions from this module can be administered to different players involved in changing knowledge, attitudes and practices, some of whom may be the project’s participant populations, such as parents and teachers of school-age children or mothers, caregivers (e.g. fathers, grandmothers).</w:t>
      </w:r>
    </w:p>
    <w:p w:rsidR="005B6989" w:rsidRPr="005F1DF7" w:rsidRDefault="005B6989" w:rsidP="005B6989">
      <w:pPr>
        <w:pStyle w:val="interviewerinstruction"/>
        <w:rPr>
          <w:rFonts w:ascii="Times New Roman" w:hAnsi="Times New Roman"/>
        </w:rPr>
      </w:pPr>
      <w:r w:rsidRPr="005F1DF7">
        <w:rPr>
          <w:rFonts w:ascii="Times New Roman" w:hAnsi="Times New Roman"/>
        </w:rPr>
        <w:t>Explain to the participant (child):</w:t>
      </w:r>
    </w:p>
    <w:p w:rsidR="005B6989" w:rsidRPr="005F1DF7" w:rsidRDefault="005B6989" w:rsidP="005B6989">
      <w:r w:rsidRPr="005F1DF7">
        <w:t>I am going to ask you some questions about your nutrition and nutrition in general. Please let me know if you need me to clarify any of my questions. Feel free to ask any question you may have.</w:t>
      </w:r>
    </w:p>
    <w:p w:rsidR="005B6989" w:rsidRPr="005F1DF7" w:rsidRDefault="005B6989" w:rsidP="005B6989">
      <w:pPr>
        <w:pStyle w:val="analysisboxhead"/>
      </w:pPr>
      <w:r w:rsidRPr="005F1DF7">
        <w:t>Season:</w:t>
      </w:r>
    </w:p>
    <w:p w:rsidR="005B6989" w:rsidRPr="005F1DF7" w:rsidRDefault="005B6989" w:rsidP="005B6989">
      <w:pPr>
        <w:pStyle w:val="analysisboxitemizedlist"/>
      </w:pPr>
      <w:r w:rsidRPr="005F1DF7">
        <w:t>Low food season</w:t>
      </w:r>
    </w:p>
    <w:p w:rsidR="005B6989" w:rsidRPr="005F1DF7" w:rsidRDefault="005B6989" w:rsidP="005B6989">
      <w:pPr>
        <w:pStyle w:val="analysisboxitemizedlist"/>
      </w:pPr>
      <w:r w:rsidRPr="005F1DF7">
        <w:t>High food season</w:t>
      </w:r>
    </w:p>
    <w:p w:rsidR="005B6989" w:rsidRPr="005F1DF7" w:rsidRDefault="005B6989" w:rsidP="005B6989">
      <w:pPr>
        <w:pStyle w:val="appendixhead2"/>
        <w:rPr>
          <w:rFonts w:ascii="Times New Roman" w:hAnsi="Times New Roman"/>
        </w:rPr>
      </w:pPr>
      <w:bookmarkStart w:id="122" w:name="_Toc372895658"/>
      <w:bookmarkStart w:id="123" w:name="_Toc374979532"/>
      <w:r w:rsidRPr="005F1DF7">
        <w:rPr>
          <w:rFonts w:ascii="Times New Roman" w:hAnsi="Times New Roman"/>
        </w:rPr>
        <w:t>Practices</w:t>
      </w:r>
      <w:bookmarkEnd w:id="122"/>
      <w:bookmarkEnd w:id="123"/>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124" w:name="_Toc372895659"/>
      <w:bookmarkStart w:id="125" w:name="_Toc374979533"/>
      <w:r w:rsidRPr="005F1DF7">
        <w:rPr>
          <w:rStyle w:val="questionpriority1"/>
          <w:rFonts w:ascii="Times New Roman" w:hAnsi="Times New Roman"/>
        </w:rPr>
        <w:t xml:space="preserve">1 </w:t>
      </w:r>
      <w:r w:rsidRPr="005F1DF7">
        <w:rPr>
          <w:rFonts w:ascii="Times New Roman" w:hAnsi="Times New Roman"/>
        </w:rPr>
        <w:t xml:space="preserve"> Question P.1: Having breakfast: time and place</w:t>
      </w:r>
      <w:bookmarkEnd w:id="124"/>
      <w:bookmarkEnd w:id="125"/>
    </w:p>
    <w:p w:rsidR="005B6989" w:rsidRPr="005F1DF7" w:rsidRDefault="005B6989" w:rsidP="005B6989">
      <w:pPr>
        <w:pStyle w:val="questionletterlist"/>
      </w:pPr>
      <w:r w:rsidRPr="005F1DF7">
        <w:t>Did you have breakfast before going to school?</w:t>
      </w:r>
    </w:p>
    <w:p w:rsidR="005B6989" w:rsidRPr="005F1DF7" w:rsidRDefault="005B6989" w:rsidP="005B6989">
      <w:pPr>
        <w:pStyle w:val="answersimple"/>
      </w:pPr>
      <w:r w:rsidRPr="005F1DF7">
        <w:t xml:space="preserve">Yes </w:t>
      </w:r>
      <w:r w:rsidRPr="005F1DF7">
        <w:tab/>
        <w:t xml:space="preserve"> </w:t>
      </w:r>
      <w:r w:rsidRPr="005F1DF7">
        <w:rPr>
          <w:rStyle w:val="interviewerinstructionChar"/>
          <w:rFonts w:ascii="Times New Roman" w:hAnsi="Times New Roman"/>
        </w:rPr>
        <w:t>Go to question P.1.b.</w:t>
      </w:r>
    </w:p>
    <w:p w:rsidR="005B6989" w:rsidRPr="005F1DF7" w:rsidRDefault="005B6989" w:rsidP="005B6989">
      <w:pPr>
        <w:pStyle w:val="answersimple"/>
      </w:pPr>
      <w:r w:rsidRPr="005F1DF7">
        <w:t xml:space="preserve">No </w:t>
      </w:r>
      <w:r w:rsidRPr="005F1DF7">
        <w:tab/>
        <w:t xml:space="preserve"> </w:t>
      </w:r>
      <w:r w:rsidRPr="005F1DF7">
        <w:rPr>
          <w:rStyle w:val="interviewerinstructionChar"/>
          <w:rFonts w:ascii="Times New Roman" w:hAnsi="Times New Roman"/>
        </w:rPr>
        <w:t>Go to question P.2</w:t>
      </w:r>
    </w:p>
    <w:p w:rsidR="005B6989" w:rsidRPr="005F1DF7" w:rsidRDefault="005B6989" w:rsidP="005B6989">
      <w:pPr>
        <w:pStyle w:val="answersimple"/>
      </w:pPr>
      <w:r w:rsidRPr="005F1DF7">
        <w:t>Don’t know/no answer</w:t>
      </w:r>
    </w:p>
    <w:p w:rsidR="005B6989" w:rsidRPr="005F1DF7" w:rsidRDefault="005B6989" w:rsidP="00F050F5">
      <w:pPr>
        <w:pStyle w:val="interviewerinstruction"/>
        <w:ind w:firstLine="720"/>
        <w:rPr>
          <w:rFonts w:ascii="Times New Roman" w:hAnsi="Times New Roman"/>
        </w:rPr>
      </w:pPr>
      <w:r w:rsidRPr="005F1DF7">
        <w:rPr>
          <w:rFonts w:ascii="Times New Roman" w:hAnsi="Times New Roman"/>
        </w:rPr>
        <w:t>If Yes:</w:t>
      </w:r>
    </w:p>
    <w:p w:rsidR="005B6989" w:rsidRPr="005F1DF7" w:rsidRDefault="005B6989" w:rsidP="005B6989">
      <w:pPr>
        <w:pStyle w:val="questionletterlist"/>
      </w:pPr>
      <w:r w:rsidRPr="005F1DF7">
        <w:t>At what time?</w:t>
      </w:r>
    </w:p>
    <w:p w:rsidR="005B6989" w:rsidRPr="005F1DF7" w:rsidRDefault="005B6989" w:rsidP="005B6989">
      <w:pPr>
        <w:pStyle w:val="answersimple"/>
      </w:pPr>
      <w:r w:rsidRPr="005F1DF7">
        <w:t>Between 6 a.m. and 9 a.m.</w:t>
      </w:r>
    </w:p>
    <w:p w:rsidR="005B6989" w:rsidRPr="005F1DF7" w:rsidRDefault="005B6989" w:rsidP="005B6989">
      <w:pPr>
        <w:pStyle w:val="answersimple"/>
      </w:pPr>
      <w:r w:rsidRPr="005F1DF7">
        <w:t>Between 9 a.m. and noon</w:t>
      </w:r>
    </w:p>
    <w:p w:rsidR="005B6989" w:rsidRPr="005F1DF7" w:rsidRDefault="005B6989" w:rsidP="005B6989">
      <w:pPr>
        <w:pStyle w:val="answersimple"/>
      </w:pPr>
      <w:r w:rsidRPr="005F1DF7">
        <w:t>Between noon and 3 p.m.</w:t>
      </w:r>
    </w:p>
    <w:p w:rsidR="005B6989" w:rsidRPr="005F1DF7" w:rsidRDefault="005B6989" w:rsidP="005B6989">
      <w:pPr>
        <w:pStyle w:val="questionletterlist"/>
      </w:pPr>
      <w:r w:rsidRPr="005F1DF7">
        <w:t>Where?</w:t>
      </w:r>
    </w:p>
    <w:p w:rsidR="005B6989" w:rsidRPr="005F1DF7" w:rsidRDefault="005B6989" w:rsidP="005B6989">
      <w:pPr>
        <w:pStyle w:val="answersimple"/>
      </w:pPr>
      <w:r w:rsidRPr="005F1DF7">
        <w:t>Home</w:t>
      </w:r>
    </w:p>
    <w:p w:rsidR="005B6989" w:rsidRPr="005F1DF7" w:rsidRDefault="005B6989" w:rsidP="005B6989">
      <w:pPr>
        <w:pStyle w:val="answersimple"/>
      </w:pPr>
      <w:r w:rsidRPr="005F1DF7">
        <w:t>School</w:t>
      </w:r>
    </w:p>
    <w:p w:rsidR="005B6989" w:rsidRPr="005F1DF7" w:rsidRDefault="005B6989" w:rsidP="005B6989">
      <w:pPr>
        <w:pStyle w:val="answersimple"/>
      </w:pPr>
      <w:r w:rsidRPr="005F1DF7">
        <w:t>Elsewhere (</w:t>
      </w:r>
      <w:r w:rsidRPr="005F1DF7">
        <w:rPr>
          <w:rStyle w:val="interviewerinstructionChar"/>
          <w:rFonts w:ascii="Times New Roman" w:hAnsi="Times New Roman"/>
        </w:rPr>
        <w:t>specify</w:t>
      </w:r>
      <w:r w:rsidRPr="005F1DF7">
        <w:t>) _________________________________________________________________________</w:t>
      </w:r>
    </w:p>
    <w:p w:rsidR="00F050F5" w:rsidRDefault="00F050F5" w:rsidP="005B6989">
      <w:pPr>
        <w:pStyle w:val="questionhead"/>
        <w:rPr>
          <w:rStyle w:val="questionpriority1"/>
          <w:rFonts w:ascii="Times New Roman" w:hAnsi="Times New Roman"/>
        </w:rPr>
      </w:pPr>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126" w:name="_Toc372895660"/>
      <w:bookmarkStart w:id="127" w:name="_Toc374979534"/>
      <w:r w:rsidRPr="005F1DF7">
        <w:rPr>
          <w:rStyle w:val="questionpriority1"/>
          <w:rFonts w:ascii="Times New Roman" w:hAnsi="Times New Roman"/>
        </w:rPr>
        <w:t xml:space="preserve">1 </w:t>
      </w:r>
      <w:r w:rsidRPr="005F1DF7">
        <w:rPr>
          <w:rFonts w:ascii="Times New Roman" w:hAnsi="Times New Roman"/>
        </w:rPr>
        <w:t xml:space="preserve"> Question P.2: Having lunch: time and place</w:t>
      </w:r>
      <w:bookmarkEnd w:id="126"/>
      <w:bookmarkEnd w:id="127"/>
    </w:p>
    <w:p w:rsidR="005B6989" w:rsidRPr="005F1DF7" w:rsidRDefault="005B6989" w:rsidP="005B6989">
      <w:pPr>
        <w:pStyle w:val="questionletterlist"/>
        <w:numPr>
          <w:ilvl w:val="0"/>
          <w:numId w:val="31"/>
        </w:numPr>
        <w:ind w:left="754" w:hanging="357"/>
      </w:pPr>
      <w:r w:rsidRPr="005F1DF7">
        <w:rPr>
          <w:rFonts w:eastAsia="Calibri"/>
        </w:rPr>
        <w:t>If the interview is being conducted before lunchtime, ask</w:t>
      </w:r>
      <w:r w:rsidRPr="005F1DF7">
        <w:t>: Did you have lunch yesterday?</w:t>
      </w:r>
    </w:p>
    <w:p w:rsidR="005B6989" w:rsidRPr="005F1DF7" w:rsidRDefault="005B6989" w:rsidP="005B6989">
      <w:pPr>
        <w:pStyle w:val="question"/>
        <w:ind w:firstLine="289"/>
      </w:pPr>
      <w:r w:rsidRPr="005F1DF7">
        <w:rPr>
          <w:rStyle w:val="interviewerinstructionChar"/>
          <w:rFonts w:ascii="Times New Roman" w:hAnsi="Times New Roman"/>
        </w:rPr>
        <w:t>If the interview is being conducted after lunchtime, ask</w:t>
      </w:r>
      <w:r w:rsidRPr="005F1DF7">
        <w:t>: Did you have lunch today?</w:t>
      </w:r>
    </w:p>
    <w:p w:rsidR="005B6989" w:rsidRPr="005F1DF7" w:rsidRDefault="005B6989" w:rsidP="005B6989">
      <w:pPr>
        <w:pStyle w:val="answersimple"/>
      </w:pPr>
      <w:r w:rsidRPr="005F1DF7">
        <w:t xml:space="preserve">Yes </w:t>
      </w:r>
      <w:r w:rsidRPr="005F1DF7">
        <w:tab/>
        <w:t xml:space="preserve"> </w:t>
      </w:r>
      <w:r w:rsidRPr="005F1DF7">
        <w:rPr>
          <w:rStyle w:val="interviewerinstructionChar"/>
          <w:rFonts w:ascii="Times New Roman" w:hAnsi="Times New Roman"/>
        </w:rPr>
        <w:t>Go to question P.2.b</w:t>
      </w:r>
    </w:p>
    <w:p w:rsidR="005B6989" w:rsidRPr="005F1DF7" w:rsidRDefault="005B6989" w:rsidP="005B6989">
      <w:pPr>
        <w:pStyle w:val="answersimple"/>
      </w:pPr>
      <w:r w:rsidRPr="005F1DF7">
        <w:t xml:space="preserve">No </w:t>
      </w:r>
      <w:r w:rsidRPr="005F1DF7">
        <w:tab/>
        <w:t xml:space="preserve"> </w:t>
      </w:r>
      <w:r w:rsidRPr="005F1DF7">
        <w:rPr>
          <w:rStyle w:val="interviewerinstructionChar"/>
          <w:rFonts w:ascii="Times New Roman" w:hAnsi="Times New Roman"/>
        </w:rPr>
        <w:t>Go to question P.3</w:t>
      </w:r>
    </w:p>
    <w:p w:rsidR="005B6989" w:rsidRPr="005F1DF7" w:rsidRDefault="005B6989" w:rsidP="005B6989">
      <w:pPr>
        <w:pStyle w:val="answersimple"/>
      </w:pPr>
      <w:r w:rsidRPr="005F1DF7">
        <w:t>Don’t know/no answer</w:t>
      </w:r>
    </w:p>
    <w:p w:rsidR="005B6989" w:rsidRPr="005F1DF7" w:rsidRDefault="005B6989" w:rsidP="00F050F5">
      <w:pPr>
        <w:pStyle w:val="interviewerinstruction"/>
        <w:ind w:firstLine="720"/>
        <w:rPr>
          <w:rFonts w:ascii="Times New Roman" w:hAnsi="Times New Roman"/>
        </w:rPr>
      </w:pPr>
      <w:r w:rsidRPr="005F1DF7">
        <w:rPr>
          <w:rFonts w:ascii="Times New Roman" w:hAnsi="Times New Roman"/>
        </w:rPr>
        <w:t>If Yes:</w:t>
      </w:r>
    </w:p>
    <w:p w:rsidR="005B6989" w:rsidRPr="005F1DF7" w:rsidRDefault="005B6989" w:rsidP="005B6989">
      <w:pPr>
        <w:pStyle w:val="questionletterlist"/>
      </w:pPr>
      <w:r w:rsidRPr="005F1DF7">
        <w:t>At what time?</w:t>
      </w:r>
    </w:p>
    <w:p w:rsidR="005B6989" w:rsidRPr="005F1DF7" w:rsidRDefault="005B6989" w:rsidP="005B6989">
      <w:pPr>
        <w:pStyle w:val="answersimple"/>
      </w:pPr>
      <w:r w:rsidRPr="005F1DF7">
        <w:t>Between 9 a.m. and noon</w:t>
      </w:r>
    </w:p>
    <w:p w:rsidR="005B6989" w:rsidRPr="005F1DF7" w:rsidRDefault="005B6989" w:rsidP="005B6989">
      <w:pPr>
        <w:pStyle w:val="answersimple"/>
      </w:pPr>
      <w:r w:rsidRPr="005F1DF7">
        <w:t>Between noon and 3 p.m.</w:t>
      </w:r>
    </w:p>
    <w:p w:rsidR="005B6989" w:rsidRPr="005F1DF7" w:rsidRDefault="005B6989" w:rsidP="005B6989">
      <w:pPr>
        <w:pStyle w:val="answersimple"/>
      </w:pPr>
      <w:r w:rsidRPr="005F1DF7">
        <w:t>Between 3 p.m. and 6 p.m.</w:t>
      </w:r>
    </w:p>
    <w:p w:rsidR="005B6989" w:rsidRPr="005F1DF7" w:rsidRDefault="005B6989" w:rsidP="005B6989">
      <w:pPr>
        <w:pStyle w:val="questionletterlist"/>
      </w:pPr>
      <w:r w:rsidRPr="005F1DF7">
        <w:t>Who prepares your lunch?</w:t>
      </w:r>
    </w:p>
    <w:p w:rsidR="005B6989" w:rsidRPr="005F1DF7" w:rsidRDefault="005B6989" w:rsidP="005B6989">
      <w:pPr>
        <w:pStyle w:val="answersimple"/>
      </w:pPr>
      <w:r w:rsidRPr="005F1DF7">
        <w:t>Parents at home</w:t>
      </w:r>
    </w:p>
    <w:p w:rsidR="005B6989" w:rsidRPr="005F1DF7" w:rsidRDefault="005B6989" w:rsidP="005B6989">
      <w:pPr>
        <w:pStyle w:val="answersimple"/>
      </w:pPr>
      <w:r w:rsidRPr="005F1DF7">
        <w:t>School cafeteria</w:t>
      </w:r>
    </w:p>
    <w:p w:rsidR="005B6989" w:rsidRPr="005F1DF7" w:rsidRDefault="005B6989" w:rsidP="005B6989">
      <w:pPr>
        <w:pStyle w:val="answersimple"/>
      </w:pPr>
      <w:r w:rsidRPr="005F1DF7">
        <w:t>Lunch is bought with pocket money</w:t>
      </w:r>
    </w:p>
    <w:p w:rsidR="005B6989" w:rsidRPr="005F1DF7" w:rsidRDefault="005B6989" w:rsidP="005B6989">
      <w:pPr>
        <w:pStyle w:val="answersimple"/>
      </w:pPr>
      <w:r w:rsidRPr="005F1DF7">
        <w:t>Other (</w:t>
      </w:r>
      <w:r w:rsidRPr="005F1DF7">
        <w:rPr>
          <w:rStyle w:val="interviewerinstructionChar"/>
          <w:rFonts w:ascii="Times New Roman" w:hAnsi="Times New Roman"/>
        </w:rPr>
        <w:t>specify</w:t>
      </w:r>
      <w:r w:rsidRPr="005F1DF7">
        <w:t>) ____________________________________________________</w:t>
      </w:r>
    </w:p>
    <w:p w:rsidR="00F050F5" w:rsidRDefault="00F050F5">
      <w:pPr>
        <w:spacing w:after="200" w:line="276" w:lineRule="auto"/>
        <w:rPr>
          <w:rStyle w:val="questionpriority1"/>
          <w:b/>
          <w:bCs/>
          <w:sz w:val="28"/>
          <w:szCs w:val="26"/>
          <w:lang w:eastAsia="en-GB"/>
        </w:rPr>
      </w:pPr>
      <w:r>
        <w:rPr>
          <w:rStyle w:val="questionpriority1"/>
        </w:rPr>
        <w:br w:type="page"/>
      </w:r>
    </w:p>
    <w:p w:rsidR="00F050F5" w:rsidRDefault="00F050F5" w:rsidP="005B6989">
      <w:pPr>
        <w:pStyle w:val="questionhead"/>
        <w:rPr>
          <w:rStyle w:val="questionpriority1"/>
          <w:rFonts w:ascii="Times New Roman" w:hAnsi="Times New Roman"/>
        </w:rPr>
      </w:pPr>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128" w:name="_Toc372895661"/>
      <w:bookmarkStart w:id="129" w:name="_Toc374979535"/>
      <w:r w:rsidRPr="005F1DF7">
        <w:rPr>
          <w:rStyle w:val="questionpriority1"/>
          <w:rFonts w:ascii="Times New Roman" w:hAnsi="Times New Roman"/>
        </w:rPr>
        <w:t xml:space="preserve">1 </w:t>
      </w:r>
      <w:r w:rsidRPr="005F1DF7">
        <w:rPr>
          <w:rFonts w:ascii="Times New Roman" w:hAnsi="Times New Roman"/>
        </w:rPr>
        <w:t xml:space="preserve"> Question P.3: Dinner/supper: time and place</w:t>
      </w:r>
      <w:bookmarkEnd w:id="128"/>
      <w:bookmarkEnd w:id="129"/>
    </w:p>
    <w:p w:rsidR="005B6989" w:rsidRPr="005F1DF7" w:rsidRDefault="005B6989" w:rsidP="005B6989">
      <w:pPr>
        <w:pStyle w:val="questionletterlist"/>
        <w:numPr>
          <w:ilvl w:val="0"/>
          <w:numId w:val="32"/>
        </w:numPr>
        <w:ind w:left="754" w:hanging="357"/>
      </w:pPr>
      <w:r w:rsidRPr="005F1DF7">
        <w:t>Did you have dinner yesterday?</w:t>
      </w:r>
    </w:p>
    <w:p w:rsidR="005B6989" w:rsidRPr="005F1DF7" w:rsidRDefault="005B6989" w:rsidP="005B6989">
      <w:pPr>
        <w:pStyle w:val="answersimple"/>
      </w:pPr>
      <w:r w:rsidRPr="005F1DF7">
        <w:t xml:space="preserve">Yes </w:t>
      </w:r>
      <w:r w:rsidRPr="005F1DF7">
        <w:tab/>
        <w:t xml:space="preserve"> </w:t>
      </w:r>
      <w:r w:rsidRPr="005F1DF7">
        <w:rPr>
          <w:rStyle w:val="interviewerinstructionChar"/>
          <w:rFonts w:ascii="Times New Roman" w:hAnsi="Times New Roman"/>
        </w:rPr>
        <w:t>Go to question P3.b.</w:t>
      </w:r>
    </w:p>
    <w:p w:rsidR="005B6989" w:rsidRPr="005F1DF7" w:rsidRDefault="005B6989" w:rsidP="005B6989">
      <w:pPr>
        <w:pStyle w:val="answersimple"/>
      </w:pPr>
      <w:r w:rsidRPr="005F1DF7">
        <w:t xml:space="preserve">No </w:t>
      </w:r>
      <w:r w:rsidRPr="005F1DF7">
        <w:tab/>
        <w:t xml:space="preserve"> </w:t>
      </w:r>
      <w:r w:rsidRPr="005F1DF7">
        <w:rPr>
          <w:rStyle w:val="interviewerinstructionChar"/>
          <w:rFonts w:ascii="Times New Roman" w:hAnsi="Times New Roman"/>
        </w:rPr>
        <w:t>Go to question P.4</w:t>
      </w:r>
    </w:p>
    <w:p w:rsidR="005B6989" w:rsidRPr="005F1DF7" w:rsidRDefault="005B6989" w:rsidP="005B6989">
      <w:pPr>
        <w:pStyle w:val="answersimple"/>
      </w:pPr>
      <w:r w:rsidRPr="005F1DF7">
        <w:t>Don’t know/no answer</w:t>
      </w:r>
    </w:p>
    <w:p w:rsidR="005B6989" w:rsidRPr="005F1DF7" w:rsidRDefault="005B6989" w:rsidP="00F050F5">
      <w:pPr>
        <w:pStyle w:val="interviewerinstruction"/>
        <w:ind w:firstLine="397"/>
        <w:rPr>
          <w:rFonts w:ascii="Times New Roman" w:hAnsi="Times New Roman"/>
        </w:rPr>
      </w:pPr>
      <w:r w:rsidRPr="005F1DF7">
        <w:rPr>
          <w:rFonts w:ascii="Times New Roman" w:hAnsi="Times New Roman"/>
        </w:rPr>
        <w:t>If Yes:</w:t>
      </w:r>
    </w:p>
    <w:p w:rsidR="005B6989" w:rsidRPr="005F1DF7" w:rsidRDefault="005B6989" w:rsidP="005B6989">
      <w:pPr>
        <w:pStyle w:val="questionletterlist"/>
      </w:pPr>
      <w:r w:rsidRPr="005F1DF7">
        <w:t>At what time?</w:t>
      </w:r>
    </w:p>
    <w:p w:rsidR="005B6989" w:rsidRPr="005F1DF7" w:rsidRDefault="005B6989" w:rsidP="005B6989">
      <w:pPr>
        <w:pStyle w:val="answersimple"/>
      </w:pPr>
      <w:r w:rsidRPr="005F1DF7">
        <w:t>Between 3 p.m. and 6 p.m.</w:t>
      </w:r>
    </w:p>
    <w:p w:rsidR="005B6989" w:rsidRPr="005F1DF7" w:rsidRDefault="005B6989" w:rsidP="005B6989">
      <w:pPr>
        <w:pStyle w:val="answersimple"/>
      </w:pPr>
      <w:r w:rsidRPr="005F1DF7">
        <w:t>Between 6 p.m. and 9 p.m.</w:t>
      </w:r>
    </w:p>
    <w:p w:rsidR="005B6989" w:rsidRPr="005F1DF7" w:rsidRDefault="005B6989" w:rsidP="005B6989">
      <w:pPr>
        <w:pStyle w:val="answersimple"/>
      </w:pPr>
      <w:r w:rsidRPr="005F1DF7">
        <w:t>Between 9 p.m. and midnight</w:t>
      </w:r>
    </w:p>
    <w:p w:rsidR="005B6989" w:rsidRPr="005F1DF7" w:rsidRDefault="005B6989" w:rsidP="005B6989">
      <w:pPr>
        <w:pStyle w:val="questionletterlist"/>
      </w:pPr>
      <w:r w:rsidRPr="005F1DF7">
        <w:t>Where?</w:t>
      </w:r>
    </w:p>
    <w:p w:rsidR="005B6989" w:rsidRPr="005F1DF7" w:rsidRDefault="005B6989" w:rsidP="005B6989">
      <w:pPr>
        <w:pStyle w:val="answersimple"/>
      </w:pPr>
      <w:r w:rsidRPr="005F1DF7">
        <w:t>Home</w:t>
      </w:r>
    </w:p>
    <w:p w:rsidR="005B6989" w:rsidRPr="005F1DF7" w:rsidRDefault="005B6989" w:rsidP="005B6989">
      <w:pPr>
        <w:pStyle w:val="answersimple"/>
      </w:pPr>
      <w:r w:rsidRPr="005F1DF7">
        <w:t>School</w:t>
      </w:r>
    </w:p>
    <w:p w:rsidR="005B6989" w:rsidRPr="005F1DF7" w:rsidRDefault="005B6989" w:rsidP="005B6989">
      <w:pPr>
        <w:pStyle w:val="answersimple"/>
      </w:pPr>
      <w:r w:rsidRPr="005F1DF7">
        <w:t>Elsewhere (</w:t>
      </w:r>
      <w:r w:rsidRPr="005F1DF7">
        <w:rPr>
          <w:rStyle w:val="interviewerinstructionChar"/>
          <w:rFonts w:ascii="Times New Roman" w:hAnsi="Times New Roman"/>
        </w:rPr>
        <w:t>specify</w:t>
      </w:r>
      <w:r w:rsidRPr="005F1DF7">
        <w:t>) _________________________________________________________________________</w:t>
      </w:r>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130" w:name="_Toc372895662"/>
      <w:bookmarkStart w:id="131" w:name="_Toc374979536"/>
      <w:r w:rsidRPr="005F1DF7">
        <w:rPr>
          <w:rStyle w:val="questionpriority1"/>
          <w:rFonts w:ascii="Times New Roman" w:hAnsi="Times New Roman"/>
        </w:rPr>
        <w:t xml:space="preserve">1 </w:t>
      </w:r>
      <w:r w:rsidRPr="005F1DF7">
        <w:rPr>
          <w:rFonts w:ascii="Times New Roman" w:hAnsi="Times New Roman"/>
        </w:rPr>
        <w:t xml:space="preserve"> Question P.4: Snacks</w:t>
      </w:r>
      <w:bookmarkEnd w:id="130"/>
      <w:bookmarkEnd w:id="131"/>
    </w:p>
    <w:p w:rsidR="005B6989" w:rsidRPr="005F1DF7" w:rsidRDefault="005B6989" w:rsidP="005B6989">
      <w:pPr>
        <w:pStyle w:val="questionletterlist"/>
        <w:numPr>
          <w:ilvl w:val="0"/>
          <w:numId w:val="33"/>
        </w:numPr>
        <w:ind w:left="754" w:hanging="357"/>
      </w:pPr>
      <w:r w:rsidRPr="005F1DF7">
        <w:t>Yesterday during the day and night, did you eat anything between the meals?</w:t>
      </w:r>
    </w:p>
    <w:p w:rsidR="005B6989" w:rsidRPr="005F1DF7" w:rsidRDefault="005B6989" w:rsidP="005B6989">
      <w:pPr>
        <w:pStyle w:val="answersimple"/>
      </w:pPr>
      <w:r w:rsidRPr="005F1DF7">
        <w:t xml:space="preserve">Yes </w:t>
      </w:r>
      <w:r w:rsidRPr="005F1DF7">
        <w:tab/>
        <w:t xml:space="preserve"> </w:t>
      </w:r>
      <w:r w:rsidRPr="005F1DF7">
        <w:rPr>
          <w:rStyle w:val="interviewerinstructionChar"/>
          <w:rFonts w:ascii="Times New Roman" w:hAnsi="Times New Roman"/>
        </w:rPr>
        <w:t>Go to question P4.b.</w:t>
      </w:r>
    </w:p>
    <w:p w:rsidR="005B6989" w:rsidRPr="005F1DF7" w:rsidRDefault="005B6989" w:rsidP="005B6989">
      <w:pPr>
        <w:pStyle w:val="answersimple"/>
      </w:pPr>
      <w:r w:rsidRPr="005F1DF7">
        <w:t xml:space="preserve">No </w:t>
      </w:r>
      <w:r w:rsidRPr="005F1DF7">
        <w:tab/>
        <w:t xml:space="preserve"> </w:t>
      </w:r>
      <w:r w:rsidRPr="005F1DF7">
        <w:rPr>
          <w:rStyle w:val="interviewerinstructionChar"/>
          <w:rFonts w:ascii="Times New Roman" w:hAnsi="Times New Roman"/>
        </w:rPr>
        <w:t>Go to question P.5</w:t>
      </w:r>
    </w:p>
    <w:p w:rsidR="005B6989" w:rsidRPr="005F1DF7" w:rsidRDefault="005B6989" w:rsidP="005B6989">
      <w:pPr>
        <w:pStyle w:val="answersimple"/>
      </w:pPr>
      <w:r w:rsidRPr="005F1DF7">
        <w:t>Don’t know/no answer</w:t>
      </w:r>
    </w:p>
    <w:p w:rsidR="005B6989" w:rsidRPr="005F1DF7" w:rsidRDefault="005B6989" w:rsidP="00F050F5">
      <w:pPr>
        <w:pStyle w:val="interviewerinstruction"/>
        <w:ind w:firstLine="397"/>
        <w:rPr>
          <w:rFonts w:ascii="Times New Roman" w:hAnsi="Times New Roman"/>
        </w:rPr>
      </w:pPr>
      <w:r w:rsidRPr="005F1DF7">
        <w:rPr>
          <w:rFonts w:ascii="Times New Roman" w:hAnsi="Times New Roman"/>
        </w:rPr>
        <w:t>If Yes:</w:t>
      </w:r>
    </w:p>
    <w:p w:rsidR="005B6989" w:rsidRPr="005F1DF7" w:rsidRDefault="005B6989" w:rsidP="005B6989">
      <w:pPr>
        <w:pStyle w:val="questionletterlist"/>
      </w:pPr>
      <w:r w:rsidRPr="005F1DF7">
        <w:t>What did you eat?</w:t>
      </w:r>
    </w:p>
    <w:p w:rsidR="005B6989" w:rsidRPr="005F1DF7" w:rsidRDefault="005B6989" w:rsidP="00F050F5">
      <w:pPr>
        <w:pStyle w:val="adaptationinstruction"/>
        <w:ind w:firstLine="720"/>
        <w:rPr>
          <w:rFonts w:ascii="Times New Roman" w:hAnsi="Times New Roman"/>
        </w:rPr>
      </w:pPr>
      <w:r w:rsidRPr="005F1DF7">
        <w:rPr>
          <w:rFonts w:ascii="Times New Roman" w:hAnsi="Times New Roman"/>
        </w:rPr>
        <w:t>[Include a list of locally available snacks or the responses most cited during pre-testing.]</w:t>
      </w:r>
    </w:p>
    <w:p w:rsidR="005B6989" w:rsidRPr="005F1DF7" w:rsidRDefault="005B6989" w:rsidP="005B6989">
      <w:pPr>
        <w:pStyle w:val="answersimple"/>
      </w:pPr>
      <w:r w:rsidRPr="005F1DF7">
        <w:t>Other (</w:t>
      </w:r>
      <w:r w:rsidRPr="005F1DF7">
        <w:rPr>
          <w:rStyle w:val="interviewerinstructionChar"/>
          <w:rFonts w:ascii="Times New Roman" w:hAnsi="Times New Roman"/>
        </w:rPr>
        <w:t>specify</w:t>
      </w:r>
      <w:r w:rsidRPr="005F1DF7">
        <w:t>) __________________________________________________________</w:t>
      </w:r>
    </w:p>
    <w:p w:rsidR="00F050F5" w:rsidRDefault="00F050F5">
      <w:pPr>
        <w:spacing w:after="200" w:line="276" w:lineRule="auto"/>
        <w:rPr>
          <w:rStyle w:val="questionpriority1"/>
          <w:b/>
          <w:bCs/>
          <w:sz w:val="28"/>
          <w:szCs w:val="26"/>
          <w:lang w:eastAsia="en-GB"/>
        </w:rPr>
      </w:pPr>
      <w:r>
        <w:rPr>
          <w:rStyle w:val="questionpriority1"/>
        </w:rPr>
        <w:br w:type="page"/>
      </w:r>
    </w:p>
    <w:p w:rsidR="00F050F5" w:rsidRDefault="00F050F5" w:rsidP="005B6989">
      <w:pPr>
        <w:pStyle w:val="questionhead"/>
        <w:rPr>
          <w:rStyle w:val="questionpriority1"/>
          <w:rFonts w:ascii="Times New Roman" w:hAnsi="Times New Roman"/>
        </w:rPr>
      </w:pPr>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132" w:name="_Toc372895663"/>
      <w:bookmarkStart w:id="133" w:name="_Toc374979537"/>
      <w:r w:rsidRPr="005F1DF7">
        <w:rPr>
          <w:rStyle w:val="questionpriority1"/>
          <w:rFonts w:ascii="Times New Roman" w:hAnsi="Times New Roman"/>
        </w:rPr>
        <w:t xml:space="preserve">1 </w:t>
      </w:r>
      <w:r w:rsidRPr="005F1DF7">
        <w:rPr>
          <w:rFonts w:ascii="Times New Roman" w:hAnsi="Times New Roman"/>
        </w:rPr>
        <w:t xml:space="preserve"> Question P.5: Bought food</w:t>
      </w:r>
      <w:bookmarkEnd w:id="132"/>
      <w:bookmarkEnd w:id="133"/>
    </w:p>
    <w:p w:rsidR="005B6989" w:rsidRPr="005F1DF7" w:rsidRDefault="005B6989" w:rsidP="005B6989">
      <w:pPr>
        <w:pStyle w:val="questionletterlist"/>
        <w:numPr>
          <w:ilvl w:val="0"/>
          <w:numId w:val="34"/>
        </w:numPr>
        <w:ind w:left="754" w:hanging="357"/>
      </w:pPr>
      <w:r w:rsidRPr="005F1DF7">
        <w:t>Yesterday during the day and night, did you buy foods with your own money?</w:t>
      </w:r>
    </w:p>
    <w:p w:rsidR="005B6989" w:rsidRPr="005F1DF7" w:rsidRDefault="005B6989" w:rsidP="005B6989">
      <w:pPr>
        <w:pStyle w:val="answersimple"/>
      </w:pPr>
      <w:r w:rsidRPr="005F1DF7">
        <w:t xml:space="preserve">Yes </w:t>
      </w:r>
      <w:r w:rsidRPr="005F1DF7">
        <w:tab/>
        <w:t xml:space="preserve"> </w:t>
      </w:r>
      <w:r w:rsidRPr="005F1DF7">
        <w:rPr>
          <w:rStyle w:val="interviewerinstructionChar"/>
          <w:rFonts w:ascii="Times New Roman" w:hAnsi="Times New Roman"/>
        </w:rPr>
        <w:t>Go to question P5.b.</w:t>
      </w:r>
    </w:p>
    <w:p w:rsidR="005B6989" w:rsidRPr="005F1DF7" w:rsidRDefault="005B6989" w:rsidP="005B6989">
      <w:pPr>
        <w:pStyle w:val="answersimple"/>
      </w:pPr>
      <w:r w:rsidRPr="005F1DF7">
        <w:t xml:space="preserve">No </w:t>
      </w:r>
      <w:r w:rsidRPr="005F1DF7">
        <w:tab/>
        <w:t xml:space="preserve"> </w:t>
      </w:r>
      <w:r w:rsidRPr="005F1DF7">
        <w:rPr>
          <w:rStyle w:val="interviewerinstructionChar"/>
          <w:rFonts w:ascii="Times New Roman" w:hAnsi="Times New Roman"/>
        </w:rPr>
        <w:t>Go to question K.1</w:t>
      </w:r>
    </w:p>
    <w:p w:rsidR="005B6989" w:rsidRPr="005F1DF7" w:rsidRDefault="005B6989" w:rsidP="005B6989">
      <w:pPr>
        <w:pStyle w:val="answersimple"/>
      </w:pPr>
      <w:r w:rsidRPr="005F1DF7">
        <w:t>Don’t know/no answer</w:t>
      </w:r>
    </w:p>
    <w:p w:rsidR="005B6989" w:rsidRPr="005F1DF7" w:rsidRDefault="005B6989" w:rsidP="00B17224">
      <w:pPr>
        <w:ind w:firstLine="397"/>
      </w:pPr>
      <w:r w:rsidRPr="005F1DF7">
        <w:rPr>
          <w:rStyle w:val="interviewerinstructionChar"/>
          <w:rFonts w:ascii="Times New Roman" w:hAnsi="Times New Roman"/>
        </w:rPr>
        <w:t>If Yes:</w:t>
      </w:r>
    </w:p>
    <w:p w:rsidR="005B6989" w:rsidRPr="005F1DF7" w:rsidRDefault="005B6989" w:rsidP="005B6989">
      <w:pPr>
        <w:pStyle w:val="questionletterlist"/>
      </w:pPr>
      <w:r w:rsidRPr="005F1DF7">
        <w:t>What did you buy?</w:t>
      </w:r>
    </w:p>
    <w:p w:rsidR="005B6989" w:rsidRPr="005F1DF7" w:rsidRDefault="005B6989" w:rsidP="00B17224">
      <w:pPr>
        <w:pStyle w:val="adaptationinstruction"/>
        <w:ind w:firstLine="397"/>
        <w:rPr>
          <w:rFonts w:ascii="Times New Roman" w:hAnsi="Times New Roman"/>
        </w:rPr>
      </w:pPr>
      <w:r w:rsidRPr="005F1DF7">
        <w:rPr>
          <w:rFonts w:ascii="Times New Roman" w:hAnsi="Times New Roman"/>
        </w:rPr>
        <w:t>[Include a list of locally available snacks/foods or the responses most cited during pre-testing.]</w:t>
      </w:r>
    </w:p>
    <w:p w:rsidR="005B6989" w:rsidRPr="005F1DF7" w:rsidRDefault="005B6989" w:rsidP="005B6989">
      <w:pPr>
        <w:pStyle w:val="answersimple"/>
      </w:pPr>
      <w:r w:rsidRPr="005F1DF7">
        <w:t>Other</w:t>
      </w:r>
    </w:p>
    <w:p w:rsidR="005B6989" w:rsidRPr="005F1DF7" w:rsidRDefault="005B6989" w:rsidP="005B6989">
      <w:pPr>
        <w:pStyle w:val="questionletterlist"/>
      </w:pPr>
      <w:r w:rsidRPr="005F1DF7">
        <w:t>Where did you buy those foods?</w:t>
      </w:r>
    </w:p>
    <w:p w:rsidR="005B6989" w:rsidRPr="005F1DF7" w:rsidRDefault="005B6989" w:rsidP="005B6989">
      <w:pPr>
        <w:pStyle w:val="answersimple"/>
      </w:pPr>
      <w:r w:rsidRPr="005F1DF7">
        <w:t>At school/cafeteria</w:t>
      </w:r>
    </w:p>
    <w:p w:rsidR="005B6989" w:rsidRPr="005F1DF7" w:rsidRDefault="005B6989" w:rsidP="005B6989">
      <w:pPr>
        <w:pStyle w:val="answersimple"/>
      </w:pPr>
      <w:r w:rsidRPr="005F1DF7">
        <w:t>On the street (from street vendors)</w:t>
      </w:r>
    </w:p>
    <w:p w:rsidR="005B6989" w:rsidRPr="005F1DF7" w:rsidRDefault="005B6989" w:rsidP="005B6989">
      <w:pPr>
        <w:pStyle w:val="answersimple"/>
      </w:pPr>
      <w:r w:rsidRPr="005F1DF7">
        <w:t>Other (</w:t>
      </w:r>
      <w:r w:rsidRPr="005F1DF7">
        <w:rPr>
          <w:rStyle w:val="interviewerinstructionChar"/>
          <w:rFonts w:ascii="Times New Roman" w:hAnsi="Times New Roman"/>
        </w:rPr>
        <w:t>specify</w:t>
      </w:r>
      <w:r w:rsidRPr="005F1DF7">
        <w:t>) _________________________________________________________________________</w:t>
      </w:r>
    </w:p>
    <w:p w:rsidR="00B17224" w:rsidRDefault="00B17224">
      <w:pPr>
        <w:spacing w:after="200" w:line="276" w:lineRule="auto"/>
        <w:rPr>
          <w:b/>
          <w:bCs/>
          <w:iCs/>
          <w:sz w:val="36"/>
          <w:szCs w:val="28"/>
        </w:rPr>
      </w:pPr>
      <w:bookmarkStart w:id="134" w:name="_Toc372895664"/>
      <w:r>
        <w:br w:type="page"/>
      </w:r>
    </w:p>
    <w:p w:rsidR="005B6989" w:rsidRPr="005F1DF7" w:rsidRDefault="005B6989" w:rsidP="005B6989">
      <w:pPr>
        <w:pStyle w:val="appendixhead2"/>
        <w:rPr>
          <w:rFonts w:ascii="Times New Roman" w:hAnsi="Times New Roman"/>
        </w:rPr>
      </w:pPr>
      <w:bookmarkStart w:id="135" w:name="_Toc374979538"/>
      <w:r w:rsidRPr="005F1DF7">
        <w:rPr>
          <w:rFonts w:ascii="Times New Roman" w:hAnsi="Times New Roman"/>
        </w:rPr>
        <w:t>Knowledge</w:t>
      </w:r>
      <w:bookmarkEnd w:id="134"/>
      <w:bookmarkEnd w:id="135"/>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136" w:name="_Toc372895665"/>
      <w:bookmarkStart w:id="137" w:name="_Toc374979539"/>
      <w:r w:rsidRPr="005F1DF7">
        <w:rPr>
          <w:rStyle w:val="questionpriority1"/>
          <w:rFonts w:ascii="Times New Roman" w:hAnsi="Times New Roman"/>
        </w:rPr>
        <w:t xml:space="preserve">1 </w:t>
      </w:r>
      <w:r w:rsidRPr="005F1DF7">
        <w:rPr>
          <w:rFonts w:ascii="Times New Roman" w:hAnsi="Times New Roman"/>
        </w:rPr>
        <w:t xml:space="preserve"> Question K.1: Consequences of short-term hunger at school</w:t>
      </w:r>
      <w:bookmarkEnd w:id="136"/>
      <w:bookmarkEnd w:id="137"/>
    </w:p>
    <w:p w:rsidR="005B6989" w:rsidRPr="005F1DF7" w:rsidRDefault="005B6989" w:rsidP="005B6989">
      <w:pPr>
        <w:pStyle w:val="question"/>
      </w:pPr>
      <w:r w:rsidRPr="005F1DF7">
        <w:t>Some children do not have breakfast before going to school and are hungry in class. What is the consequence for children of not having breakfast and being hungry at school?</w:t>
      </w:r>
    </w:p>
    <w:p w:rsidR="005B6989" w:rsidRPr="005F1DF7" w:rsidRDefault="005B6989" w:rsidP="00CD789D">
      <w:pPr>
        <w:pStyle w:val="interviewerinstruction"/>
        <w:ind w:firstLine="397"/>
        <w:rPr>
          <w:rFonts w:ascii="Times New Roman" w:hAnsi="Times New Roman"/>
        </w:rPr>
      </w:pPr>
      <w:r w:rsidRPr="005F1DF7">
        <w:rPr>
          <w:rFonts w:ascii="Times New Roman" w:hAnsi="Times New Roman"/>
        </w:rPr>
        <w:t>Probe if necessary:</w:t>
      </w:r>
    </w:p>
    <w:p w:rsidR="005B6989" w:rsidRPr="005F1DF7" w:rsidRDefault="005B6989" w:rsidP="005B6989">
      <w:pPr>
        <w:pStyle w:val="question"/>
      </w:pPr>
      <w:r w:rsidRPr="005F1DF7">
        <w:t>What problems can children have if they don’t eat before going to school?</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Children have short attention/have low concentration/cannot study well/do not do as well at school as they should</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B17224" w:rsidRDefault="00B17224">
      <w:pPr>
        <w:spacing w:after="200" w:line="276" w:lineRule="auto"/>
        <w:rPr>
          <w:rStyle w:val="questionpriority2"/>
          <w:b/>
          <w:bCs/>
          <w:sz w:val="28"/>
          <w:szCs w:val="26"/>
          <w:lang w:eastAsia="en-GB"/>
        </w:rPr>
      </w:pPr>
      <w:r>
        <w:rPr>
          <w:rStyle w:val="questionpriority2"/>
        </w:rPr>
        <w:br w:type="page"/>
      </w:r>
    </w:p>
    <w:p w:rsidR="005B6989" w:rsidRPr="005F1DF7" w:rsidRDefault="005B6989" w:rsidP="005B6989">
      <w:pPr>
        <w:pStyle w:val="questionhead"/>
        <w:rPr>
          <w:rFonts w:ascii="Times New Roman" w:hAnsi="Times New Roman"/>
        </w:rPr>
      </w:pPr>
      <w:r w:rsidRPr="005F1DF7">
        <w:rPr>
          <w:rStyle w:val="questionpriority2"/>
          <w:rFonts w:ascii="Times New Roman" w:hAnsi="Times New Roman"/>
        </w:rPr>
        <w:t xml:space="preserve"> </w:t>
      </w:r>
      <w:bookmarkStart w:id="138" w:name="_Toc372895666"/>
      <w:bookmarkStart w:id="139" w:name="_Toc374979540"/>
      <w:r w:rsidRPr="005F1DF7">
        <w:rPr>
          <w:rStyle w:val="questionpriority2"/>
          <w:rFonts w:ascii="Times New Roman" w:hAnsi="Times New Roman"/>
        </w:rPr>
        <w:t xml:space="preserve">2 </w:t>
      </w:r>
      <w:r w:rsidRPr="005F1DF7">
        <w:rPr>
          <w:rFonts w:ascii="Times New Roman" w:hAnsi="Times New Roman"/>
        </w:rPr>
        <w:t xml:space="preserve"> Question K.2: Discouraging sweets and candies</w:t>
      </w:r>
      <w:bookmarkEnd w:id="138"/>
      <w:bookmarkEnd w:id="139"/>
    </w:p>
    <w:p w:rsidR="005B6989" w:rsidRPr="005F1DF7" w:rsidRDefault="005B6989" w:rsidP="005B6989">
      <w:pPr>
        <w:pStyle w:val="question"/>
      </w:pPr>
      <w:r w:rsidRPr="005F1DF7">
        <w:t>Why should parents discourage sticky and sugar-rich foods, such as sweets and candies?</w:t>
      </w:r>
    </w:p>
    <w:p w:rsidR="005B6989" w:rsidRPr="005F1DF7" w:rsidRDefault="005B6989" w:rsidP="00B17224">
      <w:pPr>
        <w:pStyle w:val="interviewerinstruction"/>
        <w:ind w:firstLine="397"/>
        <w:rPr>
          <w:rFonts w:ascii="Times New Roman" w:hAnsi="Times New Roman"/>
        </w:rPr>
      </w:pPr>
      <w:r w:rsidRPr="005F1DF7">
        <w:rPr>
          <w:rFonts w:ascii="Times New Roman" w:hAnsi="Times New Roman"/>
        </w:rPr>
        <w:t>Probe if necessary:</w:t>
      </w:r>
    </w:p>
    <w:p w:rsidR="005B6989" w:rsidRPr="005F1DF7" w:rsidRDefault="005B6989" w:rsidP="005B6989">
      <w:pPr>
        <w:pStyle w:val="question"/>
      </w:pPr>
      <w:r w:rsidRPr="005F1DF7">
        <w:t>Why is it so bad to eat too many sweets and candies?</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Because they can cause tooth decay</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Because they are not nutritious</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Because they interfere with appetite</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5B6989" w:rsidRPr="005F1DF7" w:rsidRDefault="005B6989" w:rsidP="005B6989">
      <w:pPr>
        <w:pStyle w:val="analysisboxtext"/>
      </w:pPr>
    </w:p>
    <w:p w:rsidR="005B6989" w:rsidRPr="005F1DF7" w:rsidRDefault="005B6989" w:rsidP="005B6989">
      <w:pPr>
        <w:pStyle w:val="analysisboxtext"/>
      </w:pPr>
      <w:r w:rsidRPr="005F1DF7">
        <w:t>Number of correct responses</w:t>
      </w:r>
      <w:r w:rsidRPr="005F1DF7">
        <w:tab/>
        <w:t>__</w:t>
      </w:r>
    </w:p>
    <w:p w:rsidR="00B17224" w:rsidRDefault="00B17224" w:rsidP="005B6989">
      <w:pPr>
        <w:pStyle w:val="adaptationinstruction"/>
        <w:rPr>
          <w:rFonts w:ascii="Times New Roman" w:hAnsi="Times New Roman"/>
        </w:rPr>
      </w:pPr>
    </w:p>
    <w:p w:rsidR="005B6989" w:rsidRPr="005F1DF7" w:rsidRDefault="005B6989" w:rsidP="005B6989">
      <w:pPr>
        <w:pStyle w:val="adaptationinstruction"/>
        <w:rPr>
          <w:rFonts w:ascii="Times New Roman" w:hAnsi="Times New Roman"/>
        </w:rPr>
      </w:pPr>
      <w:r w:rsidRPr="005F1DF7">
        <w:rPr>
          <w:rFonts w:ascii="Times New Roman" w:hAnsi="Times New Roman"/>
        </w:rPr>
        <w:t>[Knowledge and practice questions included in other modules can be added to this module. Look at modules 6 to 13 and select the relevant questions based on the objectives of the survey.]</w:t>
      </w:r>
    </w:p>
    <w:p w:rsidR="00B17224" w:rsidRDefault="00B17224">
      <w:pPr>
        <w:spacing w:after="200" w:line="276" w:lineRule="auto"/>
        <w:rPr>
          <w:b/>
          <w:bCs/>
          <w:iCs/>
          <w:sz w:val="36"/>
          <w:szCs w:val="28"/>
        </w:rPr>
      </w:pPr>
      <w:bookmarkStart w:id="140" w:name="_Toc372895667"/>
      <w:r>
        <w:br w:type="page"/>
      </w:r>
    </w:p>
    <w:p w:rsidR="005B6989" w:rsidRPr="005F1DF7" w:rsidRDefault="005B6989" w:rsidP="005B6989">
      <w:pPr>
        <w:pStyle w:val="appendixhead2"/>
        <w:rPr>
          <w:rFonts w:ascii="Times New Roman" w:hAnsi="Times New Roman"/>
        </w:rPr>
      </w:pPr>
      <w:bookmarkStart w:id="141" w:name="_Toc374979541"/>
      <w:r w:rsidRPr="005F1DF7">
        <w:rPr>
          <w:rFonts w:ascii="Times New Roman" w:hAnsi="Times New Roman"/>
        </w:rPr>
        <w:t>Attitudes</w:t>
      </w:r>
      <w:bookmarkEnd w:id="140"/>
      <w:bookmarkEnd w:id="141"/>
    </w:p>
    <w:p w:rsidR="005B6989" w:rsidRPr="005F1DF7" w:rsidRDefault="005B6989" w:rsidP="005B6989">
      <w:pPr>
        <w:pStyle w:val="Heading3"/>
        <w:rPr>
          <w:rFonts w:ascii="Times New Roman" w:hAnsi="Times New Roman"/>
        </w:rPr>
      </w:pPr>
      <w:bookmarkStart w:id="142" w:name="_Toc372895668"/>
      <w:bookmarkStart w:id="143" w:name="_Toc374979542"/>
      <w:r w:rsidRPr="005F1DF7">
        <w:rPr>
          <w:rFonts w:ascii="Times New Roman" w:hAnsi="Times New Roman"/>
        </w:rPr>
        <w:t>Attitudes towards an ideal or desired nutrition-related practice</w:t>
      </w:r>
      <w:bookmarkEnd w:id="142"/>
      <w:bookmarkEnd w:id="143"/>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144" w:name="_Toc372895669"/>
      <w:bookmarkStart w:id="145" w:name="_Toc374979543"/>
      <w:r w:rsidRPr="005F1DF7">
        <w:rPr>
          <w:rStyle w:val="questionpriority1"/>
          <w:rFonts w:ascii="Times New Roman" w:hAnsi="Times New Roman"/>
        </w:rPr>
        <w:t xml:space="preserve">1 </w:t>
      </w:r>
      <w:r w:rsidRPr="005F1DF7">
        <w:rPr>
          <w:rFonts w:ascii="Times New Roman" w:hAnsi="Times New Roman"/>
        </w:rPr>
        <w:t xml:space="preserve"> Having breakfast before going to school</w:t>
      </w:r>
      <w:bookmarkEnd w:id="144"/>
      <w:bookmarkEnd w:id="145"/>
    </w:p>
    <w:p w:rsidR="005B6989" w:rsidRPr="005F1DF7" w:rsidRDefault="005B6989" w:rsidP="005B6989">
      <w:pPr>
        <w:pStyle w:val="Heading4"/>
        <w:rPr>
          <w:rFonts w:ascii="Times New Roman" w:hAnsi="Times New Roman"/>
        </w:rPr>
      </w:pPr>
      <w:r w:rsidRPr="005F1DF7">
        <w:rPr>
          <w:rFonts w:ascii="Times New Roman" w:hAnsi="Times New Roman"/>
        </w:rPr>
        <w:t>Perceived benefits</w:t>
      </w:r>
    </w:p>
    <w:p w:rsidR="005B6989" w:rsidRPr="005F1DF7" w:rsidRDefault="005B6989" w:rsidP="005B6989">
      <w:pPr>
        <w:pStyle w:val="question"/>
      </w:pPr>
      <w:r w:rsidRPr="005F1DF7">
        <w:t>How good do you think it is to have breakfast before going to school?</w:t>
      </w:r>
    </w:p>
    <w:p w:rsidR="005B6989" w:rsidRPr="005F1DF7" w:rsidRDefault="005B6989" w:rsidP="005B6989">
      <w:pPr>
        <w:pStyle w:val="answersimple"/>
      </w:pPr>
      <w:r w:rsidRPr="005F1DF7">
        <w:t>1. Not good</w:t>
      </w:r>
    </w:p>
    <w:p w:rsidR="005B6989" w:rsidRPr="005F1DF7" w:rsidRDefault="005B6989" w:rsidP="005B6989">
      <w:pPr>
        <w:pStyle w:val="answersimple"/>
      </w:pPr>
      <w:r w:rsidRPr="005F1DF7">
        <w:t>2. You’re not sure</w:t>
      </w:r>
    </w:p>
    <w:p w:rsidR="005B6989" w:rsidRPr="005F1DF7" w:rsidRDefault="005B6989" w:rsidP="005B6989">
      <w:pPr>
        <w:pStyle w:val="answersimple"/>
      </w:pPr>
      <w:r w:rsidRPr="005F1DF7">
        <w:t>3. Good</w:t>
      </w:r>
    </w:p>
    <w:p w:rsidR="005B6989" w:rsidRPr="005F1DF7" w:rsidRDefault="005B6989" w:rsidP="00B17224">
      <w:pPr>
        <w:pStyle w:val="interviewerinstruction"/>
        <w:ind w:firstLine="397"/>
        <w:rPr>
          <w:rFonts w:ascii="Times New Roman" w:hAnsi="Times New Roman"/>
        </w:rPr>
      </w:pPr>
      <w:r w:rsidRPr="005F1DF7">
        <w:rPr>
          <w:rFonts w:ascii="Times New Roman" w:hAnsi="Times New Roman"/>
        </w:rPr>
        <w:t>If Not good:</w:t>
      </w:r>
    </w:p>
    <w:p w:rsidR="005B6989" w:rsidRPr="005F1DF7" w:rsidRDefault="005B6989" w:rsidP="005B6989">
      <w:pPr>
        <w:pStyle w:val="question"/>
      </w:pPr>
      <w:r w:rsidRPr="005F1DF7">
        <w:t>Can you tell me the reasons why it is not good?</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Heading4"/>
        <w:rPr>
          <w:rFonts w:ascii="Times New Roman" w:hAnsi="Times New Roman"/>
        </w:rPr>
      </w:pPr>
      <w:r w:rsidRPr="005F1DF7">
        <w:rPr>
          <w:rFonts w:ascii="Times New Roman" w:hAnsi="Times New Roman"/>
        </w:rPr>
        <w:t>Perceived barriers</w:t>
      </w:r>
    </w:p>
    <w:p w:rsidR="005B6989" w:rsidRPr="005F1DF7" w:rsidRDefault="005B6989" w:rsidP="005B6989">
      <w:pPr>
        <w:pStyle w:val="question"/>
      </w:pPr>
      <w:r w:rsidRPr="005F1DF7">
        <w:t>How difficult is it for you to have breakfast before going to school?</w:t>
      </w:r>
    </w:p>
    <w:p w:rsidR="005B6989" w:rsidRPr="005F1DF7" w:rsidRDefault="005B6989" w:rsidP="005B6989">
      <w:pPr>
        <w:pStyle w:val="answersimple"/>
      </w:pPr>
      <w:r w:rsidRPr="005F1DF7">
        <w:t>1. Not difficult</w:t>
      </w:r>
    </w:p>
    <w:p w:rsidR="005B6989" w:rsidRPr="005F1DF7" w:rsidRDefault="005B6989" w:rsidP="005B6989">
      <w:pPr>
        <w:pStyle w:val="answersimple"/>
      </w:pPr>
      <w:r w:rsidRPr="005F1DF7">
        <w:t>2. So-so</w:t>
      </w:r>
    </w:p>
    <w:p w:rsidR="005B6989" w:rsidRPr="005F1DF7" w:rsidRDefault="005B6989" w:rsidP="005B6989">
      <w:pPr>
        <w:pStyle w:val="answersimple"/>
      </w:pPr>
      <w:r w:rsidRPr="005F1DF7">
        <w:t>3. Difficult</w:t>
      </w:r>
    </w:p>
    <w:p w:rsidR="005B6989" w:rsidRPr="005F1DF7" w:rsidRDefault="005B6989" w:rsidP="00B17224">
      <w:pPr>
        <w:pStyle w:val="interviewerinstruction"/>
        <w:ind w:firstLine="397"/>
        <w:rPr>
          <w:rFonts w:ascii="Times New Roman" w:hAnsi="Times New Roman"/>
        </w:rPr>
      </w:pPr>
      <w:r w:rsidRPr="005F1DF7">
        <w:rPr>
          <w:rFonts w:ascii="Times New Roman" w:hAnsi="Times New Roman"/>
        </w:rPr>
        <w:t>If Difficult:</w:t>
      </w:r>
    </w:p>
    <w:p w:rsidR="005B6989" w:rsidRPr="005F1DF7" w:rsidRDefault="005B6989" w:rsidP="005B6989">
      <w:pPr>
        <w:pStyle w:val="question"/>
      </w:pPr>
      <w:r w:rsidRPr="005F1DF7">
        <w:t>Can you tell me the reasons why it is difficult?</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B17224" w:rsidRDefault="00B17224">
      <w:pPr>
        <w:spacing w:after="200" w:line="276" w:lineRule="auto"/>
        <w:rPr>
          <w:rStyle w:val="questionpriority1"/>
          <w:b/>
          <w:bCs/>
          <w:sz w:val="28"/>
          <w:szCs w:val="26"/>
          <w:lang w:eastAsia="en-GB"/>
        </w:rPr>
      </w:pPr>
      <w:bookmarkStart w:id="146" w:name="_Toc372895670"/>
      <w:r>
        <w:rPr>
          <w:rStyle w:val="questionpriority1"/>
        </w:rPr>
        <w:br w:type="page"/>
      </w:r>
    </w:p>
    <w:p w:rsidR="00B17224" w:rsidRDefault="00B17224" w:rsidP="005B6989">
      <w:pPr>
        <w:pStyle w:val="questionhead"/>
        <w:rPr>
          <w:rStyle w:val="questionpriority1"/>
          <w:rFonts w:ascii="Times New Roman" w:hAnsi="Times New Roman"/>
        </w:rPr>
      </w:pPr>
    </w:p>
    <w:p w:rsidR="005B6989" w:rsidRPr="005F1DF7" w:rsidRDefault="005B6989" w:rsidP="005B6989">
      <w:pPr>
        <w:pStyle w:val="questionhead"/>
        <w:rPr>
          <w:rFonts w:ascii="Times New Roman" w:hAnsi="Times New Roman"/>
        </w:rPr>
      </w:pPr>
      <w:bookmarkStart w:id="147" w:name="_Toc374979544"/>
      <w:r w:rsidRPr="005F1DF7">
        <w:rPr>
          <w:rStyle w:val="questionpriority1"/>
          <w:rFonts w:ascii="Times New Roman" w:hAnsi="Times New Roman"/>
        </w:rPr>
        <w:t xml:space="preserve">1 </w:t>
      </w:r>
      <w:r w:rsidRPr="005F1DF7">
        <w:rPr>
          <w:rFonts w:ascii="Times New Roman" w:hAnsi="Times New Roman"/>
        </w:rPr>
        <w:t xml:space="preserve"> Having three meals a day and snacks</w:t>
      </w:r>
      <w:bookmarkEnd w:id="146"/>
      <w:bookmarkEnd w:id="147"/>
    </w:p>
    <w:p w:rsidR="005B6989" w:rsidRPr="005F1DF7" w:rsidRDefault="005B6989" w:rsidP="005B6989">
      <w:pPr>
        <w:pStyle w:val="Heading4"/>
        <w:rPr>
          <w:rFonts w:ascii="Times New Roman" w:hAnsi="Times New Roman"/>
        </w:rPr>
      </w:pPr>
      <w:r w:rsidRPr="005F1DF7">
        <w:rPr>
          <w:rFonts w:ascii="Times New Roman" w:hAnsi="Times New Roman"/>
        </w:rPr>
        <w:t>Perceived benefits</w:t>
      </w:r>
    </w:p>
    <w:p w:rsidR="005B6989" w:rsidRPr="005F1DF7" w:rsidRDefault="005B6989" w:rsidP="005B6989">
      <w:pPr>
        <w:pStyle w:val="question"/>
      </w:pPr>
      <w:r w:rsidRPr="005F1DF7">
        <w:t>How good do you think it is to have three meals a day and snacks?</w:t>
      </w:r>
    </w:p>
    <w:p w:rsidR="005B6989" w:rsidRPr="005F1DF7" w:rsidRDefault="005B6989" w:rsidP="005B6989">
      <w:pPr>
        <w:pStyle w:val="answersimple"/>
      </w:pPr>
      <w:r w:rsidRPr="005F1DF7">
        <w:t>1. Not good</w:t>
      </w:r>
    </w:p>
    <w:p w:rsidR="005B6989" w:rsidRPr="005F1DF7" w:rsidRDefault="005B6989" w:rsidP="005B6989">
      <w:pPr>
        <w:pStyle w:val="answersimple"/>
      </w:pPr>
      <w:r w:rsidRPr="005F1DF7">
        <w:t>2. You’re not sure</w:t>
      </w:r>
    </w:p>
    <w:p w:rsidR="005B6989" w:rsidRPr="005F1DF7" w:rsidRDefault="005B6989" w:rsidP="005B6989">
      <w:pPr>
        <w:pStyle w:val="answersimple"/>
      </w:pPr>
      <w:r w:rsidRPr="005F1DF7">
        <w:t>3. Good</w:t>
      </w:r>
    </w:p>
    <w:p w:rsidR="005B6989" w:rsidRPr="005F1DF7" w:rsidRDefault="005B6989" w:rsidP="00B17224">
      <w:pPr>
        <w:pStyle w:val="interviewerinstruction"/>
        <w:ind w:firstLine="397"/>
        <w:rPr>
          <w:rFonts w:ascii="Times New Roman" w:hAnsi="Times New Roman"/>
        </w:rPr>
      </w:pPr>
      <w:r w:rsidRPr="005F1DF7">
        <w:rPr>
          <w:rFonts w:ascii="Times New Roman" w:hAnsi="Times New Roman"/>
        </w:rPr>
        <w:t>If Not good:</w:t>
      </w:r>
    </w:p>
    <w:p w:rsidR="005B6989" w:rsidRPr="005F1DF7" w:rsidRDefault="005B6989" w:rsidP="005B6989">
      <w:pPr>
        <w:pStyle w:val="question"/>
      </w:pPr>
      <w:r w:rsidRPr="005F1DF7">
        <w:t>Can you tell me the reasons why it is not good?</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Heading4"/>
        <w:rPr>
          <w:rFonts w:ascii="Times New Roman" w:hAnsi="Times New Roman"/>
        </w:rPr>
      </w:pPr>
      <w:r w:rsidRPr="005F1DF7">
        <w:rPr>
          <w:rFonts w:ascii="Times New Roman" w:hAnsi="Times New Roman"/>
        </w:rPr>
        <w:t>Perceived barriers</w:t>
      </w:r>
    </w:p>
    <w:p w:rsidR="005B6989" w:rsidRPr="005F1DF7" w:rsidRDefault="005B6989" w:rsidP="005B6989">
      <w:pPr>
        <w:pStyle w:val="question"/>
      </w:pPr>
      <w:r w:rsidRPr="005F1DF7">
        <w:t>How difficult is it for you to have three meals a day and snacks?</w:t>
      </w:r>
    </w:p>
    <w:p w:rsidR="005B6989" w:rsidRPr="005F1DF7" w:rsidRDefault="005B6989" w:rsidP="005B6989">
      <w:pPr>
        <w:pStyle w:val="answersimple"/>
      </w:pPr>
      <w:r w:rsidRPr="005F1DF7">
        <w:t>1. Not difficult</w:t>
      </w:r>
    </w:p>
    <w:p w:rsidR="005B6989" w:rsidRPr="005F1DF7" w:rsidRDefault="005B6989" w:rsidP="005B6989">
      <w:pPr>
        <w:pStyle w:val="answersimple"/>
      </w:pPr>
      <w:r w:rsidRPr="005F1DF7">
        <w:t>2. So-so</w:t>
      </w:r>
    </w:p>
    <w:p w:rsidR="005B6989" w:rsidRPr="005F1DF7" w:rsidRDefault="005B6989" w:rsidP="005B6989">
      <w:pPr>
        <w:pStyle w:val="answersimple"/>
      </w:pPr>
      <w:r w:rsidRPr="005F1DF7">
        <w:t>3. Difficult</w:t>
      </w:r>
    </w:p>
    <w:p w:rsidR="005B6989" w:rsidRPr="005F1DF7" w:rsidRDefault="005B6989" w:rsidP="00B17224">
      <w:pPr>
        <w:pStyle w:val="interviewerinstruction"/>
        <w:ind w:firstLine="397"/>
        <w:rPr>
          <w:rFonts w:ascii="Times New Roman" w:hAnsi="Times New Roman"/>
        </w:rPr>
      </w:pPr>
      <w:r w:rsidRPr="005F1DF7">
        <w:rPr>
          <w:rFonts w:ascii="Times New Roman" w:hAnsi="Times New Roman"/>
        </w:rPr>
        <w:t>If Difficult:</w:t>
      </w:r>
    </w:p>
    <w:p w:rsidR="005B6989" w:rsidRPr="005F1DF7" w:rsidRDefault="005B6989" w:rsidP="005B6989">
      <w:pPr>
        <w:pStyle w:val="question"/>
      </w:pPr>
      <w:r w:rsidRPr="005F1DF7">
        <w:t>Can you tell me the reasons why it is difficult?</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br w:type="page"/>
        <w:t xml:space="preserve"> </w:t>
      </w:r>
      <w:bookmarkStart w:id="148" w:name="_Toc372895671"/>
      <w:bookmarkStart w:id="149" w:name="_Toc374979545"/>
      <w:r w:rsidRPr="005F1DF7">
        <w:rPr>
          <w:rStyle w:val="questionpriority1"/>
          <w:rFonts w:ascii="Times New Roman" w:hAnsi="Times New Roman"/>
        </w:rPr>
        <w:t xml:space="preserve">1 </w:t>
      </w:r>
      <w:r w:rsidRPr="005F1DF7">
        <w:rPr>
          <w:rFonts w:ascii="Times New Roman" w:hAnsi="Times New Roman"/>
        </w:rPr>
        <w:t xml:space="preserve"> Having different types of foods at meal times</w:t>
      </w:r>
      <w:bookmarkEnd w:id="148"/>
      <w:bookmarkEnd w:id="149"/>
    </w:p>
    <w:p w:rsidR="005B6989" w:rsidRPr="005F1DF7" w:rsidRDefault="005B6989" w:rsidP="005B6989">
      <w:pPr>
        <w:pStyle w:val="Heading4"/>
        <w:rPr>
          <w:rFonts w:ascii="Times New Roman" w:hAnsi="Times New Roman"/>
        </w:rPr>
      </w:pPr>
      <w:r w:rsidRPr="005F1DF7">
        <w:rPr>
          <w:rFonts w:ascii="Times New Roman" w:hAnsi="Times New Roman"/>
        </w:rPr>
        <w:t>Perceived benefits</w:t>
      </w:r>
    </w:p>
    <w:p w:rsidR="005B6989" w:rsidRPr="005F1DF7" w:rsidRDefault="005B6989" w:rsidP="005B6989">
      <w:pPr>
        <w:pStyle w:val="question"/>
      </w:pPr>
      <w:r w:rsidRPr="005F1DF7">
        <w:t>How good do you think it is to have different types of foods at meals?</w:t>
      </w:r>
    </w:p>
    <w:p w:rsidR="005B6989" w:rsidRPr="005F1DF7" w:rsidRDefault="005B6989" w:rsidP="005B6989">
      <w:pPr>
        <w:pStyle w:val="answersimple"/>
      </w:pPr>
      <w:r w:rsidRPr="005F1DF7">
        <w:t>1. Not good</w:t>
      </w:r>
    </w:p>
    <w:p w:rsidR="005B6989" w:rsidRPr="005F1DF7" w:rsidRDefault="005B6989" w:rsidP="005B6989">
      <w:pPr>
        <w:pStyle w:val="answersimple"/>
      </w:pPr>
      <w:r w:rsidRPr="005F1DF7">
        <w:t>2. You’re not sure</w:t>
      </w:r>
    </w:p>
    <w:p w:rsidR="005B6989" w:rsidRPr="005F1DF7" w:rsidRDefault="005B6989" w:rsidP="005B6989">
      <w:pPr>
        <w:pStyle w:val="answersimple"/>
      </w:pPr>
      <w:r w:rsidRPr="005F1DF7">
        <w:t>3. Good</w:t>
      </w:r>
    </w:p>
    <w:p w:rsidR="005B6989" w:rsidRPr="005F1DF7" w:rsidRDefault="005B6989" w:rsidP="00B17224">
      <w:pPr>
        <w:pStyle w:val="interviewerinstruction"/>
        <w:ind w:firstLine="397"/>
        <w:rPr>
          <w:rFonts w:ascii="Times New Roman" w:hAnsi="Times New Roman"/>
        </w:rPr>
      </w:pPr>
      <w:r w:rsidRPr="005F1DF7">
        <w:rPr>
          <w:rFonts w:ascii="Times New Roman" w:hAnsi="Times New Roman"/>
        </w:rPr>
        <w:t>If Not good:</w:t>
      </w:r>
    </w:p>
    <w:p w:rsidR="005B6989" w:rsidRPr="005F1DF7" w:rsidRDefault="005B6989" w:rsidP="005B6989">
      <w:pPr>
        <w:pStyle w:val="question"/>
      </w:pPr>
      <w:r w:rsidRPr="005F1DF7">
        <w:t>Can you tell me the reasons why it is not good?</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Heading4"/>
        <w:rPr>
          <w:rFonts w:ascii="Times New Roman" w:hAnsi="Times New Roman"/>
        </w:rPr>
      </w:pPr>
      <w:r w:rsidRPr="005F1DF7">
        <w:rPr>
          <w:rFonts w:ascii="Times New Roman" w:hAnsi="Times New Roman"/>
        </w:rPr>
        <w:t>Perceived barriers</w:t>
      </w:r>
    </w:p>
    <w:p w:rsidR="005B6989" w:rsidRPr="005F1DF7" w:rsidRDefault="005B6989" w:rsidP="005B6989">
      <w:pPr>
        <w:pStyle w:val="question"/>
      </w:pPr>
      <w:r w:rsidRPr="005F1DF7">
        <w:t>How difficult is it for you to have different types of foods at meals?</w:t>
      </w:r>
    </w:p>
    <w:p w:rsidR="005B6989" w:rsidRPr="005F1DF7" w:rsidRDefault="005B6989" w:rsidP="005B6989">
      <w:pPr>
        <w:pStyle w:val="answersimple"/>
      </w:pPr>
      <w:r w:rsidRPr="005F1DF7">
        <w:t>1. Not difficult</w:t>
      </w:r>
    </w:p>
    <w:p w:rsidR="005B6989" w:rsidRPr="005F1DF7" w:rsidRDefault="005B6989" w:rsidP="005B6989">
      <w:pPr>
        <w:pStyle w:val="answersimple"/>
      </w:pPr>
      <w:r w:rsidRPr="005F1DF7">
        <w:t>2. So-so</w:t>
      </w:r>
    </w:p>
    <w:p w:rsidR="005B6989" w:rsidRPr="005F1DF7" w:rsidRDefault="005B6989" w:rsidP="005B6989">
      <w:pPr>
        <w:pStyle w:val="answersimple"/>
      </w:pPr>
      <w:r w:rsidRPr="005F1DF7">
        <w:t>3. Difficult</w:t>
      </w:r>
    </w:p>
    <w:p w:rsidR="005B6989" w:rsidRPr="005F1DF7" w:rsidRDefault="005B6989" w:rsidP="00B17224">
      <w:pPr>
        <w:pStyle w:val="interviewerinstruction"/>
        <w:ind w:firstLine="397"/>
        <w:rPr>
          <w:rFonts w:ascii="Times New Roman" w:hAnsi="Times New Roman"/>
        </w:rPr>
      </w:pPr>
      <w:r w:rsidRPr="005F1DF7">
        <w:rPr>
          <w:rFonts w:ascii="Times New Roman" w:hAnsi="Times New Roman"/>
        </w:rPr>
        <w:t>If Difficult:</w:t>
      </w:r>
    </w:p>
    <w:p w:rsidR="005B6989" w:rsidRPr="005F1DF7" w:rsidRDefault="005B6989" w:rsidP="005B6989">
      <w:pPr>
        <w:pStyle w:val="question"/>
      </w:pPr>
      <w:r w:rsidRPr="005F1DF7">
        <w:t>Can you tell me the reasons why it is difficult?</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Heading3"/>
        <w:rPr>
          <w:rFonts w:ascii="Times New Roman" w:hAnsi="Times New Roman"/>
        </w:rPr>
      </w:pPr>
      <w:bookmarkStart w:id="150" w:name="_Toc372895672"/>
      <w:bookmarkStart w:id="151" w:name="_Toc374979546"/>
      <w:r w:rsidRPr="005F1DF7">
        <w:rPr>
          <w:rFonts w:ascii="Times New Roman" w:hAnsi="Times New Roman"/>
        </w:rPr>
        <w:t>Attitudes towards food preference</w:t>
      </w:r>
      <w:bookmarkEnd w:id="150"/>
      <w:bookmarkEnd w:id="151"/>
    </w:p>
    <w:p w:rsidR="005B6989" w:rsidRPr="005F1DF7" w:rsidRDefault="005B6989" w:rsidP="005B6989">
      <w:pPr>
        <w:pStyle w:val="adaptationinstruction"/>
        <w:rPr>
          <w:rFonts w:ascii="Times New Roman" w:hAnsi="Times New Roman"/>
        </w:rPr>
      </w:pPr>
      <w:r w:rsidRPr="005F1DF7">
        <w:rPr>
          <w:rFonts w:ascii="Times New Roman" w:hAnsi="Times New Roman"/>
        </w:rPr>
        <w:t>[Refer to questions included in modules 6 and 7 and add the relevant ones based on objectives of the survey.]</w:t>
      </w:r>
    </w:p>
    <w:p w:rsidR="005B6989" w:rsidRPr="005F1DF7" w:rsidRDefault="005B6989" w:rsidP="005B6989"/>
    <w:p w:rsidR="005B6989" w:rsidRPr="005F1DF7" w:rsidRDefault="005B6989" w:rsidP="005B6989">
      <w:pPr>
        <w:sectPr w:rsidR="005B6989" w:rsidRPr="005F1DF7" w:rsidSect="005F1DF7">
          <w:pgSz w:w="12240" w:h="15840"/>
          <w:pgMar w:top="851" w:right="1077" w:bottom="851" w:left="1077" w:header="708" w:footer="708" w:gutter="0"/>
          <w:cols w:space="708"/>
          <w:docGrid w:linePitch="360"/>
        </w:sectPr>
      </w:pPr>
    </w:p>
    <w:p w:rsidR="005B6989" w:rsidRPr="005F1DF7" w:rsidRDefault="005B6989" w:rsidP="005B6989">
      <w:pPr>
        <w:pStyle w:val="appendixhead1"/>
        <w:rPr>
          <w:rFonts w:ascii="Times New Roman" w:hAnsi="Times New Roman"/>
        </w:rPr>
      </w:pPr>
      <w:bookmarkStart w:id="152" w:name="_Toc372895673"/>
      <w:bookmarkStart w:id="153" w:name="_Toc374979547"/>
      <w:r w:rsidRPr="005F1DF7">
        <w:rPr>
          <w:rFonts w:ascii="Times New Roman" w:hAnsi="Times New Roman"/>
        </w:rPr>
        <w:t>Module 4: Nutrition during pregnancy and lactation</w:t>
      </w:r>
      <w:bookmarkEnd w:id="152"/>
      <w:bookmarkEnd w:id="153"/>
    </w:p>
    <w:p w:rsidR="005B6989" w:rsidRPr="005F1DF7" w:rsidRDefault="005B6989" w:rsidP="005B6989">
      <w:pPr>
        <w:pStyle w:val="interviewerinstruction"/>
        <w:rPr>
          <w:rFonts w:ascii="Times New Roman" w:hAnsi="Times New Roman"/>
        </w:rPr>
      </w:pPr>
      <w:r w:rsidRPr="005F1DF7">
        <w:rPr>
          <w:rFonts w:ascii="Times New Roman" w:hAnsi="Times New Roman"/>
        </w:rPr>
        <w:t>Explain to the participant:</w:t>
      </w:r>
    </w:p>
    <w:p w:rsidR="005B6989" w:rsidRPr="005F1DF7" w:rsidRDefault="005B6989" w:rsidP="005B6989">
      <w:r w:rsidRPr="005F1DF7">
        <w:t>I am going to ask you some questions about nutrition of pregnant and lactating women. Please let me know if you need me to clarify any of my questions. Feel free to ask any question you may have.</w:t>
      </w:r>
    </w:p>
    <w:p w:rsidR="005B6989" w:rsidRPr="005F1DF7" w:rsidRDefault="005B6989" w:rsidP="005B6989">
      <w:pPr>
        <w:pStyle w:val="appendixhead2"/>
        <w:rPr>
          <w:rFonts w:ascii="Times New Roman" w:hAnsi="Times New Roman"/>
        </w:rPr>
      </w:pPr>
      <w:bookmarkStart w:id="154" w:name="_Toc372895674"/>
      <w:bookmarkStart w:id="155" w:name="_Toc374979548"/>
      <w:r w:rsidRPr="005F1DF7">
        <w:rPr>
          <w:rFonts w:ascii="Times New Roman" w:hAnsi="Times New Roman"/>
        </w:rPr>
        <w:t>Practices</w:t>
      </w:r>
      <w:bookmarkEnd w:id="154"/>
      <w:bookmarkEnd w:id="155"/>
    </w:p>
    <w:p w:rsidR="005B6989" w:rsidRPr="005F1DF7" w:rsidRDefault="005B6989" w:rsidP="005B6989">
      <w:pPr>
        <w:pStyle w:val="questionhead"/>
        <w:rPr>
          <w:rFonts w:ascii="Times New Roman" w:hAnsi="Times New Roman"/>
        </w:rPr>
      </w:pPr>
      <w:bookmarkStart w:id="156" w:name="_Toc372895675"/>
      <w:bookmarkStart w:id="157" w:name="_Toc374979549"/>
      <w:r w:rsidRPr="005F1DF7">
        <w:rPr>
          <w:rFonts w:ascii="Times New Roman" w:hAnsi="Times New Roman"/>
        </w:rPr>
        <w:t>Question P.1: Food-intake practices</w:t>
      </w:r>
      <w:bookmarkEnd w:id="156"/>
      <w:bookmarkEnd w:id="157"/>
    </w:p>
    <w:p w:rsidR="005B6989" w:rsidRPr="005F1DF7" w:rsidRDefault="005B6989" w:rsidP="005B6989">
      <w:pPr>
        <w:pStyle w:val="adaptationinstruction"/>
        <w:rPr>
          <w:rFonts w:ascii="Times New Roman" w:hAnsi="Times New Roman"/>
        </w:rPr>
      </w:pPr>
      <w:r w:rsidRPr="005F1DF7">
        <w:rPr>
          <w:rFonts w:ascii="Times New Roman" w:hAnsi="Times New Roman"/>
        </w:rPr>
        <w:t>Based on the objectives of the survey, food-intake practices can be assessed in terms of:</w:t>
      </w:r>
    </w:p>
    <w:p w:rsidR="005B6989" w:rsidRPr="005F1DF7" w:rsidRDefault="005B6989" w:rsidP="005B6989">
      <w:pPr>
        <w:pStyle w:val="adaptationinstruction"/>
        <w:rPr>
          <w:rFonts w:ascii="Times New Roman" w:hAnsi="Times New Roman"/>
        </w:rPr>
      </w:pPr>
      <w:r w:rsidRPr="005F1DF7">
        <w:rPr>
          <w:rStyle w:val="questionpriority1"/>
          <w:rFonts w:ascii="Times New Roman" w:hAnsi="Times New Roman"/>
        </w:rPr>
        <w:t xml:space="preserve"> 1 </w:t>
      </w:r>
      <w:r w:rsidRPr="005F1DF7">
        <w:rPr>
          <w:rFonts w:ascii="Times New Roman" w:hAnsi="Times New Roman"/>
        </w:rPr>
        <w:t xml:space="preserve"> Intake of foods from a list of locally available nutrient-rich foods through a short food-intake checklist. To assess the intake of nutrient-rich foods, refer to the practice section of modules 6, 7 and 8 for iron, vitamin A and iodine, respectively. Before measuring food-intake practices, lists of locally available nutrient-rich foods of interest should be created; or</w:t>
      </w:r>
    </w:p>
    <w:p w:rsidR="005B6989" w:rsidRPr="005F1DF7" w:rsidRDefault="005B6989" w:rsidP="005B6989">
      <w:pPr>
        <w:pStyle w:val="adaptationinstruction"/>
        <w:rPr>
          <w:rFonts w:ascii="Times New Roman" w:hAnsi="Times New Roman"/>
        </w:rPr>
      </w:pPr>
      <w:r w:rsidRPr="005F1DF7">
        <w:rPr>
          <w:rStyle w:val="questionpriority3"/>
          <w:rFonts w:ascii="Times New Roman" w:hAnsi="Times New Roman"/>
        </w:rPr>
        <w:t xml:space="preserve"> 3 </w:t>
      </w:r>
      <w:r w:rsidRPr="005F1DF7">
        <w:rPr>
          <w:rFonts w:ascii="Times New Roman" w:hAnsi="Times New Roman"/>
        </w:rPr>
        <w:t xml:space="preserve"> Frequency of intake of foods from a list of locally available nutrient-rich foods with a short food-frequency questionnaire; or</w:t>
      </w:r>
    </w:p>
    <w:p w:rsidR="005B6989" w:rsidRPr="005F1DF7" w:rsidRDefault="005B6989" w:rsidP="005B6989">
      <w:pPr>
        <w:pStyle w:val="adaptationinstruction"/>
        <w:rPr>
          <w:rFonts w:ascii="Times New Roman" w:hAnsi="Times New Roman"/>
        </w:rPr>
      </w:pPr>
      <w:r w:rsidRPr="005F1DF7">
        <w:rPr>
          <w:rStyle w:val="questionpriority3"/>
          <w:rFonts w:ascii="Times New Roman" w:hAnsi="Times New Roman"/>
        </w:rPr>
        <w:t xml:space="preserve"> 3 </w:t>
      </w:r>
      <w:r w:rsidRPr="005F1DF7">
        <w:rPr>
          <w:rFonts w:ascii="Times New Roman" w:hAnsi="Times New Roman"/>
        </w:rPr>
        <w:t xml:space="preserve"> Dietary diversity through the dietary-diversity questionnaire to assess the quality of the diet. The guidelines for measuring dietary diversity are available online (FA</w:t>
      </w:r>
      <w:r w:rsidR="00B17224">
        <w:rPr>
          <w:rFonts w:ascii="Times New Roman" w:hAnsi="Times New Roman"/>
        </w:rPr>
        <w:t>O, 2011</w:t>
      </w:r>
      <w:r w:rsidRPr="005F1DF7">
        <w:rPr>
          <w:rFonts w:ascii="Times New Roman" w:hAnsi="Times New Roman"/>
        </w:rPr>
        <w:t xml:space="preserve">): </w:t>
      </w:r>
      <w:hyperlink r:id="rId13" w:history="1">
        <w:r w:rsidRPr="005F1DF7">
          <w:rPr>
            <w:rStyle w:val="Hyperlink"/>
            <w:rFonts w:ascii="Times New Roman" w:hAnsi="Times New Roman"/>
            <w:sz w:val="20"/>
            <w:szCs w:val="20"/>
          </w:rPr>
          <w:t>http://www.fao.org/fileadmin/user_upload/wa_workshop/docs/FAO-guidelines-dietary-diversity2011.pdf</w:t>
        </w:r>
      </w:hyperlink>
    </w:p>
    <w:p w:rsidR="00B17224" w:rsidRDefault="00B17224">
      <w:pPr>
        <w:spacing w:after="200" w:line="276" w:lineRule="auto"/>
        <w:rPr>
          <w:b/>
          <w:bCs/>
          <w:iCs/>
          <w:sz w:val="36"/>
          <w:szCs w:val="28"/>
        </w:rPr>
      </w:pPr>
      <w:bookmarkStart w:id="158" w:name="_Toc372895676"/>
      <w:r>
        <w:br w:type="page"/>
      </w:r>
    </w:p>
    <w:p w:rsidR="005B6989" w:rsidRPr="005F1DF7" w:rsidRDefault="005B6989" w:rsidP="005B6989">
      <w:pPr>
        <w:pStyle w:val="appendixhead2"/>
        <w:rPr>
          <w:rFonts w:ascii="Times New Roman" w:hAnsi="Times New Roman"/>
        </w:rPr>
      </w:pPr>
      <w:bookmarkStart w:id="159" w:name="_Toc374979550"/>
      <w:r w:rsidRPr="005F1DF7">
        <w:rPr>
          <w:rFonts w:ascii="Times New Roman" w:hAnsi="Times New Roman"/>
        </w:rPr>
        <w:t>Knowledge</w:t>
      </w:r>
      <w:bookmarkEnd w:id="158"/>
      <w:bookmarkEnd w:id="159"/>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160" w:name="_Toc372895677"/>
      <w:bookmarkStart w:id="161" w:name="_Toc374979551"/>
      <w:r w:rsidRPr="005F1DF7">
        <w:rPr>
          <w:rStyle w:val="questionpriority1"/>
          <w:rFonts w:ascii="Times New Roman" w:hAnsi="Times New Roman"/>
        </w:rPr>
        <w:t xml:space="preserve">1 </w:t>
      </w:r>
      <w:r w:rsidRPr="005F1DF7">
        <w:rPr>
          <w:rFonts w:ascii="Times New Roman" w:hAnsi="Times New Roman"/>
        </w:rPr>
        <w:t xml:space="preserve"> Question K.1: Women’s nutrition during pregnancy and breastfeeding</w:t>
      </w:r>
      <w:bookmarkEnd w:id="160"/>
      <w:bookmarkEnd w:id="161"/>
    </w:p>
    <w:p w:rsidR="005B6989" w:rsidRPr="005F1DF7" w:rsidRDefault="005B6989" w:rsidP="005B6989">
      <w:pPr>
        <w:pStyle w:val="interviewerinstruction"/>
        <w:rPr>
          <w:rFonts w:ascii="Times New Roman" w:hAnsi="Times New Roman"/>
        </w:rPr>
      </w:pPr>
      <w:r w:rsidRPr="005F1DF7">
        <w:rPr>
          <w:rFonts w:ascii="Times New Roman" w:hAnsi="Times New Roman"/>
        </w:rPr>
        <w:t>For a pregnant woman:</w:t>
      </w:r>
    </w:p>
    <w:p w:rsidR="005B6989" w:rsidRPr="005F1DF7" w:rsidRDefault="005B6989" w:rsidP="005B6989">
      <w:pPr>
        <w:pStyle w:val="question"/>
      </w:pPr>
      <w:r w:rsidRPr="005F1DF7">
        <w:t>How should a pregnant woman eat in comparison with a non-pregnant woman to provide good nutrition to her baby and help him grow?</w:t>
      </w:r>
    </w:p>
    <w:p w:rsidR="005B6989" w:rsidRPr="005F1DF7" w:rsidRDefault="005B6989" w:rsidP="005B6989">
      <w:pPr>
        <w:pStyle w:val="question"/>
      </w:pPr>
      <w:r w:rsidRPr="005F1DF7">
        <w:t>Please list four practices she should do.</w:t>
      </w:r>
    </w:p>
    <w:p w:rsidR="005B6989" w:rsidRPr="005F1DF7" w:rsidRDefault="005B6989" w:rsidP="005B6989">
      <w:pPr>
        <w:pStyle w:val="interviewerinstruction"/>
        <w:rPr>
          <w:rFonts w:ascii="Times New Roman" w:hAnsi="Times New Roman"/>
        </w:rPr>
      </w:pPr>
      <w:r w:rsidRPr="005F1DF7">
        <w:rPr>
          <w:rFonts w:ascii="Times New Roman" w:hAnsi="Times New Roman"/>
        </w:rPr>
        <w:t>For a lactating woman:</w:t>
      </w:r>
    </w:p>
    <w:p w:rsidR="005B6989" w:rsidRPr="005F1DF7" w:rsidRDefault="005B6989" w:rsidP="005B6989">
      <w:pPr>
        <w:pStyle w:val="question"/>
      </w:pPr>
      <w:r w:rsidRPr="005F1DF7">
        <w:t>How should a lactating woman eat in comparison with a non-lactating woman to be healthy and produce more breastmilk?</w:t>
      </w:r>
    </w:p>
    <w:p w:rsidR="005B6989" w:rsidRPr="005F1DF7" w:rsidRDefault="005B6989" w:rsidP="005B6989">
      <w:pPr>
        <w:pStyle w:val="question"/>
      </w:pPr>
      <w:r w:rsidRPr="005F1DF7">
        <w:t>Please list four practices she should do.</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1. Eat more food (more energy)</w:t>
      </w:r>
    </w:p>
    <w:p w:rsidR="005B6989" w:rsidRPr="005F1DF7" w:rsidRDefault="005B6989" w:rsidP="005B6989">
      <w:pPr>
        <w:pStyle w:val="responsecategory2"/>
        <w:tabs>
          <w:tab w:val="clear" w:pos="360"/>
        </w:tabs>
        <w:rPr>
          <w:rFonts w:ascii="Times New Roman" w:hAnsi="Times New Roman"/>
        </w:rPr>
      </w:pPr>
      <w:r w:rsidRPr="005F1DF7">
        <w:rPr>
          <w:rFonts w:ascii="Times New Roman" w:hAnsi="Times New Roman"/>
        </w:rPr>
        <w:t>Eat more at each meal (eat more food each day)</w:t>
      </w:r>
    </w:p>
    <w:p w:rsidR="005B6989" w:rsidRPr="005F1DF7" w:rsidRDefault="005B6989" w:rsidP="005B6989">
      <w:pPr>
        <w:pStyle w:val="responsecategoryhead"/>
        <w:rPr>
          <w:rFonts w:ascii="Times New Roman" w:hAnsi="Times New Roman"/>
        </w:rPr>
      </w:pPr>
      <w:r w:rsidRPr="005F1DF7">
        <w:rPr>
          <w:rFonts w:ascii="Times New Roman" w:hAnsi="Times New Roman"/>
        </w:rPr>
        <w:t>Or</w:t>
      </w:r>
    </w:p>
    <w:p w:rsidR="005B6989" w:rsidRPr="005F1DF7" w:rsidRDefault="005B6989" w:rsidP="005B6989">
      <w:pPr>
        <w:pStyle w:val="responsecategory2"/>
        <w:tabs>
          <w:tab w:val="clear" w:pos="360"/>
        </w:tabs>
        <w:rPr>
          <w:rFonts w:ascii="Times New Roman" w:hAnsi="Times New Roman"/>
        </w:rPr>
      </w:pPr>
      <w:r w:rsidRPr="005F1DF7">
        <w:rPr>
          <w:rFonts w:ascii="Times New Roman" w:hAnsi="Times New Roman"/>
        </w:rPr>
        <w:t>Eat more frequently (eat more times each day)</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2. Eat more protein-rich foods</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3. Eat more iron-rich foods</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4. Use iodized salt when preparing meals</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5B6989" w:rsidRPr="005F1DF7" w:rsidRDefault="005B6989" w:rsidP="005B6989">
      <w:pPr>
        <w:pStyle w:val="analysisboxtext"/>
      </w:pPr>
    </w:p>
    <w:p w:rsidR="005B6989" w:rsidRPr="005F1DF7" w:rsidRDefault="005B6989" w:rsidP="005B6989">
      <w:pPr>
        <w:pStyle w:val="analysisboxtext"/>
      </w:pPr>
      <w:r w:rsidRPr="005F1DF7">
        <w:t>Number of correct responses</w:t>
      </w:r>
      <w:r w:rsidRPr="005F1DF7">
        <w:tab/>
        <w:t>__</w:t>
      </w:r>
    </w:p>
    <w:p w:rsidR="00B17224" w:rsidRDefault="00B17224" w:rsidP="005B6989">
      <w:pPr>
        <w:pStyle w:val="questionhead"/>
        <w:rPr>
          <w:rStyle w:val="questionpriority2"/>
          <w:rFonts w:ascii="Times New Roman" w:hAnsi="Times New Roman"/>
        </w:rPr>
      </w:pPr>
    </w:p>
    <w:p w:rsidR="005B6989" w:rsidRPr="005F1DF7" w:rsidRDefault="005B6989" w:rsidP="005B6989">
      <w:pPr>
        <w:pStyle w:val="questionhead"/>
        <w:rPr>
          <w:rFonts w:ascii="Times New Roman" w:hAnsi="Times New Roman"/>
        </w:rPr>
      </w:pPr>
      <w:r w:rsidRPr="005F1DF7">
        <w:rPr>
          <w:rStyle w:val="questionpriority2"/>
          <w:rFonts w:ascii="Times New Roman" w:hAnsi="Times New Roman"/>
        </w:rPr>
        <w:t xml:space="preserve"> </w:t>
      </w:r>
      <w:bookmarkStart w:id="162" w:name="_Toc372895678"/>
      <w:bookmarkStart w:id="163" w:name="_Toc374979552"/>
      <w:r w:rsidRPr="005F1DF7">
        <w:rPr>
          <w:rStyle w:val="questionpriority2"/>
          <w:rFonts w:ascii="Times New Roman" w:hAnsi="Times New Roman"/>
        </w:rPr>
        <w:t xml:space="preserve">2 </w:t>
      </w:r>
      <w:r w:rsidRPr="005F1DF7">
        <w:rPr>
          <w:rFonts w:ascii="Times New Roman" w:hAnsi="Times New Roman"/>
        </w:rPr>
        <w:t xml:space="preserve"> Question K.2: Micronutrient supplements for pregnant women</w:t>
      </w:r>
      <w:bookmarkEnd w:id="162"/>
      <w:bookmarkEnd w:id="163"/>
    </w:p>
    <w:p w:rsidR="005B6989" w:rsidRPr="005F1DF7" w:rsidRDefault="005B6989" w:rsidP="005B6989">
      <w:pPr>
        <w:pStyle w:val="question"/>
      </w:pPr>
      <w:r w:rsidRPr="005F1DF7">
        <w:t>Most women would benefit from two types of supplements, or tablets, during pregnancy. Which are they?</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Iron supplements</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Folic acid supplements</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5B6989" w:rsidRPr="005F1DF7" w:rsidRDefault="005B6989" w:rsidP="005B6989">
      <w:pPr>
        <w:pStyle w:val="questionhead"/>
        <w:rPr>
          <w:rFonts w:ascii="Times New Roman" w:hAnsi="Times New Roman"/>
        </w:rPr>
      </w:pPr>
      <w:r w:rsidRPr="005F1DF7">
        <w:rPr>
          <w:rStyle w:val="questionpriority2"/>
          <w:rFonts w:ascii="Times New Roman" w:hAnsi="Times New Roman"/>
        </w:rPr>
        <w:t xml:space="preserve"> </w:t>
      </w:r>
      <w:bookmarkStart w:id="164" w:name="_Toc372895679"/>
      <w:bookmarkStart w:id="165" w:name="_Toc374979553"/>
      <w:r w:rsidRPr="005F1DF7">
        <w:rPr>
          <w:rStyle w:val="questionpriority2"/>
          <w:rFonts w:ascii="Times New Roman" w:hAnsi="Times New Roman"/>
        </w:rPr>
        <w:t xml:space="preserve">2 </w:t>
      </w:r>
      <w:r w:rsidRPr="005F1DF7">
        <w:rPr>
          <w:rFonts w:ascii="Times New Roman" w:hAnsi="Times New Roman"/>
        </w:rPr>
        <w:t xml:space="preserve"> Question K.3: Recommendation of folic acid supplements</w:t>
      </w:r>
      <w:bookmarkEnd w:id="164"/>
      <w:bookmarkEnd w:id="165"/>
    </w:p>
    <w:p w:rsidR="005B6989" w:rsidRPr="005F1DF7" w:rsidRDefault="005B6989" w:rsidP="005B6989">
      <w:pPr>
        <w:pStyle w:val="question"/>
      </w:pPr>
      <w:r w:rsidRPr="005F1DF7">
        <w:t>Can you tell me why it is so important to take folic acid supplements during pregnancy?</w:t>
      </w:r>
    </w:p>
    <w:p w:rsidR="005B6989" w:rsidRPr="005F1DF7" w:rsidRDefault="005B6989" w:rsidP="001A5180">
      <w:pPr>
        <w:pStyle w:val="interviewerinstruction"/>
        <w:ind w:firstLine="397"/>
        <w:rPr>
          <w:rFonts w:ascii="Times New Roman" w:hAnsi="Times New Roman"/>
        </w:rPr>
      </w:pPr>
      <w:r w:rsidRPr="005F1DF7">
        <w:rPr>
          <w:rFonts w:ascii="Times New Roman" w:hAnsi="Times New Roman"/>
        </w:rPr>
        <w:t>Probe if necessary:</w:t>
      </w:r>
    </w:p>
    <w:p w:rsidR="005B6989" w:rsidRPr="005F1DF7" w:rsidRDefault="005B6989" w:rsidP="005B6989">
      <w:pPr>
        <w:pStyle w:val="question"/>
      </w:pPr>
      <w:r w:rsidRPr="005F1DF7">
        <w:t>What is the health benefit for taking folic acid supplements/tablets?</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For normal development of the nervous system of the unborn baby (brain, spine and skull)</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To prevent birth defects/abnormalities the nervous system of the unborn baby (brain, spine and skull)</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B17224" w:rsidRDefault="00B17224" w:rsidP="005B6989">
      <w:pPr>
        <w:pStyle w:val="questionhead"/>
        <w:rPr>
          <w:rStyle w:val="questionpriority3"/>
          <w:rFonts w:ascii="Times New Roman" w:hAnsi="Times New Roman"/>
        </w:rPr>
      </w:pPr>
    </w:p>
    <w:p w:rsidR="005B6989" w:rsidRPr="005F1DF7" w:rsidRDefault="005B6989" w:rsidP="005B6989">
      <w:pPr>
        <w:pStyle w:val="questionhead"/>
        <w:rPr>
          <w:rFonts w:ascii="Times New Roman" w:hAnsi="Times New Roman"/>
        </w:rPr>
      </w:pPr>
      <w:r w:rsidRPr="005F1DF7">
        <w:rPr>
          <w:rStyle w:val="questionpriority3"/>
          <w:rFonts w:ascii="Times New Roman" w:hAnsi="Times New Roman"/>
        </w:rPr>
        <w:t xml:space="preserve"> </w:t>
      </w:r>
      <w:bookmarkStart w:id="166" w:name="_Toc372895680"/>
      <w:bookmarkStart w:id="167" w:name="_Toc374979554"/>
      <w:r w:rsidRPr="005F1DF7">
        <w:rPr>
          <w:rStyle w:val="questionpriority3"/>
          <w:rFonts w:ascii="Times New Roman" w:hAnsi="Times New Roman"/>
        </w:rPr>
        <w:t xml:space="preserve">3 </w:t>
      </w:r>
      <w:r w:rsidRPr="005F1DF7">
        <w:rPr>
          <w:rFonts w:ascii="Times New Roman" w:hAnsi="Times New Roman"/>
        </w:rPr>
        <w:t xml:space="preserve"> Question K.4: Health risks for low-birth-weight babies</w:t>
      </w:r>
      <w:bookmarkEnd w:id="166"/>
      <w:bookmarkEnd w:id="167"/>
    </w:p>
    <w:p w:rsidR="005B6989" w:rsidRPr="005F1DF7" w:rsidRDefault="005B6989" w:rsidP="005B6989">
      <w:pPr>
        <w:pStyle w:val="question"/>
      </w:pPr>
      <w:r w:rsidRPr="005F1DF7">
        <w:t>When a pregnant woman is undernourished, she is at risk of having a low-birth-weight baby, meaning that the baby is small or has a low birth weight. What are the health risks for these babies?</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Slower growth and development</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Risks of infections/being sick</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Risks of dying</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Risks of being undernourished/having micronutrient deficiencies</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Risks of being sick once adult/developing chronic diseases in adulthood (heart disease, high blood pressure, obesity, diabetes)</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5B6989" w:rsidRPr="005F1DF7" w:rsidRDefault="005B6989" w:rsidP="005B6989">
      <w:pPr>
        <w:pStyle w:val="analysisboxhead"/>
      </w:pPr>
      <w:r w:rsidRPr="005F1DF7">
        <w:t>Preliminary analysis</w:t>
      </w:r>
    </w:p>
    <w:p w:rsidR="005B6989" w:rsidRPr="005F1DF7" w:rsidRDefault="005B6989" w:rsidP="005B6989">
      <w:pPr>
        <w:pStyle w:val="analysisboxtext"/>
      </w:pPr>
      <w:r w:rsidRPr="005F1DF7">
        <w:t>Number of correct responses</w:t>
      </w:r>
      <w:r w:rsidRPr="005F1DF7">
        <w:tab/>
        <w:t>__</w:t>
      </w:r>
    </w:p>
    <w:p w:rsidR="00B17224" w:rsidRDefault="00B17224">
      <w:pPr>
        <w:spacing w:after="200" w:line="276" w:lineRule="auto"/>
        <w:rPr>
          <w:rStyle w:val="questionpriority3"/>
          <w:b/>
          <w:bCs/>
          <w:sz w:val="28"/>
          <w:szCs w:val="26"/>
          <w:lang w:eastAsia="en-GB"/>
        </w:rPr>
      </w:pPr>
      <w:r>
        <w:rPr>
          <w:rStyle w:val="questionpriority3"/>
        </w:rPr>
        <w:br w:type="page"/>
      </w:r>
    </w:p>
    <w:p w:rsidR="005B6989" w:rsidRPr="005F1DF7" w:rsidRDefault="005B6989" w:rsidP="005B6989">
      <w:pPr>
        <w:pStyle w:val="questionhead"/>
        <w:rPr>
          <w:rFonts w:ascii="Times New Roman" w:hAnsi="Times New Roman"/>
        </w:rPr>
      </w:pPr>
      <w:r w:rsidRPr="005F1DF7">
        <w:rPr>
          <w:rStyle w:val="questionpriority3"/>
          <w:rFonts w:ascii="Times New Roman" w:hAnsi="Times New Roman"/>
        </w:rPr>
        <w:t xml:space="preserve"> </w:t>
      </w:r>
      <w:bookmarkStart w:id="168" w:name="_Toc372895681"/>
      <w:bookmarkStart w:id="169" w:name="_Toc374979555"/>
      <w:r w:rsidRPr="005F1DF7">
        <w:rPr>
          <w:rStyle w:val="questionpriority3"/>
          <w:rFonts w:ascii="Times New Roman" w:hAnsi="Times New Roman"/>
        </w:rPr>
        <w:t xml:space="preserve">3 </w:t>
      </w:r>
      <w:r w:rsidRPr="005F1DF7">
        <w:rPr>
          <w:rFonts w:ascii="Times New Roman" w:hAnsi="Times New Roman"/>
        </w:rPr>
        <w:t xml:space="preserve"> Question K.5: Family planning/birth spacing</w:t>
      </w:r>
      <w:bookmarkEnd w:id="168"/>
      <w:bookmarkEnd w:id="169"/>
    </w:p>
    <w:p w:rsidR="005B6989" w:rsidRPr="005F1DF7" w:rsidRDefault="005B6989" w:rsidP="005B6989">
      <w:pPr>
        <w:pStyle w:val="tipbox"/>
      </w:pPr>
      <w:r w:rsidRPr="005F1DF7">
        <w:rPr>
          <w:b/>
        </w:rPr>
        <w:t>NOTE:</w:t>
      </w:r>
      <w:r w:rsidRPr="005F1DF7">
        <w:t xml:space="preserve"> This question can generate anxiety in participants. The theme (family planning) should be handled with care.</w:t>
      </w:r>
    </w:p>
    <w:p w:rsidR="005B6989" w:rsidRPr="005F1DF7" w:rsidRDefault="005B6989" w:rsidP="005B6989">
      <w:pPr>
        <w:pStyle w:val="question"/>
      </w:pPr>
      <w:r w:rsidRPr="005F1DF7">
        <w:t>It is recommended that a woman waits at least two or three years between pregnancies, that is before coming pregnant once again. Please can you tell me why this is recommended?</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To rebuild/fill up their body stores of nutrients (fat, iron and others)</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For the mother to be healthier before having a new baby/to be prepared for the arrival of a new baby⁭</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 xml:space="preserve"> 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 xml:space="preserve"> Don’t know</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5B6989" w:rsidRPr="005F1DF7" w:rsidRDefault="005B6989" w:rsidP="005B6989">
      <w:pPr>
        <w:pStyle w:val="appendixhead2"/>
        <w:rPr>
          <w:rFonts w:ascii="Times New Roman" w:hAnsi="Times New Roman"/>
        </w:rPr>
      </w:pPr>
      <w:bookmarkStart w:id="170" w:name="_Toc372895682"/>
      <w:bookmarkStart w:id="171" w:name="_Toc374979556"/>
      <w:r w:rsidRPr="005F1DF7">
        <w:rPr>
          <w:rFonts w:ascii="Times New Roman" w:hAnsi="Times New Roman"/>
        </w:rPr>
        <w:t>Attitudes</w:t>
      </w:r>
      <w:bookmarkEnd w:id="170"/>
      <w:bookmarkEnd w:id="171"/>
    </w:p>
    <w:p w:rsidR="005B6989" w:rsidRPr="005F1DF7" w:rsidRDefault="005B6989" w:rsidP="005B6989">
      <w:pPr>
        <w:pStyle w:val="Heading3"/>
        <w:rPr>
          <w:rFonts w:ascii="Times New Roman" w:hAnsi="Times New Roman"/>
        </w:rPr>
      </w:pPr>
      <w:bookmarkStart w:id="172" w:name="_Toc372895683"/>
      <w:bookmarkStart w:id="173" w:name="_Toc374979557"/>
      <w:r w:rsidRPr="005F1DF7">
        <w:rPr>
          <w:rFonts w:ascii="Times New Roman" w:hAnsi="Times New Roman"/>
        </w:rPr>
        <w:t>Attitudes towards a health or nutrition-related problem</w:t>
      </w:r>
      <w:bookmarkEnd w:id="172"/>
      <w:bookmarkEnd w:id="173"/>
    </w:p>
    <w:p w:rsidR="005B6989" w:rsidRPr="005F1DF7" w:rsidRDefault="005B6989" w:rsidP="005B6989">
      <w:pPr>
        <w:pStyle w:val="questionhead"/>
        <w:rPr>
          <w:rFonts w:ascii="Times New Roman" w:hAnsi="Times New Roman"/>
        </w:rPr>
      </w:pPr>
      <w:r w:rsidRPr="005F1DF7">
        <w:rPr>
          <w:rStyle w:val="questionpriority2"/>
          <w:rFonts w:ascii="Times New Roman" w:hAnsi="Times New Roman"/>
        </w:rPr>
        <w:t xml:space="preserve"> </w:t>
      </w:r>
      <w:bookmarkStart w:id="174" w:name="_Toc372895684"/>
      <w:bookmarkStart w:id="175" w:name="_Toc374979558"/>
      <w:r w:rsidRPr="005F1DF7">
        <w:rPr>
          <w:rStyle w:val="questionpriority2"/>
          <w:rFonts w:ascii="Times New Roman" w:hAnsi="Times New Roman"/>
        </w:rPr>
        <w:t xml:space="preserve">2 </w:t>
      </w:r>
      <w:r w:rsidRPr="005F1DF7">
        <w:rPr>
          <w:rFonts w:ascii="Times New Roman" w:hAnsi="Times New Roman"/>
        </w:rPr>
        <w:t xml:space="preserve"> Giving birth/having a low-birth-weight baby</w:t>
      </w:r>
      <w:bookmarkEnd w:id="174"/>
      <w:bookmarkEnd w:id="175"/>
    </w:p>
    <w:p w:rsidR="005B6989" w:rsidRPr="005F1DF7" w:rsidRDefault="005B6989" w:rsidP="005B6989">
      <w:pPr>
        <w:pStyle w:val="Heading4"/>
        <w:rPr>
          <w:rFonts w:ascii="Times New Roman" w:hAnsi="Times New Roman"/>
        </w:rPr>
      </w:pPr>
      <w:r w:rsidRPr="005F1DF7">
        <w:rPr>
          <w:rFonts w:ascii="Times New Roman" w:hAnsi="Times New Roman"/>
        </w:rPr>
        <w:t>Perceived susceptibility</w:t>
      </w:r>
    </w:p>
    <w:p w:rsidR="005B6989" w:rsidRPr="005F1DF7" w:rsidRDefault="005B6989" w:rsidP="005B6989">
      <w:pPr>
        <w:pStyle w:val="question"/>
      </w:pPr>
      <w:r w:rsidRPr="005F1DF7">
        <w:t>How likely do you think you are to have a low-birth-weight baby?</w:t>
      </w:r>
    </w:p>
    <w:p w:rsidR="005B6989" w:rsidRPr="005F1DF7" w:rsidRDefault="005B6989" w:rsidP="005B6989">
      <w:pPr>
        <w:pStyle w:val="answersimple"/>
      </w:pPr>
      <w:r w:rsidRPr="005F1DF7">
        <w:t>1. Not likely</w:t>
      </w:r>
    </w:p>
    <w:p w:rsidR="005B6989" w:rsidRPr="005F1DF7" w:rsidRDefault="005B6989" w:rsidP="005B6989">
      <w:pPr>
        <w:pStyle w:val="answersimple"/>
      </w:pPr>
      <w:r w:rsidRPr="005F1DF7">
        <w:t>2. You’re not sure</w:t>
      </w:r>
    </w:p>
    <w:p w:rsidR="005B6989" w:rsidRPr="005F1DF7" w:rsidRDefault="005B6989" w:rsidP="005B6989">
      <w:pPr>
        <w:pStyle w:val="answersimple"/>
      </w:pPr>
      <w:r w:rsidRPr="005F1DF7">
        <w:t>3. Likely</w:t>
      </w:r>
    </w:p>
    <w:p w:rsidR="005B6989" w:rsidRPr="005F1DF7" w:rsidRDefault="005B6989" w:rsidP="005B6989">
      <w:pPr>
        <w:pStyle w:val="interviewerinstruction"/>
        <w:rPr>
          <w:rFonts w:ascii="Times New Roman" w:hAnsi="Times New Roman"/>
        </w:rPr>
      </w:pPr>
      <w:r w:rsidRPr="005F1DF7">
        <w:rPr>
          <w:rFonts w:ascii="Times New Roman" w:hAnsi="Times New Roman"/>
        </w:rPr>
        <w:t>If Not likely:</w:t>
      </w:r>
    </w:p>
    <w:p w:rsidR="005B6989" w:rsidRPr="005F1DF7" w:rsidRDefault="005B6989" w:rsidP="005B6989">
      <w:pPr>
        <w:pStyle w:val="question"/>
      </w:pPr>
      <w:r w:rsidRPr="005F1DF7">
        <w:t>Can you tell me the reason why it is not likely?</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Heading4"/>
        <w:rPr>
          <w:rFonts w:ascii="Times New Roman" w:hAnsi="Times New Roman"/>
        </w:rPr>
      </w:pPr>
      <w:r w:rsidRPr="005F1DF7">
        <w:rPr>
          <w:rFonts w:ascii="Times New Roman" w:hAnsi="Times New Roman"/>
        </w:rPr>
        <w:t>Perceived severity</w:t>
      </w:r>
    </w:p>
    <w:p w:rsidR="005B6989" w:rsidRPr="005F1DF7" w:rsidRDefault="005B6989" w:rsidP="005B6989">
      <w:pPr>
        <w:pStyle w:val="question"/>
      </w:pPr>
      <w:r w:rsidRPr="005F1DF7">
        <w:t>How serious do you think it is for your baby to have a low-birth-weight?</w:t>
      </w:r>
    </w:p>
    <w:p w:rsidR="005B6989" w:rsidRPr="005F1DF7" w:rsidRDefault="005B6989" w:rsidP="005B6989">
      <w:pPr>
        <w:pStyle w:val="answersimple"/>
      </w:pPr>
      <w:r w:rsidRPr="005F1DF7">
        <w:t>1. Not serious</w:t>
      </w:r>
    </w:p>
    <w:p w:rsidR="005B6989" w:rsidRPr="005F1DF7" w:rsidRDefault="005B6989" w:rsidP="005B6989">
      <w:pPr>
        <w:pStyle w:val="answersimple"/>
      </w:pPr>
      <w:r w:rsidRPr="005F1DF7">
        <w:t>2. You’re not sure</w:t>
      </w:r>
    </w:p>
    <w:p w:rsidR="005B6989" w:rsidRPr="005F1DF7" w:rsidRDefault="005B6989" w:rsidP="005B6989">
      <w:pPr>
        <w:pStyle w:val="answersimple"/>
      </w:pPr>
      <w:r w:rsidRPr="005F1DF7">
        <w:t>3. Serious</w:t>
      </w:r>
    </w:p>
    <w:p w:rsidR="005B6989" w:rsidRPr="005F1DF7" w:rsidRDefault="005B6989" w:rsidP="005B6989">
      <w:pPr>
        <w:pStyle w:val="interviewerinstruction"/>
        <w:rPr>
          <w:rFonts w:ascii="Times New Roman" w:hAnsi="Times New Roman"/>
        </w:rPr>
      </w:pPr>
      <w:r w:rsidRPr="005F1DF7">
        <w:rPr>
          <w:rFonts w:ascii="Times New Roman" w:hAnsi="Times New Roman"/>
        </w:rPr>
        <w:t>If Not Serious:</w:t>
      </w:r>
    </w:p>
    <w:p w:rsidR="005B6989" w:rsidRPr="005F1DF7" w:rsidRDefault="005B6989" w:rsidP="005B6989">
      <w:pPr>
        <w:pStyle w:val="question"/>
      </w:pPr>
      <w:r w:rsidRPr="005F1DF7">
        <w:t>Can you tell me the reason why it is not serious?</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B17224" w:rsidRDefault="00B17224" w:rsidP="005B6989">
      <w:pPr>
        <w:pStyle w:val="Heading3"/>
        <w:rPr>
          <w:rFonts w:ascii="Times New Roman" w:hAnsi="Times New Roman"/>
        </w:rPr>
      </w:pPr>
      <w:bookmarkStart w:id="176" w:name="_Toc372895685"/>
    </w:p>
    <w:p w:rsidR="005B6989" w:rsidRPr="005F1DF7" w:rsidRDefault="005B6989" w:rsidP="005B6989">
      <w:pPr>
        <w:pStyle w:val="Heading3"/>
        <w:rPr>
          <w:rFonts w:ascii="Times New Roman" w:hAnsi="Times New Roman"/>
        </w:rPr>
      </w:pPr>
      <w:bookmarkStart w:id="177" w:name="_Toc374979559"/>
      <w:r w:rsidRPr="005F1DF7">
        <w:rPr>
          <w:rFonts w:ascii="Times New Roman" w:hAnsi="Times New Roman"/>
        </w:rPr>
        <w:t>Attitudes towards an ideal or desired nutrition-related practice</w:t>
      </w:r>
      <w:bookmarkEnd w:id="176"/>
      <w:bookmarkEnd w:id="177"/>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178" w:name="_Toc372895686"/>
      <w:bookmarkStart w:id="179" w:name="_Toc374979560"/>
      <w:r w:rsidRPr="005F1DF7">
        <w:rPr>
          <w:rStyle w:val="questionpriority1"/>
          <w:rFonts w:ascii="Times New Roman" w:hAnsi="Times New Roman"/>
        </w:rPr>
        <w:t xml:space="preserve">1 </w:t>
      </w:r>
      <w:r w:rsidRPr="005F1DF7">
        <w:rPr>
          <w:rFonts w:ascii="Times New Roman" w:hAnsi="Times New Roman"/>
        </w:rPr>
        <w:t xml:space="preserve"> Eating more food during pregnancy: eating more at each meal or eating more frequently or having more snacks during the day</w:t>
      </w:r>
      <w:bookmarkEnd w:id="178"/>
      <w:bookmarkEnd w:id="179"/>
    </w:p>
    <w:p w:rsidR="005B6989" w:rsidRPr="005F1DF7" w:rsidRDefault="005B6989" w:rsidP="005B6989">
      <w:pPr>
        <w:pStyle w:val="Heading4"/>
        <w:rPr>
          <w:rFonts w:ascii="Times New Roman" w:hAnsi="Times New Roman"/>
        </w:rPr>
      </w:pPr>
      <w:r w:rsidRPr="005F1DF7">
        <w:rPr>
          <w:rFonts w:ascii="Times New Roman" w:hAnsi="Times New Roman"/>
        </w:rPr>
        <w:t>Perceived benefits</w:t>
      </w:r>
    </w:p>
    <w:p w:rsidR="005B6989" w:rsidRPr="005F1DF7" w:rsidRDefault="005B6989" w:rsidP="005B6989">
      <w:pPr>
        <w:pStyle w:val="question"/>
      </w:pPr>
      <w:r w:rsidRPr="005F1DF7">
        <w:t>How good do you think it is to eat more food during pregnancy?</w:t>
      </w:r>
    </w:p>
    <w:p w:rsidR="005B6989" w:rsidRPr="005F1DF7" w:rsidRDefault="005B6989" w:rsidP="005B6989">
      <w:pPr>
        <w:pStyle w:val="answersimple"/>
      </w:pPr>
      <w:r w:rsidRPr="005F1DF7">
        <w:t>1. Not good</w:t>
      </w:r>
    </w:p>
    <w:p w:rsidR="005B6989" w:rsidRPr="005F1DF7" w:rsidRDefault="005B6989" w:rsidP="005B6989">
      <w:pPr>
        <w:pStyle w:val="answersimple"/>
      </w:pPr>
      <w:r w:rsidRPr="005F1DF7">
        <w:t>2. You’re not sure</w:t>
      </w:r>
    </w:p>
    <w:p w:rsidR="005B6989" w:rsidRPr="005F1DF7" w:rsidRDefault="005B6989" w:rsidP="005B6989">
      <w:pPr>
        <w:pStyle w:val="answersimple"/>
      </w:pPr>
      <w:r w:rsidRPr="005F1DF7">
        <w:t>3. Good</w:t>
      </w:r>
    </w:p>
    <w:p w:rsidR="005B6989" w:rsidRPr="005F1DF7" w:rsidRDefault="005B6989" w:rsidP="005B6989">
      <w:pPr>
        <w:pStyle w:val="interviewerinstruction"/>
        <w:rPr>
          <w:rFonts w:ascii="Times New Roman" w:hAnsi="Times New Roman"/>
        </w:rPr>
      </w:pPr>
      <w:r w:rsidRPr="005F1DF7">
        <w:rPr>
          <w:rFonts w:ascii="Times New Roman" w:hAnsi="Times New Roman"/>
        </w:rPr>
        <w:t>If Not good:</w:t>
      </w:r>
    </w:p>
    <w:p w:rsidR="005B6989" w:rsidRPr="005F1DF7" w:rsidRDefault="005B6989" w:rsidP="005B6989">
      <w:pPr>
        <w:pStyle w:val="question"/>
      </w:pPr>
      <w:r w:rsidRPr="005F1DF7">
        <w:t>Can you tell me the reasons why it is not good?</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B17224" w:rsidRDefault="00B17224">
      <w:pPr>
        <w:spacing w:after="200" w:line="276" w:lineRule="auto"/>
        <w:rPr>
          <w:b/>
          <w:bCs/>
          <w:sz w:val="28"/>
          <w:szCs w:val="28"/>
        </w:rPr>
      </w:pPr>
      <w:r>
        <w:br w:type="page"/>
      </w:r>
    </w:p>
    <w:p w:rsidR="005B6989" w:rsidRPr="005F1DF7" w:rsidRDefault="005B6989" w:rsidP="005B6989">
      <w:pPr>
        <w:pStyle w:val="Heading4"/>
        <w:rPr>
          <w:rFonts w:ascii="Times New Roman" w:hAnsi="Times New Roman"/>
        </w:rPr>
      </w:pPr>
      <w:r w:rsidRPr="005F1DF7">
        <w:rPr>
          <w:rFonts w:ascii="Times New Roman" w:hAnsi="Times New Roman"/>
        </w:rPr>
        <w:t>Perceived barriers</w:t>
      </w:r>
    </w:p>
    <w:p w:rsidR="005B6989" w:rsidRPr="005F1DF7" w:rsidRDefault="005B6989" w:rsidP="005B6989">
      <w:pPr>
        <w:pStyle w:val="question"/>
      </w:pPr>
      <w:r w:rsidRPr="005F1DF7">
        <w:t>How difficult is it for you to eat more food during pregnancy?</w:t>
      </w:r>
    </w:p>
    <w:p w:rsidR="005B6989" w:rsidRPr="005F1DF7" w:rsidRDefault="005B6989" w:rsidP="005B6989">
      <w:pPr>
        <w:pStyle w:val="answersimple"/>
      </w:pPr>
      <w:r w:rsidRPr="005F1DF7">
        <w:t>1. Not difficult</w:t>
      </w:r>
    </w:p>
    <w:p w:rsidR="005B6989" w:rsidRPr="005F1DF7" w:rsidRDefault="005B6989" w:rsidP="005B6989">
      <w:pPr>
        <w:pStyle w:val="answersimple"/>
      </w:pPr>
      <w:r w:rsidRPr="005F1DF7">
        <w:t>2. So-so</w:t>
      </w:r>
    </w:p>
    <w:p w:rsidR="005B6989" w:rsidRPr="005F1DF7" w:rsidRDefault="005B6989" w:rsidP="005B6989">
      <w:pPr>
        <w:pStyle w:val="answersimple"/>
      </w:pPr>
      <w:r w:rsidRPr="005F1DF7">
        <w:t>3. Difficult</w:t>
      </w:r>
    </w:p>
    <w:p w:rsidR="005B6989" w:rsidRPr="005F1DF7" w:rsidRDefault="005B6989" w:rsidP="005B6989">
      <w:pPr>
        <w:pStyle w:val="interviewerinstruction"/>
        <w:rPr>
          <w:rFonts w:ascii="Times New Roman" w:hAnsi="Times New Roman"/>
        </w:rPr>
      </w:pPr>
      <w:r w:rsidRPr="005F1DF7">
        <w:rPr>
          <w:rFonts w:ascii="Times New Roman" w:hAnsi="Times New Roman"/>
        </w:rPr>
        <w:t>If Difficult:</w:t>
      </w:r>
    </w:p>
    <w:p w:rsidR="005B6989" w:rsidRPr="005F1DF7" w:rsidRDefault="005B6989" w:rsidP="005B6989">
      <w:pPr>
        <w:pStyle w:val="question"/>
      </w:pPr>
      <w:r w:rsidRPr="005F1DF7">
        <w:t>Can you tell me the reasons why it is difficult?</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5B6989" w:rsidRPr="005F1DF7" w:rsidRDefault="005B6989" w:rsidP="005B6989"/>
    <w:p w:rsidR="005B6989" w:rsidRPr="005F1DF7" w:rsidRDefault="005B6989" w:rsidP="005B6989">
      <w:pPr>
        <w:sectPr w:rsidR="005B6989" w:rsidRPr="005F1DF7" w:rsidSect="005F1DF7">
          <w:pgSz w:w="12240" w:h="15840"/>
          <w:pgMar w:top="851" w:right="1077" w:bottom="851" w:left="1077" w:header="708" w:footer="708" w:gutter="0"/>
          <w:cols w:space="708"/>
          <w:docGrid w:linePitch="360"/>
        </w:sectPr>
      </w:pPr>
    </w:p>
    <w:p w:rsidR="005B6989" w:rsidRPr="005F1DF7" w:rsidRDefault="005B6989" w:rsidP="005B6989">
      <w:pPr>
        <w:pStyle w:val="appendixhead1"/>
        <w:rPr>
          <w:rFonts w:ascii="Times New Roman" w:hAnsi="Times New Roman"/>
        </w:rPr>
      </w:pPr>
      <w:bookmarkStart w:id="180" w:name="_Toc372895687"/>
      <w:bookmarkStart w:id="181" w:name="_Toc374979561"/>
      <w:r w:rsidRPr="005F1DF7">
        <w:rPr>
          <w:rFonts w:ascii="Times New Roman" w:hAnsi="Times New Roman"/>
        </w:rPr>
        <w:t>Module 5: Undernutrition</w:t>
      </w:r>
      <w:bookmarkEnd w:id="180"/>
      <w:bookmarkEnd w:id="181"/>
    </w:p>
    <w:p w:rsidR="005B6989" w:rsidRPr="005F1DF7" w:rsidRDefault="005B6989" w:rsidP="005B6989">
      <w:pPr>
        <w:pStyle w:val="interviewerinstruction"/>
        <w:rPr>
          <w:rFonts w:ascii="Times New Roman" w:hAnsi="Times New Roman"/>
        </w:rPr>
      </w:pPr>
      <w:r w:rsidRPr="005F1DF7">
        <w:rPr>
          <w:rFonts w:ascii="Times New Roman" w:hAnsi="Times New Roman"/>
        </w:rPr>
        <w:t>Explain to the participant:</w:t>
      </w:r>
    </w:p>
    <w:p w:rsidR="005B6989" w:rsidRPr="005F1DF7" w:rsidRDefault="005B6989" w:rsidP="005B6989">
      <w:r w:rsidRPr="005F1DF7">
        <w:t>I am going to ask you some questions about undernutrition. Please let me know if you need me to clarify any of my questions. Feel free to ask any question you may have.</w:t>
      </w:r>
    </w:p>
    <w:p w:rsidR="005B6989" w:rsidRPr="005F1DF7" w:rsidRDefault="005B6989" w:rsidP="005B6989">
      <w:pPr>
        <w:pStyle w:val="appendixhead2"/>
        <w:rPr>
          <w:rFonts w:ascii="Times New Roman" w:hAnsi="Times New Roman"/>
        </w:rPr>
      </w:pPr>
      <w:bookmarkStart w:id="182" w:name="_Toc372895688"/>
      <w:bookmarkStart w:id="183" w:name="_Toc374979562"/>
      <w:r w:rsidRPr="005F1DF7">
        <w:rPr>
          <w:rFonts w:ascii="Times New Roman" w:hAnsi="Times New Roman"/>
        </w:rPr>
        <w:t>Knowledge</w:t>
      </w:r>
      <w:bookmarkEnd w:id="182"/>
      <w:bookmarkEnd w:id="183"/>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184" w:name="_Toc372895689"/>
      <w:bookmarkStart w:id="185" w:name="_Toc374979563"/>
      <w:r w:rsidRPr="005F1DF7">
        <w:rPr>
          <w:rStyle w:val="questionpriority1"/>
          <w:rFonts w:ascii="Times New Roman" w:hAnsi="Times New Roman"/>
        </w:rPr>
        <w:t xml:space="preserve">1 </w:t>
      </w:r>
      <w:r w:rsidRPr="005F1DF7">
        <w:rPr>
          <w:rFonts w:ascii="Times New Roman" w:hAnsi="Times New Roman"/>
        </w:rPr>
        <w:t xml:space="preserve"> Question K.1: </w:t>
      </w:r>
      <w:r w:rsidRPr="005F1DF7">
        <w:rPr>
          <w:rFonts w:ascii="Times New Roman" w:hAnsi="Times New Roman"/>
          <w:szCs w:val="20"/>
        </w:rPr>
        <w:t>Signs</w:t>
      </w:r>
      <w:r w:rsidRPr="005F1DF7">
        <w:rPr>
          <w:rFonts w:ascii="Times New Roman" w:hAnsi="Times New Roman"/>
        </w:rPr>
        <w:t xml:space="preserve"> of undernutrition</w:t>
      </w:r>
      <w:bookmarkEnd w:id="184"/>
      <w:bookmarkEnd w:id="185"/>
    </w:p>
    <w:p w:rsidR="005B6989" w:rsidRPr="005F1DF7" w:rsidRDefault="005B6989" w:rsidP="005B6989">
      <w:pPr>
        <w:pStyle w:val="question"/>
      </w:pPr>
      <w:r w:rsidRPr="005F1DF7">
        <w:t>How can you recognize that someone is not having enough food?</w:t>
      </w:r>
    </w:p>
    <w:p w:rsidR="005B6989" w:rsidRPr="005F1DF7" w:rsidRDefault="005B6989" w:rsidP="005B6989">
      <w:pPr>
        <w:pStyle w:val="interviewerinstruction"/>
        <w:rPr>
          <w:rFonts w:ascii="Times New Roman" w:hAnsi="Times New Roman"/>
        </w:rPr>
      </w:pPr>
      <w:r w:rsidRPr="005F1DF7">
        <w:rPr>
          <w:rFonts w:ascii="Times New Roman" w:hAnsi="Times New Roman"/>
        </w:rPr>
        <w:t>Probe if necessary:</w:t>
      </w:r>
    </w:p>
    <w:p w:rsidR="005B6989" w:rsidRPr="005F1DF7" w:rsidRDefault="005B6989" w:rsidP="005B6989">
      <w:pPr>
        <w:pStyle w:val="answerline"/>
      </w:pPr>
      <w:r w:rsidRPr="005F1DF7">
        <w:t>What are the signs of undernutrition? 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Lack of energy/weakness:  cannot work, study or play as normal (disability)</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Weakness of the immune system (becomes ill easily or becomes seriously ill)</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Loss of weight/thinness</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Children do not grow as they should (growth faltering)</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5B6989" w:rsidRPr="005F1DF7" w:rsidRDefault="005B6989" w:rsidP="005B6989">
      <w:pPr>
        <w:pStyle w:val="analysisboxtext"/>
      </w:pPr>
    </w:p>
    <w:p w:rsidR="005B6989" w:rsidRPr="005F1DF7" w:rsidRDefault="005B6989" w:rsidP="005B6989">
      <w:pPr>
        <w:pStyle w:val="analysisboxtext"/>
      </w:pPr>
      <w:r w:rsidRPr="005F1DF7">
        <w:t>Number of correct responses</w:t>
      </w:r>
      <w:r w:rsidRPr="005F1DF7">
        <w:tab/>
        <w:t>__</w:t>
      </w:r>
    </w:p>
    <w:p w:rsidR="00B17224" w:rsidRDefault="00B17224">
      <w:pPr>
        <w:spacing w:after="200" w:line="276" w:lineRule="auto"/>
        <w:rPr>
          <w:rStyle w:val="questionpriority1"/>
          <w:b/>
          <w:bCs/>
          <w:sz w:val="28"/>
          <w:szCs w:val="26"/>
          <w:lang w:eastAsia="en-GB"/>
        </w:rPr>
      </w:pPr>
      <w:r>
        <w:rPr>
          <w:rStyle w:val="questionpriority1"/>
        </w:rPr>
        <w:br w:type="page"/>
      </w:r>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186" w:name="_Toc372895690"/>
      <w:bookmarkStart w:id="187" w:name="_Toc374979564"/>
      <w:r w:rsidRPr="005F1DF7">
        <w:rPr>
          <w:rStyle w:val="questionpriority1"/>
          <w:rFonts w:ascii="Times New Roman" w:hAnsi="Times New Roman"/>
        </w:rPr>
        <w:t xml:space="preserve">1 </w:t>
      </w:r>
      <w:r w:rsidRPr="005F1DF7">
        <w:rPr>
          <w:rFonts w:ascii="Times New Roman" w:hAnsi="Times New Roman"/>
        </w:rPr>
        <w:t xml:space="preserve"> Question K.2: Causes of undernutrition</w:t>
      </w:r>
      <w:bookmarkEnd w:id="186"/>
      <w:bookmarkEnd w:id="187"/>
    </w:p>
    <w:p w:rsidR="005B6989" w:rsidRPr="005F1DF7" w:rsidRDefault="005B6989" w:rsidP="005B6989">
      <w:pPr>
        <w:pStyle w:val="question"/>
      </w:pPr>
      <w:r w:rsidRPr="005F1DF7">
        <w:t>What are the reasons why people are undernourished?</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Not getting enough food</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Food is watery, does not contain enough nutrients</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isease/ill and not eating food</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5B6989" w:rsidRPr="005F1DF7" w:rsidRDefault="005B6989" w:rsidP="005B6989">
      <w:pPr>
        <w:pStyle w:val="analysisboxtext"/>
      </w:pPr>
    </w:p>
    <w:p w:rsidR="005B6989" w:rsidRPr="005F1DF7" w:rsidRDefault="005B6989" w:rsidP="005B6989">
      <w:pPr>
        <w:pStyle w:val="analysisboxtext"/>
      </w:pPr>
      <w:r w:rsidRPr="005F1DF7">
        <w:t>Number of correct responses</w:t>
      </w:r>
      <w:r w:rsidRPr="005F1DF7">
        <w:tab/>
        <w:t>__</w:t>
      </w:r>
    </w:p>
    <w:p w:rsidR="005B6989" w:rsidRPr="005F1DF7" w:rsidRDefault="005B6989" w:rsidP="005B6989">
      <w:pPr>
        <w:pStyle w:val="question"/>
      </w:pPr>
      <w:r w:rsidRPr="005F1DF7">
        <w:t>What are the reasons why people do not get enough food?</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Not having enough money to buy food</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Food is not available</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5B6989" w:rsidRPr="005F1DF7" w:rsidRDefault="005B6989" w:rsidP="005B6989">
      <w:pPr>
        <w:pStyle w:val="analysisboxtext"/>
      </w:pPr>
    </w:p>
    <w:p w:rsidR="005B6989" w:rsidRPr="005F1DF7" w:rsidRDefault="005B6989" w:rsidP="005B6989">
      <w:pPr>
        <w:pStyle w:val="analysisboxtext"/>
      </w:pPr>
      <w:r w:rsidRPr="005F1DF7">
        <w:t>Number of correct responses</w:t>
      </w:r>
      <w:r w:rsidRPr="005F1DF7">
        <w:tab/>
        <w:t>__</w:t>
      </w:r>
    </w:p>
    <w:p w:rsidR="00B17224" w:rsidRDefault="00B17224">
      <w:pPr>
        <w:spacing w:after="200" w:line="276" w:lineRule="auto"/>
        <w:rPr>
          <w:rStyle w:val="questionpriority2"/>
          <w:b/>
          <w:bCs/>
          <w:sz w:val="28"/>
          <w:szCs w:val="26"/>
          <w:lang w:eastAsia="en-GB"/>
        </w:rPr>
      </w:pPr>
      <w:r>
        <w:rPr>
          <w:rStyle w:val="questionpriority2"/>
        </w:rPr>
        <w:br w:type="page"/>
      </w:r>
    </w:p>
    <w:p w:rsidR="005B6989" w:rsidRPr="005F1DF7" w:rsidRDefault="005B6989" w:rsidP="005B6989">
      <w:pPr>
        <w:pStyle w:val="questionhead"/>
        <w:rPr>
          <w:rFonts w:ascii="Times New Roman" w:hAnsi="Times New Roman"/>
        </w:rPr>
      </w:pPr>
      <w:r w:rsidRPr="005F1DF7">
        <w:rPr>
          <w:rStyle w:val="questionpriority2"/>
          <w:rFonts w:ascii="Times New Roman" w:hAnsi="Times New Roman"/>
        </w:rPr>
        <w:t xml:space="preserve"> </w:t>
      </w:r>
      <w:bookmarkStart w:id="188" w:name="_Toc372895691"/>
      <w:bookmarkStart w:id="189" w:name="_Toc374979565"/>
      <w:r w:rsidRPr="005F1DF7">
        <w:rPr>
          <w:rStyle w:val="questionpriority2"/>
          <w:rFonts w:ascii="Times New Roman" w:hAnsi="Times New Roman"/>
        </w:rPr>
        <w:t xml:space="preserve">2 </w:t>
      </w:r>
      <w:r w:rsidRPr="005F1DF7">
        <w:rPr>
          <w:rFonts w:ascii="Times New Roman" w:hAnsi="Times New Roman"/>
        </w:rPr>
        <w:t xml:space="preserve"> Question K.3: Seeking growth monitoring for infants and young children</w:t>
      </w:r>
      <w:bookmarkEnd w:id="188"/>
      <w:bookmarkEnd w:id="189"/>
    </w:p>
    <w:p w:rsidR="005B6989" w:rsidRPr="005F1DF7" w:rsidRDefault="005B6989" w:rsidP="005B6989">
      <w:pPr>
        <w:pStyle w:val="question"/>
      </w:pPr>
      <w:r w:rsidRPr="005F1DF7">
        <w:t>How can you (</w:t>
      </w:r>
      <w:r w:rsidRPr="005F1DF7">
        <w:rPr>
          <w:rStyle w:val="interviewerinstructionChar"/>
          <w:rFonts w:ascii="Times New Roman" w:hAnsi="Times New Roman"/>
        </w:rPr>
        <w:t>caregiver</w:t>
      </w:r>
      <w:r w:rsidRPr="005F1DF7">
        <w:t>) find out if the baby is growing well or not?</w:t>
      </w:r>
    </w:p>
    <w:p w:rsidR="005B6989" w:rsidRPr="005F1DF7" w:rsidRDefault="005B6989" w:rsidP="005B6989">
      <w:pPr>
        <w:pStyle w:val="interviewerinstruction"/>
        <w:rPr>
          <w:rFonts w:ascii="Times New Roman" w:hAnsi="Times New Roman"/>
        </w:rPr>
      </w:pPr>
      <w:r w:rsidRPr="005F1DF7">
        <w:rPr>
          <w:rFonts w:ascii="Times New Roman" w:hAnsi="Times New Roman"/>
        </w:rPr>
        <w:t>Probe if necessary:</w:t>
      </w:r>
    </w:p>
    <w:p w:rsidR="005B6989" w:rsidRPr="005F1DF7" w:rsidRDefault="005B6989" w:rsidP="005B6989">
      <w:pPr>
        <w:pStyle w:val="question"/>
      </w:pPr>
      <w:r w:rsidRPr="005F1DF7">
        <w:t>Who can help the mother to find out if the baby is growing well? Where can she go?</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Go to the health centre/ask a doctor or nurse (health professional)(seeking health-care services for growth monitoring)</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5B6989" w:rsidRPr="005F1DF7" w:rsidRDefault="005B6989" w:rsidP="005B6989">
      <w:pPr>
        <w:pStyle w:val="questionhead"/>
        <w:rPr>
          <w:rFonts w:ascii="Times New Roman" w:hAnsi="Times New Roman"/>
        </w:rPr>
      </w:pPr>
      <w:r w:rsidRPr="005F1DF7">
        <w:rPr>
          <w:rStyle w:val="questionpriority2"/>
          <w:rFonts w:ascii="Times New Roman" w:hAnsi="Times New Roman"/>
        </w:rPr>
        <w:t xml:space="preserve"> </w:t>
      </w:r>
      <w:bookmarkStart w:id="190" w:name="_Toc372895692"/>
      <w:bookmarkStart w:id="191" w:name="_Toc374979566"/>
      <w:r w:rsidRPr="005F1DF7">
        <w:rPr>
          <w:rStyle w:val="questionpriority2"/>
          <w:rFonts w:ascii="Times New Roman" w:hAnsi="Times New Roman"/>
        </w:rPr>
        <w:t xml:space="preserve">2 </w:t>
      </w:r>
      <w:r w:rsidRPr="005F1DF7">
        <w:rPr>
          <w:rFonts w:ascii="Times New Roman" w:hAnsi="Times New Roman"/>
        </w:rPr>
        <w:t xml:space="preserve"> Question K.4: Meaning of lack of weight gain among infants and young children</w:t>
      </w:r>
      <w:bookmarkEnd w:id="190"/>
      <w:bookmarkEnd w:id="191"/>
    </w:p>
    <w:p w:rsidR="005B6989" w:rsidRPr="005F1DF7" w:rsidRDefault="005B6989" w:rsidP="005B6989">
      <w:pPr>
        <w:pStyle w:val="question"/>
      </w:pPr>
      <w:r w:rsidRPr="005F1DF7">
        <w:t>Families and health workers can find out if children are well nourished or malnourished by weighing them regularly and plotting their weights on growth charts.</w:t>
      </w:r>
    </w:p>
    <w:p w:rsidR="005B6989" w:rsidRPr="005F1DF7" w:rsidRDefault="005B6989" w:rsidP="005B6989">
      <w:pPr>
        <w:pStyle w:val="question"/>
      </w:pPr>
      <w:r w:rsidRPr="005F1DF7">
        <w:t>If the baby is not gaining weight, what does that mean?</w:t>
      </w:r>
    </w:p>
    <w:p w:rsidR="005B6989" w:rsidRPr="005F1DF7" w:rsidRDefault="005B6989" w:rsidP="005B6989">
      <w:pPr>
        <w:pStyle w:val="interviewerinstruction"/>
        <w:rPr>
          <w:rFonts w:ascii="Times New Roman" w:hAnsi="Times New Roman"/>
        </w:rPr>
      </w:pPr>
      <w:r w:rsidRPr="005F1DF7">
        <w:rPr>
          <w:rFonts w:ascii="Times New Roman" w:hAnsi="Times New Roman"/>
        </w:rPr>
        <w:t>If no answer, probe:</w:t>
      </w:r>
    </w:p>
    <w:p w:rsidR="005B6989" w:rsidRPr="005F1DF7" w:rsidRDefault="005B6989" w:rsidP="005B6989">
      <w:pPr>
        <w:pStyle w:val="question"/>
      </w:pPr>
      <w:r w:rsidRPr="005F1DF7">
        <w:t>What could be the causes?</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The baby is not eating well/the baby does not want to eat</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The baby may be sick often</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5B6989" w:rsidRPr="005F1DF7" w:rsidRDefault="005B6989" w:rsidP="005B6989">
      <w:pPr>
        <w:pStyle w:val="analysisboxtext"/>
      </w:pPr>
    </w:p>
    <w:p w:rsidR="005B6989" w:rsidRPr="005F1DF7" w:rsidRDefault="005B6989" w:rsidP="005B6989">
      <w:pPr>
        <w:pStyle w:val="analysisboxtext"/>
      </w:pPr>
      <w:r w:rsidRPr="005F1DF7">
        <w:t>Number of correct responses</w:t>
      </w:r>
      <w:r w:rsidRPr="005F1DF7">
        <w:tab/>
        <w:t>__</w:t>
      </w:r>
    </w:p>
    <w:p w:rsidR="00B17224" w:rsidRDefault="00B17224" w:rsidP="005B6989">
      <w:pPr>
        <w:pStyle w:val="questionhead"/>
        <w:rPr>
          <w:rStyle w:val="questionpriority1"/>
          <w:rFonts w:ascii="Times New Roman" w:hAnsi="Times New Roman"/>
        </w:rPr>
      </w:pPr>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192" w:name="_Toc372895693"/>
      <w:bookmarkStart w:id="193" w:name="_Toc374979567"/>
      <w:r w:rsidRPr="005F1DF7">
        <w:rPr>
          <w:rStyle w:val="questionpriority1"/>
          <w:rFonts w:ascii="Times New Roman" w:hAnsi="Times New Roman"/>
        </w:rPr>
        <w:t xml:space="preserve">1 </w:t>
      </w:r>
      <w:r w:rsidRPr="005F1DF7">
        <w:rPr>
          <w:rFonts w:ascii="Times New Roman" w:hAnsi="Times New Roman"/>
        </w:rPr>
        <w:t xml:space="preserve"> Question K.5: Prevention of undernutrition</w:t>
      </w:r>
      <w:bookmarkEnd w:id="192"/>
      <w:bookmarkEnd w:id="193"/>
    </w:p>
    <w:p w:rsidR="005B6989" w:rsidRPr="005F1DF7" w:rsidRDefault="005B6989" w:rsidP="005B6989">
      <w:pPr>
        <w:pStyle w:val="question"/>
      </w:pPr>
      <w:r w:rsidRPr="005F1DF7">
        <w:t xml:space="preserve">What should we do to prevent undernutrition among </w:t>
      </w:r>
      <w:r w:rsidRPr="005F1DF7">
        <w:rPr>
          <w:rStyle w:val="adaptationinstructionChar"/>
          <w:rFonts w:ascii="Times New Roman" w:hAnsi="Times New Roman"/>
        </w:rPr>
        <w:t>[population of interest]</w:t>
      </w:r>
      <w:r w:rsidRPr="005F1DF7">
        <w:t>?</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responsecategoryhead"/>
        <w:rPr>
          <w:rFonts w:ascii="Times New Roman" w:hAnsi="Times New Roman"/>
        </w:rPr>
      </w:pPr>
      <w:r w:rsidRPr="005F1DF7">
        <w:rPr>
          <w:rFonts w:ascii="Times New Roman" w:hAnsi="Times New Roman"/>
        </w:rPr>
        <w:t>Infants (0–6 months)</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Breastfeed exclusively/give only breastmilk</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Go to the health centre/hospital and check that the child is growing (growth monitoring services)</w:t>
      </w:r>
    </w:p>
    <w:p w:rsidR="005B6989" w:rsidRPr="005F1DF7" w:rsidRDefault="005B6989" w:rsidP="005B6989">
      <w:pPr>
        <w:pStyle w:val="responsecategoryhead"/>
        <w:rPr>
          <w:rFonts w:ascii="Times New Roman" w:hAnsi="Times New Roman"/>
        </w:rPr>
      </w:pPr>
      <w:r w:rsidRPr="005F1DF7">
        <w:rPr>
          <w:rFonts w:ascii="Times New Roman" w:hAnsi="Times New Roman"/>
        </w:rPr>
        <w:t>Young children (6–23 months)</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Give more food</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Feed frequently</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Give attention during meals</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Go to the health centre/hospital and check that the child is growing (growth monitoring services)</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5B6989" w:rsidRPr="005F1DF7" w:rsidRDefault="005B6989" w:rsidP="005B6989">
      <w:pPr>
        <w:pStyle w:val="analysisboxtext"/>
      </w:pPr>
    </w:p>
    <w:p w:rsidR="005B6989" w:rsidRPr="005F1DF7" w:rsidRDefault="005B6989" w:rsidP="005B6989">
      <w:pPr>
        <w:pStyle w:val="analysisboxtext"/>
      </w:pPr>
      <w:r w:rsidRPr="005F1DF7">
        <w:t>Number of correct responses</w:t>
      </w:r>
      <w:r w:rsidRPr="005F1DF7">
        <w:tab/>
        <w:t>__</w:t>
      </w:r>
    </w:p>
    <w:p w:rsidR="00B17224" w:rsidRDefault="00B17224">
      <w:pPr>
        <w:spacing w:after="200" w:line="276" w:lineRule="auto"/>
        <w:rPr>
          <w:b/>
          <w:bCs/>
          <w:iCs/>
          <w:sz w:val="36"/>
          <w:szCs w:val="28"/>
        </w:rPr>
      </w:pPr>
      <w:bookmarkStart w:id="194" w:name="_Toc372895694"/>
      <w:r>
        <w:br w:type="page"/>
      </w:r>
    </w:p>
    <w:p w:rsidR="005B6989" w:rsidRPr="005F1DF7" w:rsidRDefault="005B6989" w:rsidP="005B6989">
      <w:pPr>
        <w:pStyle w:val="appendixhead2"/>
        <w:rPr>
          <w:rFonts w:ascii="Times New Roman" w:hAnsi="Times New Roman"/>
        </w:rPr>
      </w:pPr>
      <w:bookmarkStart w:id="195" w:name="_Toc374979568"/>
      <w:r w:rsidRPr="005F1DF7">
        <w:rPr>
          <w:rFonts w:ascii="Times New Roman" w:hAnsi="Times New Roman"/>
        </w:rPr>
        <w:t>Attitudes</w:t>
      </w:r>
      <w:bookmarkEnd w:id="194"/>
      <w:bookmarkEnd w:id="195"/>
    </w:p>
    <w:p w:rsidR="005B6989" w:rsidRPr="005F1DF7" w:rsidRDefault="005B6989" w:rsidP="005B6989">
      <w:pPr>
        <w:pStyle w:val="Heading3"/>
        <w:rPr>
          <w:rFonts w:ascii="Times New Roman" w:hAnsi="Times New Roman"/>
        </w:rPr>
      </w:pPr>
      <w:bookmarkStart w:id="196" w:name="_Toc372895695"/>
      <w:bookmarkStart w:id="197" w:name="_Toc374979569"/>
      <w:r w:rsidRPr="005F1DF7">
        <w:rPr>
          <w:rFonts w:ascii="Times New Roman" w:hAnsi="Times New Roman"/>
        </w:rPr>
        <w:t>Attitudes towards a health or nutrition-related problem</w:t>
      </w:r>
      <w:bookmarkEnd w:id="196"/>
      <w:bookmarkEnd w:id="197"/>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198" w:name="_Toc372895696"/>
      <w:bookmarkStart w:id="199" w:name="_Toc374979570"/>
      <w:r w:rsidRPr="005F1DF7">
        <w:rPr>
          <w:rStyle w:val="questionpriority1"/>
          <w:rFonts w:ascii="Times New Roman" w:hAnsi="Times New Roman"/>
        </w:rPr>
        <w:t xml:space="preserve">1 </w:t>
      </w:r>
      <w:r w:rsidRPr="005F1DF7">
        <w:rPr>
          <w:rFonts w:ascii="Times New Roman" w:hAnsi="Times New Roman"/>
        </w:rPr>
        <w:t xml:space="preserve"> Undernutrition</w:t>
      </w:r>
      <w:bookmarkEnd w:id="198"/>
      <w:bookmarkEnd w:id="199"/>
    </w:p>
    <w:p w:rsidR="005B6989" w:rsidRPr="005F1DF7" w:rsidRDefault="005B6989" w:rsidP="005B6989">
      <w:pPr>
        <w:pStyle w:val="Heading4"/>
        <w:rPr>
          <w:rFonts w:ascii="Times New Roman" w:hAnsi="Times New Roman"/>
        </w:rPr>
      </w:pPr>
      <w:r w:rsidRPr="005F1DF7">
        <w:rPr>
          <w:rFonts w:ascii="Times New Roman" w:hAnsi="Times New Roman"/>
        </w:rPr>
        <w:t>Perceived susceptibility</w:t>
      </w:r>
    </w:p>
    <w:p w:rsidR="005B6989" w:rsidRPr="005F1DF7" w:rsidRDefault="005B6989" w:rsidP="005B6989">
      <w:pPr>
        <w:pStyle w:val="question"/>
      </w:pPr>
      <w:r w:rsidRPr="005F1DF7">
        <w:t>How likely do you think your child is to be undernourished, that is they stop growing or lose weight?</w:t>
      </w:r>
    </w:p>
    <w:p w:rsidR="005B6989" w:rsidRPr="005F1DF7" w:rsidRDefault="005B6989" w:rsidP="005B6989">
      <w:pPr>
        <w:pStyle w:val="answersimple"/>
      </w:pPr>
      <w:r w:rsidRPr="005F1DF7">
        <w:t>1. Not likely</w:t>
      </w:r>
    </w:p>
    <w:p w:rsidR="005B6989" w:rsidRPr="005F1DF7" w:rsidRDefault="005B6989" w:rsidP="005B6989">
      <w:pPr>
        <w:pStyle w:val="answersimple"/>
      </w:pPr>
      <w:r w:rsidRPr="005F1DF7">
        <w:t>2. You’re not sure</w:t>
      </w:r>
    </w:p>
    <w:p w:rsidR="005B6989" w:rsidRPr="005F1DF7" w:rsidRDefault="005B6989" w:rsidP="005B6989">
      <w:pPr>
        <w:pStyle w:val="answersimple"/>
      </w:pPr>
      <w:r w:rsidRPr="005F1DF7">
        <w:t>3. Likely</w:t>
      </w:r>
    </w:p>
    <w:p w:rsidR="005B6989" w:rsidRPr="005F1DF7" w:rsidRDefault="005B6989" w:rsidP="005B6989">
      <w:pPr>
        <w:pStyle w:val="interviewerinstruction"/>
        <w:rPr>
          <w:rFonts w:ascii="Times New Roman" w:hAnsi="Times New Roman"/>
        </w:rPr>
      </w:pPr>
      <w:r w:rsidRPr="005F1DF7">
        <w:rPr>
          <w:rFonts w:ascii="Times New Roman" w:hAnsi="Times New Roman"/>
        </w:rPr>
        <w:t>If Not likely:</w:t>
      </w:r>
    </w:p>
    <w:p w:rsidR="005B6989" w:rsidRPr="005F1DF7" w:rsidRDefault="005B6989" w:rsidP="005B6989">
      <w:pPr>
        <w:pStyle w:val="question"/>
      </w:pPr>
      <w:r w:rsidRPr="005F1DF7">
        <w:t>Can you tell me the reason why it is not likely?</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Heading4"/>
        <w:rPr>
          <w:rFonts w:ascii="Times New Roman" w:hAnsi="Times New Roman"/>
        </w:rPr>
      </w:pPr>
      <w:r w:rsidRPr="005F1DF7">
        <w:rPr>
          <w:rFonts w:ascii="Times New Roman" w:hAnsi="Times New Roman"/>
        </w:rPr>
        <w:t>Perceived severity</w:t>
      </w:r>
    </w:p>
    <w:p w:rsidR="005B6989" w:rsidRPr="005F1DF7" w:rsidRDefault="005B6989" w:rsidP="005B6989">
      <w:pPr>
        <w:pStyle w:val="question"/>
      </w:pPr>
      <w:r w:rsidRPr="005F1DF7">
        <w:t>How serious do you think undernutrition is for a baby’s health?</w:t>
      </w:r>
    </w:p>
    <w:p w:rsidR="005B6989" w:rsidRPr="005F1DF7" w:rsidRDefault="005B6989" w:rsidP="005B6989">
      <w:pPr>
        <w:pStyle w:val="answersimple"/>
      </w:pPr>
      <w:r w:rsidRPr="005F1DF7">
        <w:t>1. Not serious</w:t>
      </w:r>
    </w:p>
    <w:p w:rsidR="005B6989" w:rsidRPr="005F1DF7" w:rsidRDefault="005B6989" w:rsidP="005B6989">
      <w:pPr>
        <w:pStyle w:val="answersimple"/>
      </w:pPr>
      <w:r w:rsidRPr="005F1DF7">
        <w:t>2. You’re not sure</w:t>
      </w:r>
    </w:p>
    <w:p w:rsidR="005B6989" w:rsidRPr="005F1DF7" w:rsidRDefault="005B6989" w:rsidP="005B6989">
      <w:pPr>
        <w:pStyle w:val="answersimple"/>
      </w:pPr>
      <w:r w:rsidRPr="005F1DF7">
        <w:t>3. Serious</w:t>
      </w:r>
    </w:p>
    <w:p w:rsidR="005B6989" w:rsidRPr="005F1DF7" w:rsidRDefault="005B6989" w:rsidP="005B6989">
      <w:pPr>
        <w:pStyle w:val="interviewerinstruction"/>
        <w:rPr>
          <w:rFonts w:ascii="Times New Roman" w:hAnsi="Times New Roman"/>
        </w:rPr>
      </w:pPr>
      <w:r w:rsidRPr="005F1DF7">
        <w:rPr>
          <w:rFonts w:ascii="Times New Roman" w:hAnsi="Times New Roman"/>
        </w:rPr>
        <w:t>If Not Serious:</w:t>
      </w:r>
    </w:p>
    <w:p w:rsidR="005B6989" w:rsidRPr="005F1DF7" w:rsidRDefault="005B6989" w:rsidP="005B6989">
      <w:pPr>
        <w:pStyle w:val="question"/>
      </w:pPr>
      <w:r w:rsidRPr="005F1DF7">
        <w:t>Can you tell me the reason why it is not serious?</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5B6989" w:rsidRPr="005F1DF7" w:rsidRDefault="005B6989" w:rsidP="005B6989">
      <w:pPr>
        <w:sectPr w:rsidR="005B6989" w:rsidRPr="005F1DF7" w:rsidSect="005F1DF7">
          <w:pgSz w:w="12240" w:h="15840"/>
          <w:pgMar w:top="851" w:right="1077" w:bottom="851" w:left="1077" w:header="708" w:footer="708" w:gutter="0"/>
          <w:cols w:space="708"/>
          <w:docGrid w:linePitch="360"/>
        </w:sectPr>
      </w:pPr>
    </w:p>
    <w:p w:rsidR="005B6989" w:rsidRPr="005F1DF7" w:rsidRDefault="005B6989" w:rsidP="005B6989">
      <w:pPr>
        <w:pStyle w:val="appendixhead1"/>
        <w:rPr>
          <w:rFonts w:ascii="Times New Roman" w:hAnsi="Times New Roman"/>
        </w:rPr>
      </w:pPr>
      <w:bookmarkStart w:id="200" w:name="_Toc372895697"/>
      <w:bookmarkStart w:id="201" w:name="_Toc374979571"/>
      <w:r w:rsidRPr="005F1DF7">
        <w:rPr>
          <w:rFonts w:ascii="Times New Roman" w:hAnsi="Times New Roman"/>
        </w:rPr>
        <w:t>Module 6: Iron-deficiency anaemia</w:t>
      </w:r>
      <w:bookmarkEnd w:id="200"/>
      <w:bookmarkEnd w:id="201"/>
    </w:p>
    <w:p w:rsidR="005B6989" w:rsidRPr="005F1DF7" w:rsidRDefault="005B6989" w:rsidP="005B6989">
      <w:pPr>
        <w:pStyle w:val="interviewerinstruction"/>
        <w:rPr>
          <w:rFonts w:ascii="Times New Roman" w:hAnsi="Times New Roman"/>
        </w:rPr>
      </w:pPr>
      <w:r w:rsidRPr="005F1DF7">
        <w:rPr>
          <w:rFonts w:ascii="Times New Roman" w:hAnsi="Times New Roman"/>
        </w:rPr>
        <w:t>Explain to the participant:</w:t>
      </w:r>
    </w:p>
    <w:p w:rsidR="005B6989" w:rsidRPr="005F1DF7" w:rsidRDefault="005B6989" w:rsidP="005B6989">
      <w:r w:rsidRPr="005F1DF7">
        <w:t>I am going to ask you some questions about anaemia and iron-rich foods. Please let me know if you need me to clarify any of my questions. Feel free to ask any question you may have.</w:t>
      </w:r>
    </w:p>
    <w:p w:rsidR="005B6989" w:rsidRPr="005F1DF7" w:rsidRDefault="005B6989" w:rsidP="005B6989">
      <w:pPr>
        <w:pStyle w:val="appendixhead2"/>
        <w:rPr>
          <w:rFonts w:ascii="Times New Roman" w:hAnsi="Times New Roman"/>
        </w:rPr>
      </w:pPr>
      <w:bookmarkStart w:id="202" w:name="_Toc372895698"/>
      <w:bookmarkStart w:id="203" w:name="_Toc374979572"/>
      <w:r w:rsidRPr="005F1DF7">
        <w:rPr>
          <w:rFonts w:ascii="Times New Roman" w:hAnsi="Times New Roman"/>
        </w:rPr>
        <w:t>Knowledge</w:t>
      </w:r>
      <w:bookmarkEnd w:id="202"/>
      <w:bookmarkEnd w:id="203"/>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204" w:name="_Toc372895699"/>
      <w:bookmarkStart w:id="205" w:name="_Toc374979573"/>
      <w:r w:rsidRPr="005F1DF7">
        <w:rPr>
          <w:rStyle w:val="questionpriority1"/>
          <w:rFonts w:ascii="Times New Roman" w:hAnsi="Times New Roman"/>
        </w:rPr>
        <w:t xml:space="preserve">1 </w:t>
      </w:r>
      <w:r w:rsidRPr="005F1DF7">
        <w:rPr>
          <w:rFonts w:ascii="Times New Roman" w:hAnsi="Times New Roman"/>
        </w:rPr>
        <w:t xml:space="preserve"> Question K.1: General signs of iron-deficiency anaemia</w:t>
      </w:r>
      <w:bookmarkEnd w:id="204"/>
      <w:bookmarkEnd w:id="205"/>
    </w:p>
    <w:p w:rsidR="005B6989" w:rsidRPr="005F1DF7" w:rsidRDefault="005B6989" w:rsidP="005B6989">
      <w:pPr>
        <w:pStyle w:val="question"/>
      </w:pPr>
      <w:r w:rsidRPr="005F1DF7">
        <w:t>Have you heard about iron-deficiency anaemia?</w:t>
      </w:r>
    </w:p>
    <w:p w:rsidR="005B6989" w:rsidRPr="005F1DF7" w:rsidRDefault="005B6989" w:rsidP="005B6989">
      <w:pPr>
        <w:pStyle w:val="answersimple"/>
      </w:pPr>
      <w:r w:rsidRPr="005F1DF7">
        <w:t>Yes</w:t>
      </w:r>
    </w:p>
    <w:p w:rsidR="005B6989" w:rsidRPr="005F1DF7" w:rsidRDefault="005B6989" w:rsidP="005B6989">
      <w:pPr>
        <w:pStyle w:val="answersimple"/>
      </w:pPr>
      <w:r w:rsidRPr="005F1DF7">
        <w:t>No</w:t>
      </w:r>
    </w:p>
    <w:p w:rsidR="005B6989" w:rsidRPr="005F1DF7" w:rsidRDefault="005B6989" w:rsidP="005B6989">
      <w:pPr>
        <w:pStyle w:val="answersimple"/>
      </w:pPr>
      <w:r w:rsidRPr="005F1DF7">
        <w:t>Don’t know/no answer</w:t>
      </w:r>
    </w:p>
    <w:p w:rsidR="005B6989" w:rsidRPr="005F1DF7" w:rsidRDefault="005B6989" w:rsidP="005B6989">
      <w:pPr>
        <w:pStyle w:val="interviewerinstruction"/>
        <w:rPr>
          <w:rFonts w:ascii="Times New Roman" w:hAnsi="Times New Roman"/>
        </w:rPr>
      </w:pPr>
      <w:r w:rsidRPr="005F1DF7">
        <w:rPr>
          <w:rFonts w:ascii="Times New Roman" w:hAnsi="Times New Roman"/>
        </w:rPr>
        <w:t>If Yes:</w:t>
      </w:r>
    </w:p>
    <w:p w:rsidR="005B6989" w:rsidRPr="005F1DF7" w:rsidRDefault="005B6989" w:rsidP="005B6989">
      <w:pPr>
        <w:pStyle w:val="question"/>
      </w:pPr>
      <w:r w:rsidRPr="005F1DF7">
        <w:t>Can you tell me how you can recognize someone who has anaemia?</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Less energy/weakness</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Paleness/pallo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Spoon nails/bent nails (koilonychia)</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More likely to become sick (less immunity to infections)</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5B6989" w:rsidRPr="005F1DF7" w:rsidRDefault="005B6989" w:rsidP="005B6989">
      <w:pPr>
        <w:pStyle w:val="analysisboxtext"/>
      </w:pPr>
    </w:p>
    <w:p w:rsidR="005B6989" w:rsidRPr="005F1DF7" w:rsidRDefault="005B6989" w:rsidP="005B6989">
      <w:pPr>
        <w:pStyle w:val="analysisboxtext"/>
      </w:pPr>
      <w:r w:rsidRPr="005F1DF7">
        <w:t>Number of correct responses</w:t>
      </w:r>
      <w:r w:rsidRPr="005F1DF7">
        <w:tab/>
        <w:t>__</w:t>
      </w:r>
    </w:p>
    <w:p w:rsidR="00B17224" w:rsidRDefault="00B17224">
      <w:pPr>
        <w:spacing w:after="200" w:line="276" w:lineRule="auto"/>
        <w:rPr>
          <w:rStyle w:val="questionpriority2"/>
          <w:b/>
          <w:bCs/>
          <w:sz w:val="28"/>
          <w:szCs w:val="26"/>
          <w:lang w:eastAsia="en-GB"/>
        </w:rPr>
      </w:pPr>
      <w:r>
        <w:rPr>
          <w:rStyle w:val="questionpriority2"/>
        </w:rPr>
        <w:br w:type="page"/>
      </w:r>
    </w:p>
    <w:p w:rsidR="00B17224" w:rsidRDefault="00B17224" w:rsidP="005B6989">
      <w:pPr>
        <w:pStyle w:val="questionhead"/>
        <w:rPr>
          <w:rStyle w:val="questionpriority2"/>
          <w:rFonts w:ascii="Times New Roman" w:hAnsi="Times New Roman"/>
        </w:rPr>
      </w:pPr>
    </w:p>
    <w:p w:rsidR="005B6989" w:rsidRPr="005F1DF7" w:rsidRDefault="005B6989" w:rsidP="005B6989">
      <w:pPr>
        <w:pStyle w:val="questionhead"/>
        <w:rPr>
          <w:rFonts w:ascii="Times New Roman" w:hAnsi="Times New Roman"/>
        </w:rPr>
      </w:pPr>
      <w:r w:rsidRPr="005F1DF7">
        <w:rPr>
          <w:rStyle w:val="questionpriority2"/>
          <w:rFonts w:ascii="Times New Roman" w:hAnsi="Times New Roman"/>
        </w:rPr>
        <w:t xml:space="preserve"> </w:t>
      </w:r>
      <w:bookmarkStart w:id="206" w:name="_Toc372895700"/>
      <w:bookmarkStart w:id="207" w:name="_Toc374979574"/>
      <w:r w:rsidRPr="005F1DF7">
        <w:rPr>
          <w:rStyle w:val="questionpriority2"/>
          <w:rFonts w:ascii="Times New Roman" w:hAnsi="Times New Roman"/>
        </w:rPr>
        <w:t xml:space="preserve">2 </w:t>
      </w:r>
      <w:r w:rsidRPr="005F1DF7">
        <w:rPr>
          <w:rFonts w:ascii="Times New Roman" w:hAnsi="Times New Roman"/>
        </w:rPr>
        <w:t xml:space="preserve"> Question K.2: Consequences of iron-deficiency anaemia for infants and young children</w:t>
      </w:r>
      <w:bookmarkEnd w:id="206"/>
      <w:bookmarkEnd w:id="207"/>
    </w:p>
    <w:p w:rsidR="005B6989" w:rsidRPr="005F1DF7" w:rsidRDefault="005B6989" w:rsidP="005B6989">
      <w:pPr>
        <w:pStyle w:val="question"/>
      </w:pPr>
      <w:r w:rsidRPr="005F1DF7">
        <w:t>What are the health risks for infants and young children of a lack of iron in the diet?</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elay of mental and physical development</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B17224" w:rsidRDefault="00B17224" w:rsidP="005B6989">
      <w:pPr>
        <w:pStyle w:val="questionhead"/>
        <w:rPr>
          <w:rStyle w:val="questionpriority2"/>
          <w:rFonts w:ascii="Times New Roman" w:hAnsi="Times New Roman"/>
        </w:rPr>
      </w:pPr>
    </w:p>
    <w:p w:rsidR="005B6989" w:rsidRPr="005F1DF7" w:rsidRDefault="005B6989" w:rsidP="005B6989">
      <w:pPr>
        <w:pStyle w:val="questionhead"/>
        <w:rPr>
          <w:rFonts w:ascii="Times New Roman" w:hAnsi="Times New Roman"/>
        </w:rPr>
      </w:pPr>
      <w:r w:rsidRPr="005F1DF7">
        <w:rPr>
          <w:rStyle w:val="questionpriority2"/>
          <w:rFonts w:ascii="Times New Roman" w:hAnsi="Times New Roman"/>
        </w:rPr>
        <w:t xml:space="preserve"> </w:t>
      </w:r>
      <w:bookmarkStart w:id="208" w:name="_Toc372895701"/>
      <w:bookmarkStart w:id="209" w:name="_Toc374979575"/>
      <w:r w:rsidRPr="005F1DF7">
        <w:rPr>
          <w:rStyle w:val="questionpriority2"/>
          <w:rFonts w:ascii="Times New Roman" w:hAnsi="Times New Roman"/>
        </w:rPr>
        <w:t xml:space="preserve">2 </w:t>
      </w:r>
      <w:r w:rsidRPr="005F1DF7">
        <w:rPr>
          <w:rFonts w:ascii="Times New Roman" w:hAnsi="Times New Roman"/>
        </w:rPr>
        <w:t xml:space="preserve"> Question K.3: Consequences of iron-deficiency anaemia for pregnant women</w:t>
      </w:r>
      <w:bookmarkEnd w:id="208"/>
      <w:bookmarkEnd w:id="209"/>
    </w:p>
    <w:p w:rsidR="005B6989" w:rsidRPr="005F1DF7" w:rsidRDefault="005B6989" w:rsidP="005B6989">
      <w:pPr>
        <w:pStyle w:val="question"/>
      </w:pPr>
      <w:r w:rsidRPr="005F1DF7">
        <w:t>What are the health risks for pregnant women of a lack of iron in the diet?</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Risk of dying during or after pregnancy</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ifficult delivery</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B17224" w:rsidRPr="00B17224" w:rsidRDefault="00B17224" w:rsidP="00B17224">
      <w:pPr>
        <w:spacing w:after="200" w:line="276" w:lineRule="auto"/>
        <w:rPr>
          <w:rStyle w:val="questionpriority2"/>
          <w:b/>
          <w:bCs/>
          <w:sz w:val="28"/>
          <w:szCs w:val="26"/>
          <w:lang w:eastAsia="en-GB"/>
        </w:rPr>
      </w:pPr>
      <w:r>
        <w:rPr>
          <w:rStyle w:val="questionpriority2"/>
        </w:rPr>
        <w:br w:type="page"/>
      </w:r>
    </w:p>
    <w:p w:rsidR="005B6989" w:rsidRPr="005F1DF7" w:rsidRDefault="005B6989" w:rsidP="005B6989">
      <w:pPr>
        <w:pStyle w:val="questionhead"/>
        <w:rPr>
          <w:rFonts w:ascii="Times New Roman" w:hAnsi="Times New Roman"/>
        </w:rPr>
      </w:pPr>
      <w:r w:rsidRPr="005F1DF7">
        <w:rPr>
          <w:rStyle w:val="questionpriority2"/>
          <w:rFonts w:ascii="Times New Roman" w:hAnsi="Times New Roman"/>
        </w:rPr>
        <w:t xml:space="preserve"> </w:t>
      </w:r>
      <w:bookmarkStart w:id="210" w:name="_Toc372895702"/>
      <w:bookmarkStart w:id="211" w:name="_Toc374979576"/>
      <w:r w:rsidRPr="005F1DF7">
        <w:rPr>
          <w:rStyle w:val="questionpriority2"/>
          <w:rFonts w:ascii="Times New Roman" w:hAnsi="Times New Roman"/>
        </w:rPr>
        <w:t xml:space="preserve">2 </w:t>
      </w:r>
      <w:r w:rsidRPr="005F1DF7">
        <w:rPr>
          <w:rFonts w:ascii="Times New Roman" w:hAnsi="Times New Roman"/>
        </w:rPr>
        <w:t xml:space="preserve"> Question K.4: Causes of iron-deficiency anaemia</w:t>
      </w:r>
      <w:bookmarkEnd w:id="210"/>
      <w:bookmarkEnd w:id="211"/>
    </w:p>
    <w:p w:rsidR="005B6989" w:rsidRPr="005F1DF7" w:rsidRDefault="005B6989" w:rsidP="005B6989">
      <w:pPr>
        <w:pStyle w:val="question"/>
      </w:pPr>
      <w:r w:rsidRPr="005F1DF7">
        <w:t>What causes anaemia?</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Lack of iron in the diet/eat too little, not much</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Sickness/infection (malaria, hookworm infection, other infection such as HIV/AIDS)</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Heavy bleeding during menstruation</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5B6989" w:rsidRPr="005F1DF7" w:rsidRDefault="005B6989" w:rsidP="005B6989">
      <w:pPr>
        <w:pStyle w:val="analysisboxtext"/>
      </w:pPr>
    </w:p>
    <w:p w:rsidR="005B6989" w:rsidRPr="005F1DF7" w:rsidRDefault="005B6989" w:rsidP="005B6989">
      <w:pPr>
        <w:pStyle w:val="analysisboxtext"/>
      </w:pPr>
      <w:r w:rsidRPr="005F1DF7">
        <w:t>Number of correct responses</w:t>
      </w:r>
      <w:r w:rsidRPr="005F1DF7">
        <w:tab/>
        <w:t>__</w:t>
      </w:r>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212" w:name="_Toc372895703"/>
      <w:bookmarkStart w:id="213" w:name="_Toc374979577"/>
      <w:r w:rsidRPr="005F1DF7">
        <w:rPr>
          <w:rStyle w:val="questionpriority1"/>
          <w:rFonts w:ascii="Times New Roman" w:hAnsi="Times New Roman"/>
        </w:rPr>
        <w:t xml:space="preserve">1 </w:t>
      </w:r>
      <w:r w:rsidRPr="005F1DF7">
        <w:rPr>
          <w:rFonts w:ascii="Times New Roman" w:hAnsi="Times New Roman"/>
        </w:rPr>
        <w:t xml:space="preserve"> Question K.5: Prevention of anaemia</w:t>
      </w:r>
      <w:bookmarkEnd w:id="212"/>
      <w:bookmarkEnd w:id="213"/>
    </w:p>
    <w:p w:rsidR="005B6989" w:rsidRPr="005F1DF7" w:rsidRDefault="005B6989" w:rsidP="005B6989">
      <w:pPr>
        <w:pStyle w:val="question"/>
      </w:pPr>
      <w:r w:rsidRPr="005F1DF7">
        <w:t>How can anaemia be prevented?</w:t>
      </w:r>
    </w:p>
    <w:p w:rsidR="005B6989" w:rsidRPr="005F1DF7" w:rsidRDefault="005B6989" w:rsidP="005B6989">
      <w:pPr>
        <w:pStyle w:val="answerline"/>
      </w:pPr>
      <w:r w:rsidRPr="005F1DF7">
        <w:t>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Eat/feed iron-rich foods/having a diet rich in iron</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Eat/give vitamin-C-rich foods during or right after meals</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Take/give iron supplements if prescribed</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Treat other causes of anaemia (diseases and infections) – seek health-care assistance</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Continue breastfeeding (for infants 6–23 months old)</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5B6989" w:rsidRPr="005F1DF7" w:rsidRDefault="005B6989" w:rsidP="005B6989">
      <w:pPr>
        <w:pStyle w:val="analysisboxtext"/>
      </w:pPr>
    </w:p>
    <w:p w:rsidR="005B6989" w:rsidRPr="005F1DF7" w:rsidRDefault="005B6989" w:rsidP="005B6989">
      <w:pPr>
        <w:pStyle w:val="analysisboxtext"/>
      </w:pPr>
      <w:r w:rsidRPr="005F1DF7">
        <w:t>Number of correct responses</w:t>
      </w:r>
      <w:r w:rsidRPr="005F1DF7">
        <w:tab/>
        <w:t>__</w:t>
      </w:r>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214" w:name="_Toc372895704"/>
      <w:bookmarkStart w:id="215" w:name="_Toc374979578"/>
      <w:r w:rsidRPr="005F1DF7">
        <w:rPr>
          <w:rStyle w:val="questionpriority1"/>
          <w:rFonts w:ascii="Times New Roman" w:hAnsi="Times New Roman"/>
        </w:rPr>
        <w:t xml:space="preserve">1 </w:t>
      </w:r>
      <w:r w:rsidRPr="005F1DF7">
        <w:rPr>
          <w:rFonts w:ascii="Times New Roman" w:hAnsi="Times New Roman"/>
        </w:rPr>
        <w:t xml:space="preserve"> Question K.6: Iron rich foods – easily absorbed</w:t>
      </w:r>
      <w:bookmarkStart w:id="216" w:name="_Ref371096421"/>
      <w:r w:rsidRPr="005F1DF7">
        <w:rPr>
          <w:rStyle w:val="FootnoteReference"/>
          <w:rFonts w:ascii="Times New Roman" w:hAnsi="Times New Roman"/>
        </w:rPr>
        <w:footnoteReference w:id="3"/>
      </w:r>
      <w:bookmarkEnd w:id="214"/>
      <w:bookmarkEnd w:id="215"/>
      <w:bookmarkEnd w:id="216"/>
    </w:p>
    <w:p w:rsidR="005B6989" w:rsidRPr="005F1DF7" w:rsidRDefault="005B6989" w:rsidP="005B6989">
      <w:pPr>
        <w:pStyle w:val="question"/>
      </w:pPr>
      <w:r w:rsidRPr="005F1DF7">
        <w:t>Can you list examples of foods rich in iron?</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responsecategoryhead"/>
        <w:rPr>
          <w:rFonts w:ascii="Times New Roman" w:hAnsi="Times New Roman"/>
        </w:rPr>
      </w:pPr>
      <w:r w:rsidRPr="005F1DF7">
        <w:rPr>
          <w:rFonts w:ascii="Times New Roman" w:hAnsi="Times New Roman"/>
        </w:rPr>
        <w:t>Organ meat</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Liv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Kidney</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Heart</w:t>
      </w:r>
    </w:p>
    <w:p w:rsidR="005B6989" w:rsidRPr="005F1DF7" w:rsidRDefault="005B6989" w:rsidP="005B6989">
      <w:pPr>
        <w:pStyle w:val="adaptationinstruction"/>
        <w:rPr>
          <w:rFonts w:ascii="Times New Roman" w:hAnsi="Times New Roman"/>
        </w:rPr>
      </w:pPr>
      <w:r w:rsidRPr="005F1DF7">
        <w:rPr>
          <w:rFonts w:ascii="Times New Roman" w:hAnsi="Times New Roman"/>
        </w:rPr>
        <w:t>[Add other locally available organ meat.]</w:t>
      </w:r>
    </w:p>
    <w:p w:rsidR="005B6989" w:rsidRPr="005F1DF7" w:rsidRDefault="005B6989" w:rsidP="005B6989">
      <w:pPr>
        <w:pStyle w:val="responsecategoryhead"/>
        <w:rPr>
          <w:rFonts w:ascii="Times New Roman" w:hAnsi="Times New Roman"/>
        </w:rPr>
      </w:pPr>
      <w:r w:rsidRPr="005F1DF7">
        <w:rPr>
          <w:rFonts w:ascii="Times New Roman" w:hAnsi="Times New Roman"/>
        </w:rPr>
        <w:t>Flesh meat</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Beef</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Pork</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Lamb</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Goat</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Rabbit</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g</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Chicken</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uck</w:t>
      </w:r>
    </w:p>
    <w:p w:rsidR="005B6989" w:rsidRPr="005F1DF7" w:rsidRDefault="005B6989" w:rsidP="005B6989">
      <w:pPr>
        <w:pStyle w:val="adaptationinstruction"/>
        <w:rPr>
          <w:rFonts w:ascii="Times New Roman" w:hAnsi="Times New Roman"/>
        </w:rPr>
      </w:pPr>
      <w:r w:rsidRPr="005F1DF7">
        <w:rPr>
          <w:rFonts w:ascii="Times New Roman" w:hAnsi="Times New Roman"/>
        </w:rPr>
        <w:t>[Add other locally available flesh meat.]</w:t>
      </w:r>
    </w:p>
    <w:p w:rsidR="005B6989" w:rsidRPr="005F1DF7" w:rsidRDefault="005B6989" w:rsidP="005B6989">
      <w:pPr>
        <w:pStyle w:val="responsecategoryhead"/>
        <w:rPr>
          <w:rFonts w:ascii="Times New Roman" w:hAnsi="Times New Roman"/>
        </w:rPr>
      </w:pPr>
      <w:r w:rsidRPr="005F1DF7">
        <w:rPr>
          <w:rFonts w:ascii="Times New Roman" w:hAnsi="Times New Roman"/>
        </w:rPr>
        <w:t>Insects</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Insect larvae</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Red ants</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Grasshopp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Cricket</w:t>
      </w:r>
    </w:p>
    <w:p w:rsidR="005B6989" w:rsidRPr="005F1DF7" w:rsidRDefault="005B6989" w:rsidP="005B6989">
      <w:pPr>
        <w:pStyle w:val="adaptationinstruction"/>
        <w:rPr>
          <w:rFonts w:ascii="Times New Roman" w:hAnsi="Times New Roman"/>
        </w:rPr>
      </w:pPr>
      <w:r w:rsidRPr="005F1DF7">
        <w:rPr>
          <w:rFonts w:ascii="Times New Roman" w:hAnsi="Times New Roman"/>
        </w:rPr>
        <w:t>[Add other locally available insects.]</w:t>
      </w:r>
    </w:p>
    <w:p w:rsidR="005B6989" w:rsidRPr="005F1DF7" w:rsidRDefault="005B6989" w:rsidP="005B6989">
      <w:pPr>
        <w:pStyle w:val="responsecategoryhead"/>
        <w:rPr>
          <w:rFonts w:ascii="Times New Roman" w:hAnsi="Times New Roman"/>
        </w:rPr>
      </w:pPr>
      <w:r w:rsidRPr="005F1DF7">
        <w:rPr>
          <w:rFonts w:ascii="Times New Roman" w:hAnsi="Times New Roman"/>
        </w:rPr>
        <w:t>Fish and seafood</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Fresh fish</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ried fish</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Canned fish</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Prawns</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Shrimps</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Seafood</w:t>
      </w:r>
    </w:p>
    <w:p w:rsidR="005B6989" w:rsidRPr="005F1DF7" w:rsidRDefault="005B6989" w:rsidP="005B6989">
      <w:pPr>
        <w:pStyle w:val="adaptationinstruction"/>
        <w:rPr>
          <w:rFonts w:ascii="Times New Roman" w:hAnsi="Times New Roman"/>
        </w:rPr>
      </w:pPr>
      <w:r w:rsidRPr="005F1DF7">
        <w:rPr>
          <w:rFonts w:ascii="Times New Roman" w:hAnsi="Times New Roman"/>
        </w:rPr>
        <w:t>[Add other locally available fish and seafood.]</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5B6989" w:rsidRPr="005F1DF7" w:rsidRDefault="005B6989" w:rsidP="005B6989">
      <w:pPr>
        <w:pStyle w:val="analysisboxtext"/>
      </w:pPr>
    </w:p>
    <w:p w:rsidR="005B6989" w:rsidRPr="005F1DF7" w:rsidRDefault="005B6989" w:rsidP="005B6989">
      <w:pPr>
        <w:pStyle w:val="analysisboxtext"/>
      </w:pPr>
      <w:r w:rsidRPr="005F1DF7">
        <w:t>Number of correct responses</w:t>
      </w:r>
      <w:r w:rsidRPr="005F1DF7">
        <w:tab/>
        <w:t>__</w:t>
      </w:r>
    </w:p>
    <w:p w:rsidR="005B6989" w:rsidRPr="005F1DF7" w:rsidRDefault="005B6989" w:rsidP="005B6989"/>
    <w:p w:rsidR="005B6989" w:rsidRPr="005F1DF7" w:rsidRDefault="005B6989" w:rsidP="005B6989"/>
    <w:p w:rsidR="005B6989" w:rsidRPr="005F1DF7" w:rsidRDefault="005B6989" w:rsidP="005B6989">
      <w:pPr>
        <w:pStyle w:val="questionhead"/>
        <w:rPr>
          <w:rFonts w:ascii="Times New Roman" w:hAnsi="Times New Roman"/>
        </w:rPr>
      </w:pPr>
      <w:r w:rsidRPr="005F1DF7">
        <w:rPr>
          <w:rStyle w:val="questionpriority2"/>
          <w:rFonts w:ascii="Times New Roman" w:hAnsi="Times New Roman"/>
        </w:rPr>
        <w:t xml:space="preserve"> </w:t>
      </w:r>
      <w:bookmarkStart w:id="217" w:name="_Toc372895705"/>
      <w:bookmarkStart w:id="218" w:name="_Toc374979579"/>
      <w:r w:rsidRPr="005F1DF7">
        <w:rPr>
          <w:rStyle w:val="questionpriority2"/>
          <w:rFonts w:ascii="Times New Roman" w:hAnsi="Times New Roman"/>
        </w:rPr>
        <w:t xml:space="preserve">2 </w:t>
      </w:r>
      <w:r w:rsidRPr="005F1DF7">
        <w:rPr>
          <w:rFonts w:ascii="Times New Roman" w:hAnsi="Times New Roman"/>
        </w:rPr>
        <w:t xml:space="preserve"> Question K.7: Foods that increase iron absorption</w:t>
      </w:r>
      <w:bookmarkEnd w:id="217"/>
      <w:bookmarkEnd w:id="218"/>
    </w:p>
    <w:p w:rsidR="005B6989" w:rsidRPr="005F1DF7" w:rsidRDefault="005B6989" w:rsidP="005B6989">
      <w:pPr>
        <w:pStyle w:val="question"/>
      </w:pPr>
      <w:r w:rsidRPr="005F1DF7">
        <w:t>When taken during meals, certain foods help the body absorb and use iron. What are those foods?</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Vitamin-C-rich foods, such as fresh citrus fruits (orange, lemons, etc.)</w:t>
      </w:r>
    </w:p>
    <w:p w:rsidR="005B6989" w:rsidRPr="005F1DF7" w:rsidRDefault="005B6989" w:rsidP="00B17224">
      <w:pPr>
        <w:pStyle w:val="adaptationinstruction"/>
        <w:ind w:left="720" w:firstLine="720"/>
        <w:rPr>
          <w:rFonts w:ascii="Times New Roman" w:hAnsi="Times New Roman"/>
        </w:rPr>
      </w:pPr>
      <w:r w:rsidRPr="005F1DF7">
        <w:rPr>
          <w:rFonts w:ascii="Times New Roman" w:hAnsi="Times New Roman"/>
        </w:rPr>
        <w:t>[List locally available vitamin-C-rich foods.]</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5B6989" w:rsidRPr="005F1DF7" w:rsidRDefault="005B6989" w:rsidP="005B6989">
      <w:pPr>
        <w:pStyle w:val="analysisboxtext"/>
      </w:pPr>
    </w:p>
    <w:p w:rsidR="005B6989" w:rsidRPr="005F1DF7" w:rsidRDefault="005B6989" w:rsidP="005B6989">
      <w:pPr>
        <w:pStyle w:val="analysisboxtext"/>
      </w:pPr>
      <w:r w:rsidRPr="005F1DF7">
        <w:t>Number of correct responses</w:t>
      </w:r>
      <w:r w:rsidRPr="005F1DF7">
        <w:tab/>
        <w:t>__</w:t>
      </w:r>
    </w:p>
    <w:p w:rsidR="00B17224" w:rsidRDefault="00B17224">
      <w:pPr>
        <w:spacing w:after="200" w:line="276" w:lineRule="auto"/>
        <w:rPr>
          <w:rStyle w:val="questionpriority2"/>
          <w:b/>
          <w:bCs/>
          <w:sz w:val="28"/>
          <w:szCs w:val="26"/>
          <w:lang w:eastAsia="en-GB"/>
        </w:rPr>
      </w:pPr>
      <w:r>
        <w:rPr>
          <w:rStyle w:val="questionpriority2"/>
        </w:rPr>
        <w:br w:type="page"/>
      </w:r>
    </w:p>
    <w:p w:rsidR="008F5894" w:rsidRDefault="008F5894" w:rsidP="005B6989">
      <w:pPr>
        <w:pStyle w:val="questionhead"/>
        <w:rPr>
          <w:rStyle w:val="questionpriority2"/>
          <w:rFonts w:ascii="Times New Roman" w:hAnsi="Times New Roman"/>
        </w:rPr>
      </w:pPr>
    </w:p>
    <w:p w:rsidR="005B6989" w:rsidRPr="005F1DF7" w:rsidRDefault="005B6989" w:rsidP="005B6989">
      <w:pPr>
        <w:pStyle w:val="questionhead"/>
        <w:rPr>
          <w:rFonts w:ascii="Times New Roman" w:hAnsi="Times New Roman"/>
        </w:rPr>
      </w:pPr>
      <w:r w:rsidRPr="005F1DF7">
        <w:rPr>
          <w:rStyle w:val="questionpriority2"/>
          <w:rFonts w:ascii="Times New Roman" w:hAnsi="Times New Roman"/>
        </w:rPr>
        <w:t xml:space="preserve"> </w:t>
      </w:r>
      <w:bookmarkStart w:id="219" w:name="_Toc372895706"/>
      <w:bookmarkStart w:id="220" w:name="_Toc374979580"/>
      <w:r w:rsidRPr="005F1DF7">
        <w:rPr>
          <w:rStyle w:val="questionpriority2"/>
          <w:rFonts w:ascii="Times New Roman" w:hAnsi="Times New Roman"/>
        </w:rPr>
        <w:t xml:space="preserve">2 </w:t>
      </w:r>
      <w:r w:rsidRPr="005F1DF7">
        <w:rPr>
          <w:rFonts w:ascii="Times New Roman" w:hAnsi="Times New Roman"/>
        </w:rPr>
        <w:t xml:space="preserve"> Question K.8: Foods that decrease iron absorption</w:t>
      </w:r>
      <w:bookmarkEnd w:id="219"/>
      <w:bookmarkEnd w:id="220"/>
    </w:p>
    <w:p w:rsidR="005B6989" w:rsidRPr="005F1DF7" w:rsidRDefault="005B6989" w:rsidP="005B6989">
      <w:pPr>
        <w:pStyle w:val="question"/>
      </w:pPr>
      <w:r w:rsidRPr="005F1DF7">
        <w:t>Some beverages decrease iron absorption when taken with meals. Which ones?</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Coffee</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Tea</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5B6989" w:rsidRPr="005F1DF7" w:rsidRDefault="005B6989" w:rsidP="005B6989">
      <w:pPr>
        <w:pStyle w:val="analysisboxtext"/>
      </w:pPr>
    </w:p>
    <w:p w:rsidR="008F5894" w:rsidRPr="001A5180" w:rsidRDefault="005B6989" w:rsidP="001A5180">
      <w:pPr>
        <w:pStyle w:val="analysisboxtext"/>
      </w:pPr>
      <w:r w:rsidRPr="005F1DF7">
        <w:t>Number of correct responses</w:t>
      </w:r>
      <w:r w:rsidRPr="005F1DF7">
        <w:tab/>
        <w:t>__</w:t>
      </w:r>
      <w:bookmarkStart w:id="221" w:name="_Toc372895707"/>
    </w:p>
    <w:p w:rsidR="005B6989" w:rsidRPr="005F1DF7" w:rsidRDefault="005B6989" w:rsidP="005B6989">
      <w:pPr>
        <w:pStyle w:val="appendixhead2"/>
        <w:rPr>
          <w:rFonts w:ascii="Times New Roman" w:hAnsi="Times New Roman"/>
        </w:rPr>
      </w:pPr>
      <w:bookmarkStart w:id="222" w:name="_Toc374979581"/>
      <w:r w:rsidRPr="005F1DF7">
        <w:rPr>
          <w:rFonts w:ascii="Times New Roman" w:hAnsi="Times New Roman"/>
        </w:rPr>
        <w:t>Practices</w:t>
      </w:r>
      <w:bookmarkEnd w:id="221"/>
      <w:bookmarkEnd w:id="222"/>
    </w:p>
    <w:p w:rsidR="005B6989" w:rsidRPr="005F1DF7" w:rsidRDefault="005B6989" w:rsidP="005B6989">
      <w:pPr>
        <w:pStyle w:val="questionhead"/>
        <w:rPr>
          <w:rFonts w:ascii="Times New Roman" w:hAnsi="Times New Roman"/>
        </w:rPr>
      </w:pPr>
      <w:bookmarkStart w:id="223" w:name="_Toc372895708"/>
      <w:bookmarkStart w:id="224" w:name="_Toc374979582"/>
      <w:r w:rsidRPr="005F1DF7">
        <w:rPr>
          <w:rStyle w:val="questionpriority1"/>
          <w:rFonts w:ascii="Times New Roman" w:hAnsi="Times New Roman"/>
        </w:rPr>
        <w:t xml:space="preserve">1 </w:t>
      </w:r>
      <w:r w:rsidRPr="005F1DF7">
        <w:rPr>
          <w:rFonts w:ascii="Times New Roman" w:hAnsi="Times New Roman"/>
        </w:rPr>
        <w:t xml:space="preserve"> Question P.1: Food-intake practices</w:t>
      </w:r>
      <w:r w:rsidR="00EB4A5C">
        <w:fldChar w:fldCharType="begin"/>
      </w:r>
      <w:r w:rsidR="00EB4A5C">
        <w:instrText xml:space="preserve"> NOTEREF _Ref371096421 \h  \* MERGEFORMAT </w:instrText>
      </w:r>
      <w:r w:rsidR="00EB4A5C">
        <w:fldChar w:fldCharType="separate"/>
      </w:r>
      <w:r w:rsidR="00BA4EE1" w:rsidRPr="00BA4EE1">
        <w:t>3</w:t>
      </w:r>
      <w:bookmarkEnd w:id="223"/>
      <w:bookmarkEnd w:id="224"/>
      <w:r w:rsidR="00EB4A5C">
        <w:fldChar w:fldCharType="end"/>
      </w:r>
    </w:p>
    <w:p w:rsidR="005B6989" w:rsidRPr="005F1DF7" w:rsidRDefault="005B6989" w:rsidP="005B6989">
      <w:pPr>
        <w:pStyle w:val="question"/>
      </w:pPr>
      <w:r w:rsidRPr="005F1DF7">
        <w:t>I would like to ask you about particular foods you may eat on their own or as part of a dish.</w:t>
      </w:r>
    </w:p>
    <w:p w:rsidR="005B6989" w:rsidRPr="005F1DF7" w:rsidRDefault="005B6989" w:rsidP="005B6989">
      <w:pPr>
        <w:pStyle w:val="question"/>
      </w:pPr>
      <w:r w:rsidRPr="005F1DF7">
        <w:t>Yesterday, during the day and night, did you eat any of the following?</w:t>
      </w:r>
    </w:p>
    <w:p w:rsidR="005B6989" w:rsidRPr="005F1DF7" w:rsidRDefault="005B6989" w:rsidP="005B6989">
      <w:pPr>
        <w:pStyle w:val="question"/>
      </w:pPr>
      <w:r w:rsidRPr="005F1DF7">
        <w:t>(</w:t>
      </w:r>
      <w:r w:rsidRPr="005F1DF7">
        <w:rPr>
          <w:rStyle w:val="interviewerinstructionChar"/>
          <w:rFonts w:ascii="Times New Roman" w:hAnsi="Times New Roman"/>
        </w:rPr>
        <w:t>Read the list of iron-rich foods and tick either yes or no for each food item</w:t>
      </w:r>
      <w:r w:rsidRPr="005F1DF7">
        <w:t>)</w:t>
      </w:r>
    </w:p>
    <w:p w:rsidR="005B6989" w:rsidRPr="005F1DF7" w:rsidRDefault="005B6989" w:rsidP="005B6989">
      <w:pPr>
        <w:pStyle w:val="answerlisthead"/>
      </w:pPr>
      <w:r w:rsidRPr="005F1DF7">
        <w:t>Organ meat</w:t>
      </w:r>
    </w:p>
    <w:p w:rsidR="005B6989" w:rsidRPr="005F1DF7" w:rsidRDefault="005B6989" w:rsidP="00903ED5">
      <w:pPr>
        <w:pStyle w:val="answercomplex"/>
        <w:spacing w:after="180"/>
      </w:pPr>
      <w:r w:rsidRPr="005F1DF7">
        <w:t>Liver</w:t>
      </w:r>
      <w:r w:rsidRPr="005F1DF7">
        <w:tab/>
      </w:r>
      <w:r w:rsidRPr="005F1DF7">
        <w:rPr>
          <w:sz w:val="40"/>
        </w:rPr>
        <w:t>□</w:t>
      </w:r>
      <w:r w:rsidRPr="005F1DF7">
        <w:t xml:space="preserve"> Yes</w:t>
      </w:r>
      <w:r w:rsidRPr="005F1DF7">
        <w:tab/>
      </w:r>
      <w:r w:rsidRPr="005F1DF7">
        <w:rPr>
          <w:sz w:val="40"/>
        </w:rPr>
        <w:t>□</w:t>
      </w:r>
      <w:r w:rsidRPr="005F1DF7">
        <w:t xml:space="preserve"> No</w:t>
      </w:r>
    </w:p>
    <w:p w:rsidR="005B6989" w:rsidRPr="005F1DF7" w:rsidRDefault="005B6989" w:rsidP="00903ED5">
      <w:pPr>
        <w:pStyle w:val="answercomplex"/>
        <w:spacing w:after="180"/>
      </w:pPr>
      <w:r w:rsidRPr="005F1DF7">
        <w:t>Kidney</w:t>
      </w:r>
      <w:r w:rsidRPr="005F1DF7">
        <w:tab/>
      </w:r>
      <w:r w:rsidRPr="005F1DF7">
        <w:rPr>
          <w:sz w:val="40"/>
        </w:rPr>
        <w:t>□</w:t>
      </w:r>
      <w:r w:rsidRPr="005F1DF7">
        <w:t xml:space="preserve"> Yes</w:t>
      </w:r>
      <w:r w:rsidRPr="005F1DF7">
        <w:tab/>
      </w:r>
      <w:r w:rsidRPr="005F1DF7">
        <w:rPr>
          <w:sz w:val="40"/>
        </w:rPr>
        <w:t>□</w:t>
      </w:r>
      <w:r w:rsidRPr="005F1DF7">
        <w:t xml:space="preserve"> No</w:t>
      </w:r>
    </w:p>
    <w:p w:rsidR="005B6989" w:rsidRPr="005F1DF7" w:rsidRDefault="005B6989" w:rsidP="005B6989">
      <w:pPr>
        <w:pStyle w:val="answercomplex"/>
      </w:pPr>
      <w:r w:rsidRPr="005F1DF7">
        <w:t>Heart</w:t>
      </w:r>
      <w:r w:rsidRPr="005F1DF7">
        <w:tab/>
      </w:r>
      <w:r w:rsidRPr="005F1DF7">
        <w:rPr>
          <w:sz w:val="40"/>
        </w:rPr>
        <w:t>□</w:t>
      </w:r>
      <w:r w:rsidRPr="005F1DF7">
        <w:t xml:space="preserve"> Yes</w:t>
      </w:r>
      <w:r w:rsidRPr="005F1DF7">
        <w:tab/>
      </w:r>
      <w:r w:rsidRPr="005F1DF7">
        <w:rPr>
          <w:sz w:val="40"/>
        </w:rPr>
        <w:t>□</w:t>
      </w:r>
      <w:r w:rsidRPr="005F1DF7">
        <w:t xml:space="preserve"> No</w:t>
      </w:r>
    </w:p>
    <w:p w:rsidR="005B6989" w:rsidRPr="005F1DF7" w:rsidRDefault="005B6989" w:rsidP="005B6989">
      <w:pPr>
        <w:pStyle w:val="adaptationinstruction"/>
        <w:rPr>
          <w:rFonts w:ascii="Times New Roman" w:hAnsi="Times New Roman"/>
        </w:rPr>
      </w:pPr>
      <w:r w:rsidRPr="005F1DF7">
        <w:rPr>
          <w:rFonts w:ascii="Times New Roman" w:hAnsi="Times New Roman"/>
        </w:rPr>
        <w:t>[Add other locally available organ meat.]</w:t>
      </w:r>
    </w:p>
    <w:p w:rsidR="005B6989" w:rsidRPr="005F1DF7" w:rsidRDefault="005B6989" w:rsidP="005B6989">
      <w:pPr>
        <w:pStyle w:val="answerlisthead"/>
      </w:pPr>
      <w:r w:rsidRPr="005F1DF7">
        <w:t>Flesh meat</w:t>
      </w:r>
    </w:p>
    <w:p w:rsidR="005B6989" w:rsidRPr="005F1DF7" w:rsidRDefault="005B6989" w:rsidP="00903ED5">
      <w:pPr>
        <w:pStyle w:val="answercomplex"/>
        <w:spacing w:after="180"/>
      </w:pPr>
      <w:r w:rsidRPr="005F1DF7">
        <w:t>Beef</w:t>
      </w:r>
      <w:r w:rsidRPr="005F1DF7">
        <w:tab/>
      </w:r>
      <w:r w:rsidRPr="005F1DF7">
        <w:rPr>
          <w:sz w:val="40"/>
        </w:rPr>
        <w:t>□</w:t>
      </w:r>
      <w:r w:rsidRPr="005F1DF7">
        <w:t xml:space="preserve"> Yes</w:t>
      </w:r>
      <w:r w:rsidRPr="005F1DF7">
        <w:tab/>
      </w:r>
      <w:r w:rsidRPr="005F1DF7">
        <w:rPr>
          <w:sz w:val="40"/>
        </w:rPr>
        <w:t>□</w:t>
      </w:r>
      <w:r w:rsidRPr="005F1DF7">
        <w:t xml:space="preserve"> No</w:t>
      </w:r>
    </w:p>
    <w:p w:rsidR="005B6989" w:rsidRPr="005F1DF7" w:rsidRDefault="005B6989" w:rsidP="00903ED5">
      <w:pPr>
        <w:pStyle w:val="answercomplex"/>
        <w:spacing w:after="180"/>
      </w:pPr>
      <w:r w:rsidRPr="005F1DF7">
        <w:t>Pork</w:t>
      </w:r>
      <w:r w:rsidRPr="005F1DF7">
        <w:tab/>
      </w:r>
      <w:r w:rsidRPr="005F1DF7">
        <w:rPr>
          <w:sz w:val="40"/>
        </w:rPr>
        <w:t>□</w:t>
      </w:r>
      <w:r w:rsidRPr="005F1DF7">
        <w:t xml:space="preserve"> Yes</w:t>
      </w:r>
      <w:r w:rsidRPr="005F1DF7">
        <w:tab/>
      </w:r>
      <w:r w:rsidRPr="005F1DF7">
        <w:rPr>
          <w:sz w:val="40"/>
        </w:rPr>
        <w:t>□</w:t>
      </w:r>
      <w:r w:rsidRPr="005F1DF7">
        <w:t xml:space="preserve"> No</w:t>
      </w:r>
    </w:p>
    <w:p w:rsidR="005B6989" w:rsidRPr="005F1DF7" w:rsidRDefault="005B6989" w:rsidP="00903ED5">
      <w:pPr>
        <w:pStyle w:val="answercomplex"/>
        <w:spacing w:after="180"/>
      </w:pPr>
      <w:r w:rsidRPr="005F1DF7">
        <w:t>Lamb</w:t>
      </w:r>
      <w:r w:rsidRPr="005F1DF7">
        <w:tab/>
      </w:r>
      <w:r w:rsidRPr="005F1DF7">
        <w:rPr>
          <w:sz w:val="40"/>
        </w:rPr>
        <w:t>□</w:t>
      </w:r>
      <w:r w:rsidRPr="005F1DF7">
        <w:t xml:space="preserve"> Yes</w:t>
      </w:r>
      <w:r w:rsidRPr="005F1DF7">
        <w:tab/>
      </w:r>
      <w:r w:rsidRPr="005F1DF7">
        <w:rPr>
          <w:sz w:val="40"/>
        </w:rPr>
        <w:t>□</w:t>
      </w:r>
      <w:r w:rsidRPr="005F1DF7">
        <w:t xml:space="preserve"> No</w:t>
      </w:r>
    </w:p>
    <w:p w:rsidR="005B6989" w:rsidRPr="005F1DF7" w:rsidRDefault="005B6989" w:rsidP="00903ED5">
      <w:pPr>
        <w:pStyle w:val="answercomplex"/>
        <w:spacing w:after="180"/>
      </w:pPr>
      <w:r w:rsidRPr="005F1DF7">
        <w:t>Goat</w:t>
      </w:r>
      <w:r w:rsidRPr="005F1DF7">
        <w:tab/>
      </w:r>
      <w:r w:rsidRPr="005F1DF7">
        <w:rPr>
          <w:sz w:val="40"/>
        </w:rPr>
        <w:t>□</w:t>
      </w:r>
      <w:r w:rsidRPr="005F1DF7">
        <w:t xml:space="preserve"> Yes</w:t>
      </w:r>
      <w:r w:rsidRPr="005F1DF7">
        <w:tab/>
      </w:r>
      <w:r w:rsidRPr="005F1DF7">
        <w:rPr>
          <w:sz w:val="40"/>
        </w:rPr>
        <w:t>□</w:t>
      </w:r>
      <w:r w:rsidRPr="005F1DF7">
        <w:t xml:space="preserve"> No</w:t>
      </w:r>
    </w:p>
    <w:p w:rsidR="005B6989" w:rsidRPr="005F1DF7" w:rsidRDefault="005B6989" w:rsidP="00903ED5">
      <w:pPr>
        <w:pStyle w:val="answercomplex"/>
        <w:spacing w:after="180"/>
      </w:pPr>
      <w:r w:rsidRPr="005F1DF7">
        <w:t>Rabbit</w:t>
      </w:r>
      <w:r w:rsidRPr="005F1DF7">
        <w:tab/>
      </w:r>
      <w:r w:rsidRPr="005F1DF7">
        <w:rPr>
          <w:sz w:val="40"/>
        </w:rPr>
        <w:t>□</w:t>
      </w:r>
      <w:r w:rsidRPr="005F1DF7">
        <w:t xml:space="preserve"> Yes</w:t>
      </w:r>
      <w:r w:rsidRPr="005F1DF7">
        <w:tab/>
      </w:r>
      <w:r w:rsidRPr="005F1DF7">
        <w:rPr>
          <w:sz w:val="40"/>
        </w:rPr>
        <w:t>□</w:t>
      </w:r>
      <w:r w:rsidRPr="005F1DF7">
        <w:t xml:space="preserve"> No</w:t>
      </w:r>
    </w:p>
    <w:p w:rsidR="005B6989" w:rsidRPr="005F1DF7" w:rsidRDefault="005B6989" w:rsidP="00903ED5">
      <w:pPr>
        <w:pStyle w:val="answercomplex"/>
        <w:spacing w:after="180"/>
      </w:pPr>
      <w:r w:rsidRPr="005F1DF7">
        <w:t>Dog</w:t>
      </w:r>
      <w:r w:rsidRPr="005F1DF7">
        <w:tab/>
      </w:r>
      <w:r w:rsidRPr="005F1DF7">
        <w:rPr>
          <w:sz w:val="40"/>
        </w:rPr>
        <w:t>□</w:t>
      </w:r>
      <w:r w:rsidRPr="005F1DF7">
        <w:t xml:space="preserve"> Yes</w:t>
      </w:r>
      <w:r w:rsidRPr="005F1DF7">
        <w:tab/>
      </w:r>
      <w:r w:rsidRPr="005F1DF7">
        <w:rPr>
          <w:sz w:val="40"/>
        </w:rPr>
        <w:t>□</w:t>
      </w:r>
      <w:r w:rsidRPr="005F1DF7">
        <w:t xml:space="preserve"> No</w:t>
      </w:r>
    </w:p>
    <w:p w:rsidR="005B6989" w:rsidRPr="005F1DF7" w:rsidRDefault="005B6989" w:rsidP="00903ED5">
      <w:pPr>
        <w:pStyle w:val="answercomplex"/>
        <w:spacing w:after="180"/>
      </w:pPr>
      <w:r w:rsidRPr="005F1DF7">
        <w:t>Chicken</w:t>
      </w:r>
      <w:r w:rsidRPr="005F1DF7">
        <w:tab/>
      </w:r>
      <w:r w:rsidRPr="005F1DF7">
        <w:rPr>
          <w:sz w:val="40"/>
        </w:rPr>
        <w:t>□</w:t>
      </w:r>
      <w:r w:rsidRPr="005F1DF7">
        <w:t xml:space="preserve"> Yes</w:t>
      </w:r>
      <w:r w:rsidRPr="005F1DF7">
        <w:tab/>
      </w:r>
      <w:r w:rsidRPr="005F1DF7">
        <w:rPr>
          <w:sz w:val="40"/>
        </w:rPr>
        <w:t>□</w:t>
      </w:r>
      <w:r w:rsidRPr="005F1DF7">
        <w:t xml:space="preserve"> No</w:t>
      </w:r>
    </w:p>
    <w:p w:rsidR="005B6989" w:rsidRPr="005F1DF7" w:rsidRDefault="005B6989" w:rsidP="005B6989">
      <w:pPr>
        <w:pStyle w:val="answercomplex"/>
      </w:pPr>
      <w:r w:rsidRPr="005F1DF7">
        <w:t>Duck</w:t>
      </w:r>
      <w:r w:rsidRPr="005F1DF7">
        <w:tab/>
      </w:r>
      <w:r w:rsidRPr="005F1DF7">
        <w:rPr>
          <w:sz w:val="40"/>
        </w:rPr>
        <w:t>□</w:t>
      </w:r>
      <w:r w:rsidRPr="005F1DF7">
        <w:t xml:space="preserve"> Yes</w:t>
      </w:r>
      <w:r w:rsidRPr="005F1DF7">
        <w:tab/>
      </w:r>
      <w:r w:rsidRPr="005F1DF7">
        <w:rPr>
          <w:sz w:val="40"/>
        </w:rPr>
        <w:t>□</w:t>
      </w:r>
      <w:r w:rsidRPr="005F1DF7">
        <w:t xml:space="preserve"> No</w:t>
      </w:r>
    </w:p>
    <w:p w:rsidR="005B6989" w:rsidRPr="005F1DF7" w:rsidRDefault="005B6989" w:rsidP="005B6989">
      <w:pPr>
        <w:pStyle w:val="adaptationinstruction"/>
        <w:rPr>
          <w:rFonts w:ascii="Times New Roman" w:hAnsi="Times New Roman"/>
        </w:rPr>
      </w:pPr>
      <w:r w:rsidRPr="005F1DF7">
        <w:rPr>
          <w:rFonts w:ascii="Times New Roman" w:hAnsi="Times New Roman"/>
        </w:rPr>
        <w:t>[Add other locally available flesh meat.]</w:t>
      </w:r>
    </w:p>
    <w:p w:rsidR="005B6989" w:rsidRPr="005F1DF7" w:rsidRDefault="005B6989" w:rsidP="005B6989">
      <w:pPr>
        <w:pStyle w:val="answerlisthead"/>
      </w:pPr>
      <w:r w:rsidRPr="005F1DF7">
        <w:t>Insects</w:t>
      </w:r>
    </w:p>
    <w:p w:rsidR="005B6989" w:rsidRPr="005F1DF7" w:rsidRDefault="005B6989" w:rsidP="00903ED5">
      <w:pPr>
        <w:pStyle w:val="answercomplex"/>
        <w:spacing w:after="180"/>
      </w:pPr>
      <w:r w:rsidRPr="005F1DF7">
        <w:t>Insect larvae</w:t>
      </w:r>
      <w:r w:rsidRPr="005F1DF7">
        <w:tab/>
      </w:r>
      <w:r w:rsidRPr="005F1DF7">
        <w:rPr>
          <w:sz w:val="40"/>
        </w:rPr>
        <w:t>□</w:t>
      </w:r>
      <w:r w:rsidRPr="005F1DF7">
        <w:t xml:space="preserve"> Yes</w:t>
      </w:r>
      <w:r w:rsidRPr="005F1DF7">
        <w:tab/>
      </w:r>
      <w:r w:rsidRPr="005F1DF7">
        <w:rPr>
          <w:sz w:val="40"/>
        </w:rPr>
        <w:t>□</w:t>
      </w:r>
      <w:r w:rsidRPr="005F1DF7">
        <w:t xml:space="preserve"> No</w:t>
      </w:r>
    </w:p>
    <w:p w:rsidR="005B6989" w:rsidRPr="005F1DF7" w:rsidRDefault="005B6989" w:rsidP="00903ED5">
      <w:pPr>
        <w:pStyle w:val="answercomplex"/>
        <w:spacing w:after="180"/>
      </w:pPr>
      <w:r w:rsidRPr="005F1DF7">
        <w:t>Red ants</w:t>
      </w:r>
      <w:r w:rsidRPr="005F1DF7">
        <w:tab/>
      </w:r>
      <w:r w:rsidRPr="005F1DF7">
        <w:rPr>
          <w:sz w:val="40"/>
        </w:rPr>
        <w:t>□</w:t>
      </w:r>
      <w:r w:rsidRPr="005F1DF7">
        <w:t xml:space="preserve"> Yes</w:t>
      </w:r>
      <w:r w:rsidRPr="005F1DF7">
        <w:tab/>
      </w:r>
      <w:r w:rsidRPr="005F1DF7">
        <w:rPr>
          <w:sz w:val="40"/>
        </w:rPr>
        <w:t>□</w:t>
      </w:r>
      <w:r w:rsidRPr="005F1DF7">
        <w:t xml:space="preserve"> No</w:t>
      </w:r>
    </w:p>
    <w:p w:rsidR="005B6989" w:rsidRPr="005F1DF7" w:rsidRDefault="005B6989" w:rsidP="00903ED5">
      <w:pPr>
        <w:pStyle w:val="answercomplex"/>
        <w:spacing w:after="180"/>
      </w:pPr>
      <w:r w:rsidRPr="005F1DF7">
        <w:t>Grasshopper</w:t>
      </w:r>
      <w:r w:rsidRPr="005F1DF7">
        <w:tab/>
      </w:r>
      <w:r w:rsidRPr="005F1DF7">
        <w:rPr>
          <w:sz w:val="40"/>
        </w:rPr>
        <w:t>□</w:t>
      </w:r>
      <w:r w:rsidRPr="005F1DF7">
        <w:t xml:space="preserve"> Yes</w:t>
      </w:r>
      <w:r w:rsidRPr="005F1DF7">
        <w:tab/>
      </w:r>
      <w:r w:rsidRPr="005F1DF7">
        <w:rPr>
          <w:sz w:val="40"/>
        </w:rPr>
        <w:t>□</w:t>
      </w:r>
      <w:r w:rsidRPr="005F1DF7">
        <w:t xml:space="preserve"> No</w:t>
      </w:r>
    </w:p>
    <w:p w:rsidR="005B6989" w:rsidRPr="005F1DF7" w:rsidRDefault="005B6989" w:rsidP="005B6989">
      <w:pPr>
        <w:pStyle w:val="answercomplex"/>
      </w:pPr>
      <w:r w:rsidRPr="005F1DF7">
        <w:t>Cricket</w:t>
      </w:r>
      <w:r w:rsidRPr="005F1DF7">
        <w:tab/>
      </w:r>
      <w:r w:rsidRPr="005F1DF7">
        <w:rPr>
          <w:sz w:val="40"/>
        </w:rPr>
        <w:t>□</w:t>
      </w:r>
      <w:r w:rsidRPr="005F1DF7">
        <w:t xml:space="preserve"> Yes</w:t>
      </w:r>
      <w:r w:rsidRPr="005F1DF7">
        <w:tab/>
      </w:r>
      <w:r w:rsidRPr="005F1DF7">
        <w:rPr>
          <w:sz w:val="40"/>
        </w:rPr>
        <w:t>□</w:t>
      </w:r>
      <w:r w:rsidRPr="005F1DF7">
        <w:t xml:space="preserve"> No</w:t>
      </w:r>
    </w:p>
    <w:p w:rsidR="005B6989" w:rsidRPr="005F1DF7" w:rsidRDefault="005B6989" w:rsidP="005B6989">
      <w:pPr>
        <w:pStyle w:val="adaptationinstruction"/>
        <w:rPr>
          <w:rFonts w:ascii="Times New Roman" w:hAnsi="Times New Roman"/>
        </w:rPr>
      </w:pPr>
      <w:r w:rsidRPr="005F1DF7">
        <w:rPr>
          <w:rFonts w:ascii="Times New Roman" w:hAnsi="Times New Roman"/>
        </w:rPr>
        <w:t>[Add other locally available insects.]</w:t>
      </w:r>
    </w:p>
    <w:p w:rsidR="005B6989" w:rsidRPr="005F1DF7" w:rsidRDefault="005B6989" w:rsidP="005B6989">
      <w:pPr>
        <w:pStyle w:val="answerlisthead"/>
      </w:pPr>
      <w:r w:rsidRPr="005F1DF7">
        <w:t>Fish and seafood</w:t>
      </w:r>
    </w:p>
    <w:p w:rsidR="005B6989" w:rsidRPr="005F1DF7" w:rsidRDefault="005B6989" w:rsidP="00903ED5">
      <w:pPr>
        <w:pStyle w:val="answercomplex"/>
        <w:spacing w:after="180"/>
      </w:pPr>
      <w:r w:rsidRPr="005F1DF7">
        <w:t>Fresh fish</w:t>
      </w:r>
      <w:r w:rsidRPr="005F1DF7">
        <w:tab/>
      </w:r>
      <w:r w:rsidRPr="005F1DF7">
        <w:rPr>
          <w:sz w:val="40"/>
        </w:rPr>
        <w:t>□</w:t>
      </w:r>
      <w:r w:rsidRPr="005F1DF7">
        <w:t xml:space="preserve"> Yes</w:t>
      </w:r>
      <w:r w:rsidRPr="005F1DF7">
        <w:tab/>
      </w:r>
      <w:r w:rsidRPr="005F1DF7">
        <w:rPr>
          <w:sz w:val="40"/>
        </w:rPr>
        <w:t>□</w:t>
      </w:r>
      <w:r w:rsidRPr="005F1DF7">
        <w:t xml:space="preserve"> No</w:t>
      </w:r>
    </w:p>
    <w:p w:rsidR="005B6989" w:rsidRPr="005F1DF7" w:rsidRDefault="005B6989" w:rsidP="00903ED5">
      <w:pPr>
        <w:pStyle w:val="answercomplex"/>
        <w:spacing w:after="180"/>
      </w:pPr>
      <w:r w:rsidRPr="005F1DF7">
        <w:t>Dried fish</w:t>
      </w:r>
      <w:r w:rsidRPr="005F1DF7">
        <w:tab/>
      </w:r>
      <w:r w:rsidRPr="005F1DF7">
        <w:rPr>
          <w:sz w:val="40"/>
        </w:rPr>
        <w:t>□</w:t>
      </w:r>
      <w:r w:rsidRPr="005F1DF7">
        <w:t xml:space="preserve"> Yes</w:t>
      </w:r>
      <w:r w:rsidRPr="005F1DF7">
        <w:tab/>
      </w:r>
      <w:r w:rsidRPr="005F1DF7">
        <w:rPr>
          <w:sz w:val="40"/>
        </w:rPr>
        <w:t>□</w:t>
      </w:r>
      <w:r w:rsidRPr="005F1DF7">
        <w:t xml:space="preserve"> No</w:t>
      </w:r>
    </w:p>
    <w:p w:rsidR="005B6989" w:rsidRPr="005F1DF7" w:rsidRDefault="005B6989" w:rsidP="00903ED5">
      <w:pPr>
        <w:pStyle w:val="answercomplex"/>
        <w:spacing w:after="180"/>
      </w:pPr>
      <w:r w:rsidRPr="005F1DF7">
        <w:t>Canned fish</w:t>
      </w:r>
      <w:r w:rsidRPr="005F1DF7">
        <w:tab/>
      </w:r>
      <w:r w:rsidRPr="005F1DF7">
        <w:rPr>
          <w:sz w:val="40"/>
        </w:rPr>
        <w:t>□</w:t>
      </w:r>
      <w:r w:rsidRPr="005F1DF7">
        <w:t xml:space="preserve"> Yes</w:t>
      </w:r>
      <w:r w:rsidRPr="005F1DF7">
        <w:tab/>
      </w:r>
      <w:r w:rsidRPr="005F1DF7">
        <w:rPr>
          <w:sz w:val="40"/>
        </w:rPr>
        <w:t>□</w:t>
      </w:r>
      <w:r w:rsidRPr="005F1DF7">
        <w:t xml:space="preserve"> No</w:t>
      </w:r>
    </w:p>
    <w:p w:rsidR="005B6989" w:rsidRPr="005F1DF7" w:rsidRDefault="005B6989" w:rsidP="00903ED5">
      <w:pPr>
        <w:pStyle w:val="answercomplex"/>
        <w:spacing w:after="180"/>
      </w:pPr>
      <w:r w:rsidRPr="005F1DF7">
        <w:t>Prawns</w:t>
      </w:r>
      <w:r w:rsidRPr="005F1DF7">
        <w:tab/>
      </w:r>
      <w:r w:rsidRPr="005F1DF7">
        <w:rPr>
          <w:sz w:val="40"/>
        </w:rPr>
        <w:t>□</w:t>
      </w:r>
      <w:r w:rsidRPr="005F1DF7">
        <w:t xml:space="preserve"> Yes</w:t>
      </w:r>
      <w:r w:rsidRPr="005F1DF7">
        <w:tab/>
      </w:r>
      <w:r w:rsidRPr="005F1DF7">
        <w:rPr>
          <w:sz w:val="40"/>
        </w:rPr>
        <w:t>□</w:t>
      </w:r>
      <w:r w:rsidRPr="005F1DF7">
        <w:t xml:space="preserve"> No</w:t>
      </w:r>
    </w:p>
    <w:p w:rsidR="005B6989" w:rsidRPr="005F1DF7" w:rsidRDefault="005B6989" w:rsidP="00903ED5">
      <w:pPr>
        <w:pStyle w:val="answercomplex"/>
        <w:spacing w:after="180"/>
      </w:pPr>
      <w:r w:rsidRPr="005F1DF7">
        <w:t>Shrimps</w:t>
      </w:r>
      <w:r w:rsidRPr="005F1DF7">
        <w:tab/>
      </w:r>
      <w:r w:rsidRPr="005F1DF7">
        <w:rPr>
          <w:sz w:val="40"/>
        </w:rPr>
        <w:t>□</w:t>
      </w:r>
      <w:r w:rsidRPr="005F1DF7">
        <w:t xml:space="preserve"> Yes</w:t>
      </w:r>
      <w:r w:rsidRPr="005F1DF7">
        <w:tab/>
      </w:r>
      <w:r w:rsidRPr="005F1DF7">
        <w:rPr>
          <w:sz w:val="40"/>
        </w:rPr>
        <w:t>□</w:t>
      </w:r>
      <w:r w:rsidRPr="005F1DF7">
        <w:t xml:space="preserve"> No</w:t>
      </w:r>
    </w:p>
    <w:p w:rsidR="005B6989" w:rsidRPr="005F1DF7" w:rsidRDefault="005B6989" w:rsidP="005B6989">
      <w:pPr>
        <w:pStyle w:val="answercomplex"/>
      </w:pPr>
      <w:r w:rsidRPr="005F1DF7">
        <w:t>Seafood</w:t>
      </w:r>
      <w:r w:rsidRPr="005F1DF7">
        <w:tab/>
      </w:r>
      <w:r w:rsidRPr="005F1DF7">
        <w:rPr>
          <w:sz w:val="40"/>
        </w:rPr>
        <w:t>□</w:t>
      </w:r>
      <w:r w:rsidRPr="005F1DF7">
        <w:t xml:space="preserve"> Yes</w:t>
      </w:r>
      <w:r w:rsidRPr="005F1DF7">
        <w:tab/>
      </w:r>
      <w:r w:rsidRPr="005F1DF7">
        <w:rPr>
          <w:sz w:val="40"/>
        </w:rPr>
        <w:t>□</w:t>
      </w:r>
      <w:r w:rsidRPr="005F1DF7">
        <w:t xml:space="preserve"> No</w:t>
      </w:r>
    </w:p>
    <w:p w:rsidR="005B6989" w:rsidRPr="005F1DF7" w:rsidRDefault="005B6989" w:rsidP="005B6989">
      <w:pPr>
        <w:pStyle w:val="adaptationinstruction"/>
        <w:rPr>
          <w:rFonts w:ascii="Times New Roman" w:hAnsi="Times New Roman"/>
        </w:rPr>
      </w:pPr>
      <w:r w:rsidRPr="005F1DF7">
        <w:rPr>
          <w:rFonts w:ascii="Times New Roman" w:hAnsi="Times New Roman"/>
        </w:rPr>
        <w:t>[Add other locally available fish and seafood.]</w:t>
      </w:r>
    </w:p>
    <w:p w:rsidR="008F5894" w:rsidRPr="001A5180" w:rsidRDefault="005B6989" w:rsidP="001A5180">
      <w:pPr>
        <w:pStyle w:val="tipbox"/>
        <w:rPr>
          <w:rStyle w:val="questionpriority2"/>
          <w:color w:val="auto"/>
          <w:bdr w:val="none" w:sz="0" w:space="0" w:color="auto"/>
        </w:rPr>
      </w:pPr>
      <w:r w:rsidRPr="005F1DF7">
        <w:rPr>
          <w:b/>
        </w:rPr>
        <w:t xml:space="preserve">NOTE: </w:t>
      </w:r>
      <w:r w:rsidRPr="005F1DF7">
        <w:t>This can be asked for all the locally available iron-rich foods from the list but it is recommended to prioritize some of them; for example, those most often mentioned during the educational intervention.</w:t>
      </w:r>
      <w:r w:rsidR="008F5894">
        <w:rPr>
          <w:rStyle w:val="questionpriority2"/>
        </w:rPr>
        <w:br w:type="page"/>
      </w:r>
    </w:p>
    <w:p w:rsidR="005B6989" w:rsidRPr="005F1DF7" w:rsidRDefault="005B6989" w:rsidP="005B6989">
      <w:pPr>
        <w:pStyle w:val="questionhead"/>
        <w:rPr>
          <w:rFonts w:ascii="Times New Roman" w:hAnsi="Times New Roman"/>
        </w:rPr>
      </w:pPr>
      <w:r w:rsidRPr="005F1DF7">
        <w:rPr>
          <w:rStyle w:val="questionpriority2"/>
          <w:rFonts w:ascii="Times New Roman" w:hAnsi="Times New Roman"/>
        </w:rPr>
        <w:t xml:space="preserve"> </w:t>
      </w:r>
      <w:bookmarkStart w:id="225" w:name="_Toc372895709"/>
      <w:bookmarkStart w:id="226" w:name="_Toc374979583"/>
      <w:r w:rsidRPr="005F1DF7">
        <w:rPr>
          <w:rStyle w:val="questionpriority2"/>
          <w:rFonts w:ascii="Times New Roman" w:hAnsi="Times New Roman"/>
        </w:rPr>
        <w:t xml:space="preserve">2 </w:t>
      </w:r>
      <w:r w:rsidRPr="005F1DF7">
        <w:rPr>
          <w:rFonts w:ascii="Times New Roman" w:hAnsi="Times New Roman"/>
        </w:rPr>
        <w:t xml:space="preserve"> Question P.2: Consumption of vitamin-C-rich fruits</w:t>
      </w:r>
      <w:bookmarkEnd w:id="225"/>
      <w:bookmarkEnd w:id="226"/>
    </w:p>
    <w:p w:rsidR="005B6989" w:rsidRPr="005F1DF7" w:rsidRDefault="005B6989" w:rsidP="005B6989">
      <w:pPr>
        <w:pStyle w:val="question"/>
      </w:pPr>
      <w:r w:rsidRPr="005F1DF7">
        <w:t xml:space="preserve">Do you usually eat fresh citrus fruits, such as </w:t>
      </w:r>
      <w:r w:rsidRPr="005F1DF7">
        <w:rPr>
          <w:rStyle w:val="adaptationinstructionChar"/>
          <w:rFonts w:ascii="Times New Roman" w:hAnsi="Times New Roman"/>
        </w:rPr>
        <w:t>[provide examples of locally available fresh citrus fruits]</w:t>
      </w:r>
      <w:r w:rsidRPr="005F1DF7">
        <w:rPr>
          <w:rFonts w:eastAsia="Calibri"/>
        </w:rPr>
        <w:t>, or drink juice made from them</w:t>
      </w:r>
      <w:r w:rsidRPr="005F1DF7">
        <w:t>?</w:t>
      </w:r>
    </w:p>
    <w:p w:rsidR="005B6989" w:rsidRPr="005F1DF7" w:rsidRDefault="005B6989" w:rsidP="005B6989">
      <w:pPr>
        <w:pStyle w:val="answersimple"/>
      </w:pPr>
      <w:r w:rsidRPr="005F1DF7">
        <w:t>Yes</w:t>
      </w:r>
    </w:p>
    <w:p w:rsidR="005B6989" w:rsidRPr="005F1DF7" w:rsidRDefault="005B6989" w:rsidP="005B6989">
      <w:pPr>
        <w:pStyle w:val="answersimple"/>
      </w:pPr>
      <w:r w:rsidRPr="005F1DF7">
        <w:t>No</w:t>
      </w:r>
    </w:p>
    <w:p w:rsidR="005B6989" w:rsidRPr="005F1DF7" w:rsidRDefault="005B6989" w:rsidP="005B6989">
      <w:pPr>
        <w:pStyle w:val="answersimple"/>
      </w:pPr>
      <w:r w:rsidRPr="005F1DF7">
        <w:t>Don’t know/no answer</w:t>
      </w:r>
    </w:p>
    <w:p w:rsidR="005B6989" w:rsidRPr="005F1DF7" w:rsidRDefault="005B6989" w:rsidP="005B6989">
      <w:pPr>
        <w:pStyle w:val="interviewerinstruction"/>
        <w:rPr>
          <w:rFonts w:ascii="Times New Roman" w:hAnsi="Times New Roman"/>
        </w:rPr>
      </w:pPr>
      <w:r w:rsidRPr="005F1DF7">
        <w:rPr>
          <w:rFonts w:ascii="Times New Roman" w:hAnsi="Times New Roman"/>
        </w:rPr>
        <w:t>If Yes:</w:t>
      </w:r>
    </w:p>
    <w:p w:rsidR="005B6989" w:rsidRPr="005F1DF7" w:rsidRDefault="005B6989" w:rsidP="005B6989">
      <w:pPr>
        <w:pStyle w:val="question"/>
      </w:pPr>
      <w:r w:rsidRPr="005F1DF7">
        <w:t>Every day?</w:t>
      </w:r>
    </w:p>
    <w:p w:rsidR="005B6989" w:rsidRPr="005F1DF7" w:rsidRDefault="005B6989" w:rsidP="005B6989">
      <w:pPr>
        <w:pStyle w:val="answersimple"/>
      </w:pPr>
      <w:r w:rsidRPr="005F1DF7">
        <w:t>Yes</w:t>
      </w:r>
    </w:p>
    <w:p w:rsidR="005B6989" w:rsidRPr="005F1DF7" w:rsidRDefault="005B6989" w:rsidP="005B6989">
      <w:pPr>
        <w:pStyle w:val="answersimple"/>
      </w:pPr>
      <w:r w:rsidRPr="005F1DF7">
        <w:t>No</w:t>
      </w:r>
    </w:p>
    <w:p w:rsidR="005B6989" w:rsidRPr="005F1DF7" w:rsidRDefault="005B6989" w:rsidP="005B6989">
      <w:pPr>
        <w:pStyle w:val="answersimple"/>
      </w:pPr>
      <w:r w:rsidRPr="005F1DF7">
        <w:t>Don’t know/no answer</w:t>
      </w:r>
    </w:p>
    <w:p w:rsidR="005B6989" w:rsidRPr="005F1DF7" w:rsidRDefault="005B6989" w:rsidP="005B6989">
      <w:pPr>
        <w:pStyle w:val="question"/>
      </w:pPr>
      <w:r w:rsidRPr="005F1DF7">
        <w:t>When do you usually eat fresh citrus fruits? (</w:t>
      </w:r>
      <w:r w:rsidRPr="005F1DF7">
        <w:rPr>
          <w:rStyle w:val="interviewerinstructionChar"/>
          <w:rFonts w:ascii="Times New Roman" w:hAnsi="Times New Roman"/>
        </w:rPr>
        <w:t>Read the following options to the respondent</w:t>
      </w:r>
      <w:r w:rsidRPr="005F1DF7">
        <w:t>)</w:t>
      </w:r>
    </w:p>
    <w:p w:rsidR="005B6989" w:rsidRPr="005F1DF7" w:rsidRDefault="005B6989" w:rsidP="005B6989">
      <w:pPr>
        <w:pStyle w:val="answersimple"/>
      </w:pPr>
      <w:r w:rsidRPr="005F1DF7">
        <w:t>Before a meal</w:t>
      </w:r>
    </w:p>
    <w:p w:rsidR="005B6989" w:rsidRPr="005F1DF7" w:rsidRDefault="005B6989" w:rsidP="005B6989">
      <w:pPr>
        <w:pStyle w:val="answersimple"/>
      </w:pPr>
      <w:r w:rsidRPr="005F1DF7">
        <w:t>During the meal</w:t>
      </w:r>
    </w:p>
    <w:p w:rsidR="005B6989" w:rsidRPr="005F1DF7" w:rsidRDefault="005B6989" w:rsidP="005B6989">
      <w:pPr>
        <w:pStyle w:val="answersimple"/>
      </w:pPr>
      <w:r w:rsidRPr="005F1DF7">
        <w:t>After a meal</w:t>
      </w:r>
    </w:p>
    <w:p w:rsidR="005B6989" w:rsidRPr="005F1DF7" w:rsidRDefault="005B6989" w:rsidP="005B6989">
      <w:pPr>
        <w:pStyle w:val="answersimple"/>
      </w:pPr>
      <w:r w:rsidRPr="005F1DF7">
        <w:t>Other (</w:t>
      </w:r>
      <w:r w:rsidRPr="005F1DF7">
        <w:rPr>
          <w:i/>
        </w:rPr>
        <w:t>specify</w:t>
      </w:r>
      <w:r w:rsidRPr="005F1DF7">
        <w:t>) _______________________________</w:t>
      </w:r>
    </w:p>
    <w:p w:rsidR="005B6989" w:rsidRPr="005F1DF7" w:rsidRDefault="005B6989" w:rsidP="005B6989">
      <w:pPr>
        <w:pStyle w:val="answersimple"/>
      </w:pPr>
      <w:r w:rsidRPr="005F1DF7">
        <w:t>Don’t know/no answer</w:t>
      </w:r>
    </w:p>
    <w:p w:rsidR="008F5894" w:rsidRDefault="008F5894">
      <w:pPr>
        <w:spacing w:after="200" w:line="276" w:lineRule="auto"/>
        <w:rPr>
          <w:rStyle w:val="questionpriority2"/>
          <w:b/>
          <w:bCs/>
          <w:sz w:val="28"/>
          <w:szCs w:val="26"/>
          <w:lang w:eastAsia="en-GB"/>
        </w:rPr>
      </w:pPr>
      <w:r>
        <w:rPr>
          <w:rStyle w:val="questionpriority2"/>
        </w:rPr>
        <w:br w:type="page"/>
      </w:r>
    </w:p>
    <w:p w:rsidR="005B6989" w:rsidRPr="005F1DF7" w:rsidRDefault="005B6989" w:rsidP="005B6989">
      <w:pPr>
        <w:pStyle w:val="questionhead"/>
        <w:rPr>
          <w:rFonts w:ascii="Times New Roman" w:hAnsi="Times New Roman"/>
        </w:rPr>
      </w:pPr>
      <w:r w:rsidRPr="005F1DF7">
        <w:rPr>
          <w:rStyle w:val="questionpriority2"/>
          <w:rFonts w:ascii="Times New Roman" w:hAnsi="Times New Roman"/>
        </w:rPr>
        <w:t xml:space="preserve"> </w:t>
      </w:r>
      <w:bookmarkStart w:id="227" w:name="_Toc372895710"/>
      <w:bookmarkStart w:id="228" w:name="_Toc374979584"/>
      <w:r w:rsidRPr="005F1DF7">
        <w:rPr>
          <w:rStyle w:val="questionpriority2"/>
          <w:rFonts w:ascii="Times New Roman" w:hAnsi="Times New Roman"/>
        </w:rPr>
        <w:t xml:space="preserve">2 </w:t>
      </w:r>
      <w:r w:rsidRPr="005F1DF7">
        <w:rPr>
          <w:rFonts w:ascii="Times New Roman" w:hAnsi="Times New Roman"/>
        </w:rPr>
        <w:t xml:space="preserve"> Question P.3: Consumption of coffee/tea</w:t>
      </w:r>
      <w:bookmarkEnd w:id="227"/>
      <w:bookmarkEnd w:id="228"/>
    </w:p>
    <w:p w:rsidR="005B6989" w:rsidRPr="005F1DF7" w:rsidRDefault="005B6989" w:rsidP="005B6989">
      <w:pPr>
        <w:pStyle w:val="question"/>
      </w:pPr>
      <w:r w:rsidRPr="005F1DF7">
        <w:t>Do you usually drink coffee or tea?</w:t>
      </w:r>
    </w:p>
    <w:p w:rsidR="005B6989" w:rsidRPr="005F1DF7" w:rsidRDefault="005B6989" w:rsidP="005B6989">
      <w:pPr>
        <w:pStyle w:val="answersimple"/>
      </w:pPr>
      <w:r w:rsidRPr="005F1DF7">
        <w:t>Yes</w:t>
      </w:r>
    </w:p>
    <w:p w:rsidR="005B6989" w:rsidRPr="005F1DF7" w:rsidRDefault="005B6989" w:rsidP="005B6989">
      <w:pPr>
        <w:pStyle w:val="answersimple"/>
      </w:pPr>
      <w:r w:rsidRPr="005F1DF7">
        <w:t>No</w:t>
      </w:r>
    </w:p>
    <w:p w:rsidR="005B6989" w:rsidRPr="005F1DF7" w:rsidRDefault="005B6989" w:rsidP="005B6989">
      <w:pPr>
        <w:pStyle w:val="answersimple"/>
      </w:pPr>
      <w:r w:rsidRPr="005F1DF7">
        <w:t>Don’t know</w:t>
      </w:r>
    </w:p>
    <w:p w:rsidR="005B6989" w:rsidRPr="005F1DF7" w:rsidRDefault="005B6989" w:rsidP="005B6989">
      <w:pPr>
        <w:pStyle w:val="interviewerinstruction"/>
        <w:rPr>
          <w:rFonts w:ascii="Times New Roman" w:hAnsi="Times New Roman"/>
        </w:rPr>
      </w:pPr>
      <w:r w:rsidRPr="005F1DF7">
        <w:rPr>
          <w:rFonts w:ascii="Times New Roman" w:hAnsi="Times New Roman"/>
        </w:rPr>
        <w:t>If Yes:</w:t>
      </w:r>
    </w:p>
    <w:p w:rsidR="005B6989" w:rsidRPr="005F1DF7" w:rsidRDefault="005B6989" w:rsidP="005B6989">
      <w:pPr>
        <w:pStyle w:val="question"/>
      </w:pPr>
      <w:r w:rsidRPr="005F1DF7">
        <w:t>Every day?</w:t>
      </w:r>
    </w:p>
    <w:p w:rsidR="005B6989" w:rsidRPr="005F1DF7" w:rsidRDefault="005B6989" w:rsidP="005B6989">
      <w:pPr>
        <w:pStyle w:val="answersimple"/>
      </w:pPr>
      <w:r w:rsidRPr="005F1DF7">
        <w:t>Yes</w:t>
      </w:r>
    </w:p>
    <w:p w:rsidR="005B6989" w:rsidRPr="005F1DF7" w:rsidRDefault="005B6989" w:rsidP="005B6989">
      <w:pPr>
        <w:pStyle w:val="answersimple"/>
      </w:pPr>
      <w:r w:rsidRPr="005F1DF7">
        <w:t>No</w:t>
      </w:r>
    </w:p>
    <w:p w:rsidR="005B6989" w:rsidRPr="005F1DF7" w:rsidRDefault="005B6989" w:rsidP="005B6989">
      <w:pPr>
        <w:pStyle w:val="answersimple"/>
      </w:pPr>
      <w:r w:rsidRPr="005F1DF7">
        <w:t>Don’t know</w:t>
      </w:r>
    </w:p>
    <w:p w:rsidR="005B6989" w:rsidRPr="005F1DF7" w:rsidRDefault="005B6989" w:rsidP="005B6989">
      <w:pPr>
        <w:pStyle w:val="question"/>
      </w:pPr>
      <w:r w:rsidRPr="005F1DF7">
        <w:t>When do you usually drink coffee or tea? (</w:t>
      </w:r>
      <w:r w:rsidRPr="005F1DF7">
        <w:rPr>
          <w:rStyle w:val="interviewerinstructionChar"/>
          <w:rFonts w:ascii="Times New Roman" w:hAnsi="Times New Roman"/>
        </w:rPr>
        <w:t>Read the following options to the respondent</w:t>
      </w:r>
      <w:r w:rsidRPr="005F1DF7">
        <w:t>)</w:t>
      </w:r>
    </w:p>
    <w:p w:rsidR="005B6989" w:rsidRPr="005F1DF7" w:rsidRDefault="005B6989" w:rsidP="005B6989">
      <w:pPr>
        <w:pStyle w:val="answersimple"/>
      </w:pPr>
      <w:r w:rsidRPr="005F1DF7">
        <w:t>Two hours or more before a meal</w:t>
      </w:r>
    </w:p>
    <w:p w:rsidR="005B6989" w:rsidRPr="005F1DF7" w:rsidRDefault="005B6989" w:rsidP="005B6989">
      <w:pPr>
        <w:pStyle w:val="answersimple"/>
      </w:pPr>
      <w:r w:rsidRPr="005F1DF7">
        <w:t>Right before a meal</w:t>
      </w:r>
    </w:p>
    <w:p w:rsidR="005B6989" w:rsidRPr="005F1DF7" w:rsidRDefault="005B6989" w:rsidP="005B6989">
      <w:pPr>
        <w:pStyle w:val="answersimple"/>
      </w:pPr>
      <w:r w:rsidRPr="005F1DF7">
        <w:t>During the meal</w:t>
      </w:r>
    </w:p>
    <w:p w:rsidR="005B6989" w:rsidRPr="005F1DF7" w:rsidRDefault="005B6989" w:rsidP="005B6989">
      <w:pPr>
        <w:pStyle w:val="answersimple"/>
      </w:pPr>
      <w:r w:rsidRPr="005F1DF7">
        <w:t>Right after a meal</w:t>
      </w:r>
    </w:p>
    <w:p w:rsidR="005B6989" w:rsidRPr="005F1DF7" w:rsidRDefault="005B6989" w:rsidP="005B6989">
      <w:pPr>
        <w:pStyle w:val="answersimple"/>
      </w:pPr>
      <w:r w:rsidRPr="005F1DF7">
        <w:t>Two hours or more after a meal</w:t>
      </w:r>
    </w:p>
    <w:p w:rsidR="005B6989" w:rsidRPr="005F1DF7" w:rsidRDefault="005B6989" w:rsidP="005B6989">
      <w:pPr>
        <w:pStyle w:val="answersimple"/>
      </w:pPr>
      <w:r w:rsidRPr="005F1DF7">
        <w:t>Other (</w:t>
      </w:r>
      <w:r w:rsidRPr="005F1DF7">
        <w:rPr>
          <w:i/>
        </w:rPr>
        <w:t>specify</w:t>
      </w:r>
      <w:r w:rsidRPr="005F1DF7">
        <w:t>) _________________________</w:t>
      </w:r>
    </w:p>
    <w:p w:rsidR="005B6989" w:rsidRPr="005F1DF7" w:rsidRDefault="005B6989" w:rsidP="005B6989">
      <w:pPr>
        <w:pStyle w:val="answersimple"/>
      </w:pPr>
      <w:r w:rsidRPr="005F1DF7">
        <w:t>Don’t know/no answer</w:t>
      </w:r>
    </w:p>
    <w:p w:rsidR="008F5894" w:rsidRDefault="008F5894">
      <w:pPr>
        <w:spacing w:after="200" w:line="276" w:lineRule="auto"/>
        <w:rPr>
          <w:b/>
          <w:bCs/>
          <w:iCs/>
          <w:sz w:val="36"/>
          <w:szCs w:val="28"/>
        </w:rPr>
      </w:pPr>
      <w:bookmarkStart w:id="229" w:name="_Toc372895711"/>
      <w:r>
        <w:br w:type="page"/>
      </w:r>
    </w:p>
    <w:p w:rsidR="005B6989" w:rsidRPr="005F1DF7" w:rsidRDefault="005B6989" w:rsidP="005B6989">
      <w:pPr>
        <w:pStyle w:val="appendixhead2"/>
        <w:rPr>
          <w:rFonts w:ascii="Times New Roman" w:hAnsi="Times New Roman"/>
        </w:rPr>
      </w:pPr>
      <w:bookmarkStart w:id="230" w:name="_Toc374979585"/>
      <w:r w:rsidRPr="005F1DF7">
        <w:rPr>
          <w:rFonts w:ascii="Times New Roman" w:hAnsi="Times New Roman"/>
        </w:rPr>
        <w:t>Attitudes</w:t>
      </w:r>
      <w:bookmarkEnd w:id="229"/>
      <w:bookmarkEnd w:id="230"/>
    </w:p>
    <w:p w:rsidR="005B6989" w:rsidRPr="005F1DF7" w:rsidRDefault="005B6989" w:rsidP="005B6989">
      <w:pPr>
        <w:pStyle w:val="Heading3"/>
        <w:rPr>
          <w:rFonts w:ascii="Times New Roman" w:hAnsi="Times New Roman"/>
        </w:rPr>
      </w:pPr>
      <w:bookmarkStart w:id="231" w:name="_Toc372895712"/>
      <w:bookmarkStart w:id="232" w:name="_Toc374979586"/>
      <w:r w:rsidRPr="005F1DF7">
        <w:rPr>
          <w:rFonts w:ascii="Times New Roman" w:hAnsi="Times New Roman"/>
        </w:rPr>
        <w:t>Attitudes towards a health or nutrition-related problem</w:t>
      </w:r>
      <w:bookmarkEnd w:id="231"/>
      <w:bookmarkEnd w:id="232"/>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233" w:name="_Toc372895713"/>
      <w:bookmarkStart w:id="234" w:name="_Toc374979587"/>
      <w:r w:rsidRPr="005F1DF7">
        <w:rPr>
          <w:rStyle w:val="questionpriority1"/>
          <w:rFonts w:ascii="Times New Roman" w:hAnsi="Times New Roman"/>
        </w:rPr>
        <w:t xml:space="preserve">1 </w:t>
      </w:r>
      <w:r w:rsidRPr="005F1DF7">
        <w:rPr>
          <w:rFonts w:ascii="Times New Roman" w:hAnsi="Times New Roman"/>
        </w:rPr>
        <w:t xml:space="preserve"> Iron-deficiency anaemia</w:t>
      </w:r>
      <w:bookmarkEnd w:id="233"/>
      <w:bookmarkEnd w:id="234"/>
    </w:p>
    <w:p w:rsidR="005B6989" w:rsidRPr="005F1DF7" w:rsidRDefault="005B6989" w:rsidP="005B6989">
      <w:pPr>
        <w:pStyle w:val="Heading4"/>
        <w:rPr>
          <w:rFonts w:ascii="Times New Roman" w:hAnsi="Times New Roman"/>
        </w:rPr>
      </w:pPr>
      <w:r w:rsidRPr="005F1DF7">
        <w:rPr>
          <w:rFonts w:ascii="Times New Roman" w:hAnsi="Times New Roman"/>
        </w:rPr>
        <w:t>Perceived susceptibility</w:t>
      </w:r>
    </w:p>
    <w:p w:rsidR="005B6989" w:rsidRPr="005F1DF7" w:rsidRDefault="005B6989" w:rsidP="005B6989">
      <w:pPr>
        <w:pStyle w:val="question"/>
      </w:pPr>
      <w:r w:rsidRPr="005F1DF7">
        <w:t>How likely do you think your child is to be iron-deficient/anaemic?</w:t>
      </w:r>
    </w:p>
    <w:p w:rsidR="005B6989" w:rsidRPr="005F1DF7" w:rsidRDefault="005B6989" w:rsidP="005B6989">
      <w:pPr>
        <w:pStyle w:val="interviewerinstruction"/>
        <w:rPr>
          <w:rFonts w:ascii="Times New Roman" w:hAnsi="Times New Roman"/>
        </w:rPr>
      </w:pPr>
      <w:r w:rsidRPr="005F1DF7">
        <w:rPr>
          <w:rFonts w:ascii="Times New Roman" w:hAnsi="Times New Roman"/>
        </w:rPr>
        <w:t>OR</w:t>
      </w:r>
    </w:p>
    <w:p w:rsidR="005B6989" w:rsidRPr="005F1DF7" w:rsidRDefault="005B6989" w:rsidP="005B6989">
      <w:pPr>
        <w:pStyle w:val="question"/>
      </w:pPr>
      <w:r w:rsidRPr="005F1DF7">
        <w:t>How likely do you think you are to be iron-deficient/anaemic?</w:t>
      </w:r>
    </w:p>
    <w:p w:rsidR="005B6989" w:rsidRPr="005F1DF7" w:rsidRDefault="005B6989" w:rsidP="005B6989">
      <w:pPr>
        <w:pStyle w:val="answersimple"/>
      </w:pPr>
      <w:r w:rsidRPr="005F1DF7">
        <w:t>1. Not likely</w:t>
      </w:r>
    </w:p>
    <w:p w:rsidR="005B6989" w:rsidRPr="005F1DF7" w:rsidRDefault="005B6989" w:rsidP="005B6989">
      <w:pPr>
        <w:pStyle w:val="answersimple"/>
      </w:pPr>
      <w:r w:rsidRPr="005F1DF7">
        <w:t>2. You’re not sure</w:t>
      </w:r>
    </w:p>
    <w:p w:rsidR="005B6989" w:rsidRPr="005F1DF7" w:rsidRDefault="005B6989" w:rsidP="005B6989">
      <w:pPr>
        <w:pStyle w:val="answersimple"/>
      </w:pPr>
      <w:r w:rsidRPr="005F1DF7">
        <w:t>3. Likely</w:t>
      </w:r>
    </w:p>
    <w:p w:rsidR="005B6989" w:rsidRPr="005F1DF7" w:rsidRDefault="005B6989" w:rsidP="005B6989">
      <w:pPr>
        <w:pStyle w:val="interviewerinstruction"/>
        <w:rPr>
          <w:rFonts w:ascii="Times New Roman" w:hAnsi="Times New Roman"/>
        </w:rPr>
      </w:pPr>
      <w:r w:rsidRPr="005F1DF7">
        <w:rPr>
          <w:rFonts w:ascii="Times New Roman" w:hAnsi="Times New Roman"/>
        </w:rPr>
        <w:t>If Not likely:</w:t>
      </w:r>
    </w:p>
    <w:p w:rsidR="005B6989" w:rsidRPr="005F1DF7" w:rsidRDefault="005B6989" w:rsidP="005B6989">
      <w:pPr>
        <w:pStyle w:val="question"/>
      </w:pPr>
      <w:r w:rsidRPr="005F1DF7">
        <w:t>Can you tell me the reason why it is not likely?</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Heading4"/>
        <w:rPr>
          <w:rFonts w:ascii="Times New Roman" w:hAnsi="Times New Roman"/>
        </w:rPr>
      </w:pPr>
      <w:r w:rsidRPr="005F1DF7">
        <w:rPr>
          <w:rFonts w:ascii="Times New Roman" w:hAnsi="Times New Roman"/>
        </w:rPr>
        <w:t>Perceived severity</w:t>
      </w:r>
    </w:p>
    <w:p w:rsidR="005B6989" w:rsidRPr="005F1DF7" w:rsidRDefault="005B6989" w:rsidP="005B6989">
      <w:pPr>
        <w:pStyle w:val="question"/>
      </w:pPr>
      <w:r w:rsidRPr="005F1DF7">
        <w:t xml:space="preserve">How serious do you think </w:t>
      </w:r>
      <w:r w:rsidRPr="005F1DF7">
        <w:rPr>
          <w:szCs w:val="20"/>
        </w:rPr>
        <w:t>iron-deficiency/anaemia is</w:t>
      </w:r>
      <w:r w:rsidRPr="005F1DF7">
        <w:t>?</w:t>
      </w:r>
    </w:p>
    <w:p w:rsidR="005B6989" w:rsidRPr="005F1DF7" w:rsidRDefault="005B6989" w:rsidP="005B6989">
      <w:pPr>
        <w:pStyle w:val="answersimple"/>
      </w:pPr>
      <w:r w:rsidRPr="005F1DF7">
        <w:t>1. Not serious</w:t>
      </w:r>
    </w:p>
    <w:p w:rsidR="005B6989" w:rsidRPr="005F1DF7" w:rsidRDefault="005B6989" w:rsidP="005B6989">
      <w:pPr>
        <w:pStyle w:val="answersimple"/>
      </w:pPr>
      <w:r w:rsidRPr="005F1DF7">
        <w:t>2. You’re not sure</w:t>
      </w:r>
    </w:p>
    <w:p w:rsidR="005B6989" w:rsidRPr="005F1DF7" w:rsidRDefault="005B6989" w:rsidP="005B6989">
      <w:pPr>
        <w:pStyle w:val="answersimple"/>
      </w:pPr>
      <w:r w:rsidRPr="005F1DF7">
        <w:t>3. Serious</w:t>
      </w:r>
    </w:p>
    <w:p w:rsidR="005B6989" w:rsidRPr="005F1DF7" w:rsidRDefault="005B6989" w:rsidP="008F5894">
      <w:pPr>
        <w:pStyle w:val="interviewerinstruction"/>
        <w:ind w:firstLine="397"/>
        <w:rPr>
          <w:rFonts w:ascii="Times New Roman" w:hAnsi="Times New Roman"/>
        </w:rPr>
      </w:pPr>
      <w:r w:rsidRPr="005F1DF7">
        <w:rPr>
          <w:rFonts w:ascii="Times New Roman" w:hAnsi="Times New Roman"/>
        </w:rPr>
        <w:t>If Not Serious:</w:t>
      </w:r>
    </w:p>
    <w:p w:rsidR="005B6989" w:rsidRPr="005F1DF7" w:rsidRDefault="005B6989" w:rsidP="005B6989">
      <w:pPr>
        <w:pStyle w:val="question"/>
      </w:pPr>
      <w:r w:rsidRPr="005F1DF7">
        <w:t>Can you tell me the reason why it is not serious?</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Heading3"/>
        <w:rPr>
          <w:rFonts w:ascii="Times New Roman" w:hAnsi="Times New Roman"/>
        </w:rPr>
      </w:pPr>
      <w:bookmarkStart w:id="235" w:name="_Toc372895714"/>
      <w:bookmarkStart w:id="236" w:name="_Toc374979588"/>
      <w:r w:rsidRPr="005F1DF7">
        <w:rPr>
          <w:rFonts w:ascii="Times New Roman" w:hAnsi="Times New Roman"/>
        </w:rPr>
        <w:t>Attitudes towards an ideal or desired nutrition-related practice</w:t>
      </w:r>
      <w:bookmarkEnd w:id="235"/>
      <w:bookmarkEnd w:id="236"/>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237" w:name="_Toc372895715"/>
      <w:bookmarkStart w:id="238" w:name="_Toc374979589"/>
      <w:r w:rsidRPr="005F1DF7">
        <w:rPr>
          <w:rStyle w:val="questionpriority1"/>
          <w:rFonts w:ascii="Times New Roman" w:hAnsi="Times New Roman"/>
        </w:rPr>
        <w:t xml:space="preserve">1 </w:t>
      </w:r>
      <w:r w:rsidRPr="005F1DF7">
        <w:rPr>
          <w:rFonts w:ascii="Times New Roman" w:hAnsi="Times New Roman"/>
        </w:rPr>
        <w:t xml:space="preserve"> Preparing meals with iron-rich foods</w:t>
      </w:r>
      <w:bookmarkEnd w:id="237"/>
      <w:bookmarkEnd w:id="238"/>
    </w:p>
    <w:p w:rsidR="005B6989" w:rsidRPr="005F1DF7" w:rsidRDefault="005B6989" w:rsidP="005B6989">
      <w:pPr>
        <w:pStyle w:val="Heading4"/>
        <w:rPr>
          <w:rFonts w:ascii="Times New Roman" w:hAnsi="Times New Roman"/>
        </w:rPr>
      </w:pPr>
      <w:r w:rsidRPr="005F1DF7">
        <w:rPr>
          <w:rFonts w:ascii="Times New Roman" w:hAnsi="Times New Roman"/>
        </w:rPr>
        <w:t>Perceived benefits</w:t>
      </w:r>
    </w:p>
    <w:p w:rsidR="005B6989" w:rsidRPr="005F1DF7" w:rsidRDefault="005B6989" w:rsidP="005B6989">
      <w:pPr>
        <w:pStyle w:val="question"/>
      </w:pPr>
      <w:r w:rsidRPr="005F1DF7">
        <w:t>How good do you think it is to prepare meals with iron-rich foods such as beef, chicken or liver?</w:t>
      </w:r>
    </w:p>
    <w:p w:rsidR="005B6989" w:rsidRPr="005F1DF7" w:rsidRDefault="005B6989" w:rsidP="005B6989">
      <w:pPr>
        <w:pStyle w:val="answersimple"/>
      </w:pPr>
      <w:r w:rsidRPr="005F1DF7">
        <w:t xml:space="preserve"> 1. Not good</w:t>
      </w:r>
    </w:p>
    <w:p w:rsidR="005B6989" w:rsidRPr="005F1DF7" w:rsidRDefault="005B6989" w:rsidP="005B6989">
      <w:pPr>
        <w:pStyle w:val="answersimple"/>
      </w:pPr>
      <w:r w:rsidRPr="005F1DF7">
        <w:t>2. You’re not sure</w:t>
      </w:r>
    </w:p>
    <w:p w:rsidR="005B6989" w:rsidRPr="005F1DF7" w:rsidRDefault="005B6989" w:rsidP="005B6989">
      <w:pPr>
        <w:pStyle w:val="answersimple"/>
      </w:pPr>
      <w:r w:rsidRPr="005F1DF7">
        <w:t>3. Good</w:t>
      </w:r>
    </w:p>
    <w:p w:rsidR="005B6989" w:rsidRPr="005F1DF7" w:rsidRDefault="005B6989" w:rsidP="008F5894">
      <w:pPr>
        <w:pStyle w:val="interviewerinstruction"/>
        <w:ind w:firstLine="397"/>
        <w:rPr>
          <w:rFonts w:ascii="Times New Roman" w:hAnsi="Times New Roman"/>
        </w:rPr>
      </w:pPr>
      <w:r w:rsidRPr="005F1DF7">
        <w:rPr>
          <w:rFonts w:ascii="Times New Roman" w:hAnsi="Times New Roman"/>
        </w:rPr>
        <w:t>If Not good:</w:t>
      </w:r>
    </w:p>
    <w:p w:rsidR="005B6989" w:rsidRPr="005F1DF7" w:rsidRDefault="005B6989" w:rsidP="005B6989">
      <w:pPr>
        <w:pStyle w:val="question"/>
      </w:pPr>
      <w:r w:rsidRPr="005F1DF7">
        <w:t>Can you tell me the reasons why it is not good?</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Heading4"/>
        <w:rPr>
          <w:rFonts w:ascii="Times New Roman" w:hAnsi="Times New Roman"/>
        </w:rPr>
      </w:pPr>
      <w:r w:rsidRPr="005F1DF7">
        <w:rPr>
          <w:rFonts w:ascii="Times New Roman" w:hAnsi="Times New Roman"/>
        </w:rPr>
        <w:t>Perceived barriers</w:t>
      </w:r>
    </w:p>
    <w:p w:rsidR="005B6989" w:rsidRPr="005F1DF7" w:rsidRDefault="005B6989" w:rsidP="005B6989">
      <w:pPr>
        <w:pStyle w:val="question"/>
      </w:pPr>
      <w:r w:rsidRPr="005F1DF7">
        <w:t>How difficult is it for you to prepare meals with iron-rich foods?</w:t>
      </w:r>
    </w:p>
    <w:p w:rsidR="005B6989" w:rsidRPr="005F1DF7" w:rsidRDefault="005B6989" w:rsidP="005B6989">
      <w:pPr>
        <w:pStyle w:val="answersimple"/>
      </w:pPr>
      <w:r w:rsidRPr="005F1DF7">
        <w:t>1. Not difficult</w:t>
      </w:r>
    </w:p>
    <w:p w:rsidR="005B6989" w:rsidRPr="005F1DF7" w:rsidRDefault="005B6989" w:rsidP="005B6989">
      <w:pPr>
        <w:pStyle w:val="answersimple"/>
      </w:pPr>
      <w:r w:rsidRPr="005F1DF7">
        <w:t>2. So-so</w:t>
      </w:r>
    </w:p>
    <w:p w:rsidR="005B6989" w:rsidRPr="005F1DF7" w:rsidRDefault="005B6989" w:rsidP="005B6989">
      <w:pPr>
        <w:pStyle w:val="answersimple"/>
      </w:pPr>
      <w:r w:rsidRPr="005F1DF7">
        <w:t>3. Difficult</w:t>
      </w:r>
    </w:p>
    <w:p w:rsidR="005B6989" w:rsidRPr="005F1DF7" w:rsidRDefault="005B6989" w:rsidP="008F5894">
      <w:pPr>
        <w:pStyle w:val="interviewerinstruction"/>
        <w:ind w:firstLine="397"/>
        <w:rPr>
          <w:rFonts w:ascii="Times New Roman" w:hAnsi="Times New Roman"/>
        </w:rPr>
      </w:pPr>
      <w:r w:rsidRPr="005F1DF7">
        <w:rPr>
          <w:rFonts w:ascii="Times New Roman" w:hAnsi="Times New Roman"/>
        </w:rPr>
        <w:t>If Difficult:</w:t>
      </w:r>
    </w:p>
    <w:p w:rsidR="005B6989" w:rsidRPr="005F1DF7" w:rsidRDefault="005B6989" w:rsidP="005B6989">
      <w:pPr>
        <w:pStyle w:val="question"/>
      </w:pPr>
      <w:r w:rsidRPr="005F1DF7">
        <w:t>Can you tell me the reasons why it is difficult?</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8F5894" w:rsidRDefault="008F5894">
      <w:pPr>
        <w:spacing w:after="200" w:line="276" w:lineRule="auto"/>
        <w:rPr>
          <w:b/>
          <w:bCs/>
          <w:sz w:val="28"/>
          <w:szCs w:val="28"/>
        </w:rPr>
      </w:pPr>
      <w:r>
        <w:br w:type="page"/>
      </w:r>
    </w:p>
    <w:p w:rsidR="005B6989" w:rsidRPr="005F1DF7" w:rsidRDefault="005B6989" w:rsidP="005B6989">
      <w:pPr>
        <w:pStyle w:val="Heading4"/>
        <w:rPr>
          <w:rFonts w:ascii="Times New Roman" w:hAnsi="Times New Roman"/>
        </w:rPr>
      </w:pPr>
      <w:r w:rsidRPr="005F1DF7">
        <w:rPr>
          <w:rFonts w:ascii="Times New Roman" w:hAnsi="Times New Roman"/>
        </w:rPr>
        <w:t>Self-confidence</w:t>
      </w:r>
    </w:p>
    <w:p w:rsidR="005B6989" w:rsidRPr="005F1DF7" w:rsidRDefault="005B6989" w:rsidP="005B6989">
      <w:pPr>
        <w:pStyle w:val="question"/>
      </w:pPr>
      <w:r w:rsidRPr="005F1DF7">
        <w:t>How confident do you feel in preparing meals with iron-rich foods?</w:t>
      </w:r>
    </w:p>
    <w:p w:rsidR="005B6989" w:rsidRPr="005F1DF7" w:rsidRDefault="005B6989" w:rsidP="005B6989">
      <w:pPr>
        <w:pStyle w:val="answersimple"/>
      </w:pPr>
      <w:r w:rsidRPr="005F1DF7">
        <w:t>1. Not confident</w:t>
      </w:r>
    </w:p>
    <w:p w:rsidR="005B6989" w:rsidRPr="005F1DF7" w:rsidRDefault="005B6989" w:rsidP="005B6989">
      <w:pPr>
        <w:pStyle w:val="answersimple"/>
      </w:pPr>
      <w:r w:rsidRPr="005F1DF7">
        <w:t>2. Ok/so-so</w:t>
      </w:r>
    </w:p>
    <w:p w:rsidR="005B6989" w:rsidRPr="005F1DF7" w:rsidRDefault="005B6989" w:rsidP="005B6989">
      <w:pPr>
        <w:pStyle w:val="answersimple"/>
      </w:pPr>
      <w:r w:rsidRPr="005F1DF7">
        <w:t>3. Confident</w:t>
      </w:r>
    </w:p>
    <w:p w:rsidR="005B6989" w:rsidRPr="005F1DF7" w:rsidRDefault="005B6989" w:rsidP="008F5894">
      <w:pPr>
        <w:pStyle w:val="interviewerinstruction"/>
        <w:ind w:firstLine="397"/>
        <w:rPr>
          <w:rFonts w:ascii="Times New Roman" w:hAnsi="Times New Roman"/>
        </w:rPr>
      </w:pPr>
      <w:r w:rsidRPr="005F1DF7">
        <w:rPr>
          <w:rFonts w:ascii="Times New Roman" w:hAnsi="Times New Roman"/>
        </w:rPr>
        <w:t>If Not confident:</w:t>
      </w:r>
    </w:p>
    <w:p w:rsidR="005B6989" w:rsidRPr="005F1DF7" w:rsidRDefault="005B6989" w:rsidP="005B6989">
      <w:pPr>
        <w:pStyle w:val="question"/>
      </w:pPr>
      <w:r w:rsidRPr="005F1DF7">
        <w:t>Can you tell me the reasons why you do not feel confident?</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Heading3"/>
        <w:rPr>
          <w:rFonts w:ascii="Times New Roman" w:hAnsi="Times New Roman"/>
        </w:rPr>
      </w:pPr>
      <w:bookmarkStart w:id="239" w:name="_Toc372895716"/>
      <w:bookmarkStart w:id="240" w:name="_Toc374979590"/>
      <w:r w:rsidRPr="005F1DF7">
        <w:rPr>
          <w:rFonts w:ascii="Times New Roman" w:hAnsi="Times New Roman"/>
        </w:rPr>
        <w:t>Attitudes towards food preference</w:t>
      </w:r>
      <w:bookmarkEnd w:id="239"/>
      <w:bookmarkEnd w:id="240"/>
    </w:p>
    <w:p w:rsidR="005B6989" w:rsidRPr="005F1DF7" w:rsidRDefault="005B6989" w:rsidP="005B6989">
      <w:pPr>
        <w:pStyle w:val="questionhead"/>
        <w:rPr>
          <w:rFonts w:ascii="Times New Roman" w:hAnsi="Times New Roman"/>
        </w:rPr>
      </w:pPr>
      <w:bookmarkStart w:id="241" w:name="_Toc372895717"/>
      <w:bookmarkStart w:id="242" w:name="_Toc374979591"/>
      <w:r w:rsidRPr="005F1DF7">
        <w:rPr>
          <w:rStyle w:val="questionpriority3"/>
          <w:rFonts w:ascii="Times New Roman" w:hAnsi="Times New Roman"/>
        </w:rPr>
        <w:t xml:space="preserve">3 </w:t>
      </w:r>
      <w:r w:rsidRPr="005F1DF7">
        <w:rPr>
          <w:rFonts w:ascii="Times New Roman" w:hAnsi="Times New Roman"/>
        </w:rPr>
        <w:t xml:space="preserve"> Food preferences</w:t>
      </w:r>
      <w:bookmarkEnd w:id="241"/>
      <w:bookmarkEnd w:id="242"/>
    </w:p>
    <w:p w:rsidR="005B6989" w:rsidRPr="005F1DF7" w:rsidRDefault="005B6989" w:rsidP="005B6989">
      <w:pPr>
        <w:pStyle w:val="question"/>
      </w:pPr>
      <w:r w:rsidRPr="005F1DF7">
        <w:t>How much do you like the taste of [</w:t>
      </w:r>
      <w:r w:rsidRPr="005F1DF7">
        <w:rPr>
          <w:rStyle w:val="adaptationinstructionChar"/>
          <w:rFonts w:ascii="Times New Roman" w:hAnsi="Times New Roman"/>
        </w:rPr>
        <w:t>iron-rich food item or meal</w:t>
      </w:r>
      <w:r w:rsidRPr="005F1DF7">
        <w:t>]?</w:t>
      </w:r>
    </w:p>
    <w:p w:rsidR="005B6989" w:rsidRPr="005F1DF7" w:rsidRDefault="005B6989" w:rsidP="005B6989">
      <w:pPr>
        <w:pStyle w:val="answersimple"/>
      </w:pPr>
      <w:r w:rsidRPr="005F1DF7">
        <w:t>1. Dislike</w:t>
      </w:r>
    </w:p>
    <w:p w:rsidR="005B6989" w:rsidRPr="005F1DF7" w:rsidRDefault="005B6989" w:rsidP="005B6989">
      <w:pPr>
        <w:pStyle w:val="answersimple"/>
      </w:pPr>
      <w:r w:rsidRPr="005F1DF7">
        <w:t>2. You’re not sure</w:t>
      </w:r>
    </w:p>
    <w:p w:rsidR="005B6989" w:rsidRPr="005F1DF7" w:rsidRDefault="005B6989" w:rsidP="005B6989">
      <w:pPr>
        <w:pStyle w:val="answersimple"/>
      </w:pPr>
      <w:r w:rsidRPr="005F1DF7">
        <w:t>3. Like</w:t>
      </w:r>
    </w:p>
    <w:p w:rsidR="005B6989" w:rsidRPr="005F1DF7" w:rsidRDefault="005B6989" w:rsidP="005B6989"/>
    <w:p w:rsidR="005B6989" w:rsidRPr="005F1DF7" w:rsidRDefault="005B6989" w:rsidP="005B6989">
      <w:pPr>
        <w:sectPr w:rsidR="005B6989" w:rsidRPr="005F1DF7" w:rsidSect="005F1DF7">
          <w:pgSz w:w="12240" w:h="15840"/>
          <w:pgMar w:top="851" w:right="1077" w:bottom="851" w:left="1077" w:header="708" w:footer="708" w:gutter="0"/>
          <w:cols w:space="708"/>
          <w:docGrid w:linePitch="360"/>
        </w:sectPr>
      </w:pPr>
    </w:p>
    <w:p w:rsidR="005B6989" w:rsidRPr="005F1DF7" w:rsidRDefault="005B6989" w:rsidP="005B6989">
      <w:pPr>
        <w:pStyle w:val="appendixhead1"/>
        <w:rPr>
          <w:rFonts w:ascii="Times New Roman" w:hAnsi="Times New Roman"/>
        </w:rPr>
      </w:pPr>
      <w:bookmarkStart w:id="243" w:name="_Toc372895718"/>
      <w:bookmarkStart w:id="244" w:name="_Toc374979592"/>
      <w:r w:rsidRPr="005F1DF7">
        <w:rPr>
          <w:rFonts w:ascii="Times New Roman" w:hAnsi="Times New Roman"/>
        </w:rPr>
        <w:t>Module 7: Vitamin A deficiency</w:t>
      </w:r>
      <w:bookmarkEnd w:id="243"/>
      <w:bookmarkEnd w:id="244"/>
    </w:p>
    <w:p w:rsidR="005B6989" w:rsidRPr="005F1DF7" w:rsidRDefault="005B6989" w:rsidP="005B6989">
      <w:pPr>
        <w:pStyle w:val="interviewerinstruction"/>
        <w:rPr>
          <w:rFonts w:ascii="Times New Roman" w:hAnsi="Times New Roman"/>
        </w:rPr>
      </w:pPr>
      <w:r w:rsidRPr="005F1DF7">
        <w:rPr>
          <w:rFonts w:ascii="Times New Roman" w:hAnsi="Times New Roman"/>
        </w:rPr>
        <w:t>Explain to the participant:</w:t>
      </w:r>
    </w:p>
    <w:p w:rsidR="005B6989" w:rsidRPr="005F1DF7" w:rsidRDefault="005B6989" w:rsidP="005B6989">
      <w:r w:rsidRPr="005F1DF7">
        <w:t>I am going to ask you some questions about vitamin A and food rich in vitamin A. Please let me know if you need me to clarify any of my questions. Feel free to ask any question you may have.</w:t>
      </w:r>
    </w:p>
    <w:p w:rsidR="005B6989" w:rsidRPr="005F1DF7" w:rsidRDefault="005B6989" w:rsidP="005B6989">
      <w:pPr>
        <w:pStyle w:val="appendixhead2"/>
        <w:rPr>
          <w:rFonts w:ascii="Times New Roman" w:hAnsi="Times New Roman"/>
        </w:rPr>
      </w:pPr>
      <w:bookmarkStart w:id="245" w:name="_Toc372895719"/>
      <w:bookmarkStart w:id="246" w:name="_Toc374979593"/>
      <w:r w:rsidRPr="005F1DF7">
        <w:rPr>
          <w:rFonts w:ascii="Times New Roman" w:hAnsi="Times New Roman"/>
        </w:rPr>
        <w:t>Knowledge</w:t>
      </w:r>
      <w:bookmarkEnd w:id="245"/>
      <w:bookmarkEnd w:id="246"/>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247" w:name="_Toc372895720"/>
      <w:bookmarkStart w:id="248" w:name="_Toc374979594"/>
      <w:r w:rsidRPr="005F1DF7">
        <w:rPr>
          <w:rStyle w:val="questionpriority1"/>
          <w:rFonts w:ascii="Times New Roman" w:hAnsi="Times New Roman"/>
        </w:rPr>
        <w:t xml:space="preserve">1 </w:t>
      </w:r>
      <w:r w:rsidRPr="005F1DF7">
        <w:rPr>
          <w:rFonts w:ascii="Times New Roman" w:hAnsi="Times New Roman"/>
        </w:rPr>
        <w:t xml:space="preserve"> Question K.1: Signs of vitamin A deficiency</w:t>
      </w:r>
      <w:bookmarkEnd w:id="247"/>
      <w:bookmarkEnd w:id="248"/>
    </w:p>
    <w:p w:rsidR="005B6989" w:rsidRPr="005F1DF7" w:rsidRDefault="005B6989" w:rsidP="005B6989">
      <w:pPr>
        <w:pStyle w:val="question"/>
      </w:pPr>
      <w:r w:rsidRPr="005F1DF7">
        <w:t>Have you heard about vitamin A deficiency or lack of vitamin A?</w:t>
      </w:r>
    </w:p>
    <w:p w:rsidR="005B6989" w:rsidRPr="005F1DF7" w:rsidRDefault="005B6989" w:rsidP="005B6989">
      <w:pPr>
        <w:pStyle w:val="answersimple"/>
      </w:pPr>
      <w:r w:rsidRPr="005F1DF7">
        <w:t>Yes</w:t>
      </w:r>
    </w:p>
    <w:p w:rsidR="005B6989" w:rsidRPr="005F1DF7" w:rsidRDefault="005B6989" w:rsidP="005B6989">
      <w:pPr>
        <w:pStyle w:val="answersimple"/>
      </w:pPr>
      <w:r w:rsidRPr="005F1DF7">
        <w:t>No</w:t>
      </w:r>
    </w:p>
    <w:p w:rsidR="005B6989" w:rsidRPr="005F1DF7" w:rsidRDefault="005B6989" w:rsidP="005B6989">
      <w:pPr>
        <w:pStyle w:val="answersimple"/>
      </w:pPr>
      <w:r w:rsidRPr="005F1DF7">
        <w:t>Don’t know/no answer</w:t>
      </w:r>
    </w:p>
    <w:p w:rsidR="005B6989" w:rsidRPr="005F1DF7" w:rsidRDefault="005B6989" w:rsidP="00616D17">
      <w:pPr>
        <w:pStyle w:val="interviewerinstruction"/>
        <w:ind w:firstLine="397"/>
        <w:rPr>
          <w:rFonts w:ascii="Times New Roman" w:hAnsi="Times New Roman"/>
        </w:rPr>
      </w:pPr>
      <w:r w:rsidRPr="005F1DF7">
        <w:rPr>
          <w:rFonts w:ascii="Times New Roman" w:hAnsi="Times New Roman"/>
        </w:rPr>
        <w:t>If Yes:</w:t>
      </w:r>
    </w:p>
    <w:p w:rsidR="005B6989" w:rsidRPr="005F1DF7" w:rsidRDefault="005B6989" w:rsidP="005B6989">
      <w:pPr>
        <w:pStyle w:val="question"/>
      </w:pPr>
      <w:r w:rsidRPr="005F1DF7">
        <w:t>Can you tell me how you can recognize someone who lacks vitamin A in his or her body?</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Weakness/feels less energetic</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Be more likely to become sick (less immunity to infections)</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Eye problems: night blindness (inability to see at dusk and in dim light), dry eyes, corneal damage, blindness</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5B6989" w:rsidRPr="005F1DF7" w:rsidRDefault="005B6989" w:rsidP="005B6989">
      <w:pPr>
        <w:pStyle w:val="analysisboxtext"/>
      </w:pPr>
    </w:p>
    <w:p w:rsidR="005B6989" w:rsidRPr="005F1DF7" w:rsidRDefault="005B6989" w:rsidP="005B6989">
      <w:pPr>
        <w:pStyle w:val="analysisboxtext"/>
      </w:pPr>
      <w:r w:rsidRPr="005F1DF7">
        <w:t>Number of correct responses</w:t>
      </w:r>
      <w:r w:rsidRPr="005F1DF7">
        <w:tab/>
        <w:t>__</w:t>
      </w:r>
    </w:p>
    <w:p w:rsidR="008F5894" w:rsidRDefault="008F5894">
      <w:pPr>
        <w:spacing w:after="200" w:line="276" w:lineRule="auto"/>
        <w:rPr>
          <w:rStyle w:val="questionpriority2"/>
          <w:b/>
          <w:bCs/>
          <w:sz w:val="28"/>
          <w:szCs w:val="26"/>
          <w:lang w:eastAsia="en-GB"/>
        </w:rPr>
      </w:pPr>
      <w:r>
        <w:rPr>
          <w:rStyle w:val="questionpriority2"/>
        </w:rPr>
        <w:br w:type="page"/>
      </w:r>
    </w:p>
    <w:p w:rsidR="005B6989" w:rsidRPr="005F1DF7" w:rsidRDefault="005B6989" w:rsidP="005B6989">
      <w:pPr>
        <w:pStyle w:val="questionhead"/>
        <w:rPr>
          <w:rFonts w:ascii="Times New Roman" w:hAnsi="Times New Roman"/>
        </w:rPr>
      </w:pPr>
      <w:r w:rsidRPr="005F1DF7">
        <w:rPr>
          <w:rStyle w:val="questionpriority2"/>
          <w:rFonts w:ascii="Times New Roman" w:hAnsi="Times New Roman"/>
        </w:rPr>
        <w:t xml:space="preserve"> </w:t>
      </w:r>
      <w:bookmarkStart w:id="249" w:name="_Toc372895721"/>
      <w:bookmarkStart w:id="250" w:name="_Toc374979595"/>
      <w:r w:rsidRPr="005F1DF7">
        <w:rPr>
          <w:rStyle w:val="questionpriority2"/>
          <w:rFonts w:ascii="Times New Roman" w:hAnsi="Times New Roman"/>
        </w:rPr>
        <w:t xml:space="preserve">2 </w:t>
      </w:r>
      <w:r w:rsidRPr="005F1DF7">
        <w:rPr>
          <w:rFonts w:ascii="Times New Roman" w:hAnsi="Times New Roman"/>
        </w:rPr>
        <w:t xml:space="preserve"> Question K.2: Causes of vitamin A deficiency</w:t>
      </w:r>
      <w:bookmarkEnd w:id="249"/>
      <w:bookmarkEnd w:id="250"/>
    </w:p>
    <w:p w:rsidR="005B6989" w:rsidRPr="005F1DF7" w:rsidRDefault="005B6989" w:rsidP="005B6989">
      <w:pPr>
        <w:pStyle w:val="question"/>
      </w:pPr>
      <w:r w:rsidRPr="005F1DF7">
        <w:t>What causes a lack of vitamin A in the body?</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Poor variety of foods</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Eat too little food/not eat much (poor intake)</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5B6989" w:rsidRPr="005F1DF7" w:rsidRDefault="005B6989" w:rsidP="005B6989">
      <w:pPr>
        <w:pStyle w:val="analysisboxtext"/>
      </w:pPr>
    </w:p>
    <w:p w:rsidR="005B6989" w:rsidRPr="005F1DF7" w:rsidRDefault="005B6989" w:rsidP="005B6989">
      <w:pPr>
        <w:pStyle w:val="analysisboxtext"/>
      </w:pPr>
      <w:r w:rsidRPr="005F1DF7">
        <w:t>Number of correct responses</w:t>
      </w:r>
      <w:r w:rsidRPr="005F1DF7">
        <w:tab/>
        <w:t>__</w:t>
      </w:r>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251" w:name="_Toc372895722"/>
      <w:bookmarkStart w:id="252" w:name="_Toc374979596"/>
      <w:r w:rsidRPr="005F1DF7">
        <w:rPr>
          <w:rStyle w:val="questionpriority1"/>
          <w:rFonts w:ascii="Times New Roman" w:hAnsi="Times New Roman"/>
        </w:rPr>
        <w:t xml:space="preserve">1 </w:t>
      </w:r>
      <w:r w:rsidRPr="005F1DF7">
        <w:rPr>
          <w:rFonts w:ascii="Times New Roman" w:hAnsi="Times New Roman"/>
        </w:rPr>
        <w:t xml:space="preserve"> Question K.3: Prevention of vitamin A deficiency</w:t>
      </w:r>
      <w:bookmarkEnd w:id="251"/>
      <w:bookmarkEnd w:id="252"/>
    </w:p>
    <w:p w:rsidR="005B6989" w:rsidRPr="005F1DF7" w:rsidRDefault="005B6989" w:rsidP="005B6989">
      <w:pPr>
        <w:pStyle w:val="question"/>
      </w:pPr>
      <w:r w:rsidRPr="005F1DF7">
        <w:t>How can one prevent a lack of vitamin A in the body?</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Eat/feed vitamin-A-rich foods – having/giving a diet rich in vitamin A</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Eat/feed foods fortified with vitamin A</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Give vitamin A supplements/sprinkles</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5B6989" w:rsidRPr="005F1DF7" w:rsidRDefault="005B6989" w:rsidP="005B6989">
      <w:pPr>
        <w:pStyle w:val="analysisboxtext"/>
      </w:pPr>
    </w:p>
    <w:p w:rsidR="005B6989" w:rsidRPr="005F1DF7" w:rsidRDefault="005B6989" w:rsidP="005B6989">
      <w:pPr>
        <w:pStyle w:val="analysisboxtext"/>
      </w:pPr>
      <w:r w:rsidRPr="005F1DF7">
        <w:t>Number of correct responses</w:t>
      </w:r>
      <w:r w:rsidRPr="005F1DF7">
        <w:tab/>
        <w:t>__</w:t>
      </w:r>
    </w:p>
    <w:p w:rsidR="008F5894" w:rsidRDefault="008F5894">
      <w:pPr>
        <w:spacing w:after="200" w:line="276" w:lineRule="auto"/>
        <w:rPr>
          <w:rStyle w:val="questionpriority1"/>
          <w:b/>
          <w:bCs/>
          <w:sz w:val="28"/>
          <w:szCs w:val="26"/>
          <w:lang w:eastAsia="en-GB"/>
        </w:rPr>
      </w:pPr>
      <w:r>
        <w:rPr>
          <w:rStyle w:val="questionpriority1"/>
        </w:rPr>
        <w:br w:type="page"/>
      </w:r>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253" w:name="_Toc372895723"/>
      <w:bookmarkStart w:id="254" w:name="_Toc374979597"/>
      <w:r w:rsidRPr="005F1DF7">
        <w:rPr>
          <w:rStyle w:val="questionpriority1"/>
          <w:rFonts w:ascii="Times New Roman" w:hAnsi="Times New Roman"/>
        </w:rPr>
        <w:t xml:space="preserve">1 </w:t>
      </w:r>
      <w:r w:rsidRPr="005F1DF7">
        <w:rPr>
          <w:rFonts w:ascii="Times New Roman" w:hAnsi="Times New Roman"/>
        </w:rPr>
        <w:t xml:space="preserve"> Question K.4: Food sources of vitamin A</w:t>
      </w:r>
      <w:r w:rsidR="00EB4A5C">
        <w:fldChar w:fldCharType="begin"/>
      </w:r>
      <w:r w:rsidR="00EB4A5C">
        <w:instrText xml:space="preserve"> NOTEREF _Ref371096421 \h  \* MERGEFORMAT </w:instrText>
      </w:r>
      <w:r w:rsidR="00EB4A5C">
        <w:fldChar w:fldCharType="separate"/>
      </w:r>
      <w:r w:rsidR="00BA4EE1" w:rsidRPr="00BA4EE1">
        <w:t>3</w:t>
      </w:r>
      <w:bookmarkEnd w:id="253"/>
      <w:bookmarkEnd w:id="254"/>
      <w:r w:rsidR="00EB4A5C">
        <w:fldChar w:fldCharType="end"/>
      </w:r>
    </w:p>
    <w:p w:rsidR="005B6989" w:rsidRPr="005F1DF7" w:rsidRDefault="005B6989" w:rsidP="005B6989">
      <w:pPr>
        <w:pStyle w:val="question"/>
      </w:pPr>
      <w:r w:rsidRPr="005F1DF7">
        <w:t>Can you list examples of foods rich in vitamin A?</w:t>
      </w:r>
    </w:p>
    <w:p w:rsidR="005B6989" w:rsidRPr="005F1DF7" w:rsidRDefault="005B6989" w:rsidP="005B6989">
      <w:pPr>
        <w:pStyle w:val="question"/>
      </w:pPr>
      <w:r w:rsidRPr="005F1DF7">
        <w:rPr>
          <w:rStyle w:val="interviewerinstructionChar"/>
          <w:rFonts w:ascii="Times New Roman" w:hAnsi="Times New Roman"/>
        </w:rPr>
        <w:t>Probe if necessary:</w:t>
      </w:r>
    </w:p>
    <w:p w:rsidR="005B6989" w:rsidRPr="005F1DF7" w:rsidRDefault="005B6989" w:rsidP="005B6989">
      <w:pPr>
        <w:pStyle w:val="question"/>
      </w:pPr>
      <w:r w:rsidRPr="005F1DF7">
        <w:t>Do you know of any animal-source foods, vegetables or fruits that are rich in vitamin A?</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responsecategoryhead"/>
        <w:rPr>
          <w:rFonts w:ascii="Times New Roman" w:hAnsi="Times New Roman"/>
        </w:rPr>
      </w:pPr>
      <w:r w:rsidRPr="005F1DF7">
        <w:rPr>
          <w:rFonts w:ascii="Times New Roman" w:hAnsi="Times New Roman"/>
        </w:rPr>
        <w:t>Animal-source foods</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Liv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Kidney</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Heart</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Egg yolks/egg from chicken, duck, guinea fowl or other bird</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Milk, cheese, yogurt or other dairy product</w:t>
      </w:r>
    </w:p>
    <w:p w:rsidR="005B6989" w:rsidRPr="005F1DF7" w:rsidRDefault="005B6989" w:rsidP="005B6989">
      <w:pPr>
        <w:pStyle w:val="responsecategoryhead"/>
        <w:rPr>
          <w:rFonts w:ascii="Times New Roman" w:hAnsi="Times New Roman"/>
        </w:rPr>
      </w:pPr>
      <w:r w:rsidRPr="005F1DF7">
        <w:rPr>
          <w:rFonts w:ascii="Times New Roman" w:hAnsi="Times New Roman"/>
        </w:rPr>
        <w:t>Orange-coloured vegetables</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range sweet potato</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Carrot</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Pumpkin</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Squash</w:t>
      </w:r>
    </w:p>
    <w:p w:rsidR="005B6989" w:rsidRPr="005F1DF7" w:rsidRDefault="005B6989" w:rsidP="005B6989">
      <w:pPr>
        <w:pStyle w:val="adaptationinstruction"/>
        <w:rPr>
          <w:rFonts w:ascii="Times New Roman" w:hAnsi="Times New Roman"/>
        </w:rPr>
      </w:pPr>
      <w:r w:rsidRPr="005F1DF7">
        <w:rPr>
          <w:rFonts w:ascii="Times New Roman" w:hAnsi="Times New Roman"/>
        </w:rPr>
        <w:t>[Add other locally available vitamin-A-rich vegetables (e.g. red sweet pepper).]</w:t>
      </w:r>
    </w:p>
    <w:p w:rsidR="005B6989" w:rsidRPr="005F1DF7" w:rsidRDefault="005B6989" w:rsidP="005B6989">
      <w:pPr>
        <w:pStyle w:val="responsecategoryhead"/>
        <w:rPr>
          <w:rFonts w:ascii="Times New Roman" w:hAnsi="Times New Roman"/>
        </w:rPr>
      </w:pPr>
      <w:r w:rsidRPr="005F1DF7">
        <w:rPr>
          <w:rFonts w:ascii="Times New Roman" w:hAnsi="Times New Roman"/>
        </w:rPr>
        <w:t>Green vegetables</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Amaranths, spinach, cassava leaves, kale and other green leafy vegetables</w:t>
      </w:r>
    </w:p>
    <w:p w:rsidR="005B6989" w:rsidRPr="005F1DF7" w:rsidRDefault="005B6989" w:rsidP="005B6989">
      <w:pPr>
        <w:pStyle w:val="adaptationinstruction"/>
        <w:rPr>
          <w:rFonts w:ascii="Times New Roman" w:hAnsi="Times New Roman"/>
        </w:rPr>
      </w:pPr>
      <w:r w:rsidRPr="005F1DF7">
        <w:rPr>
          <w:rFonts w:ascii="Times New Roman" w:hAnsi="Times New Roman"/>
        </w:rPr>
        <w:t>[Add locally available vitamin-A-rich leaves.]</w:t>
      </w:r>
    </w:p>
    <w:p w:rsidR="005B6989" w:rsidRPr="005F1DF7" w:rsidRDefault="005B6989" w:rsidP="005B6989">
      <w:pPr>
        <w:pStyle w:val="responsecategoryhead"/>
        <w:rPr>
          <w:rFonts w:ascii="Times New Roman" w:hAnsi="Times New Roman"/>
        </w:rPr>
      </w:pPr>
      <w:r w:rsidRPr="005F1DF7">
        <w:rPr>
          <w:rFonts w:ascii="Times New Roman" w:hAnsi="Times New Roman"/>
        </w:rPr>
        <w:t>Fruits (orange- or yellow-coloured non-citrus fruits)</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Ripe mango</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Ripe papaya</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Cantaloupe</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Apricot</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ried peach</w:t>
      </w:r>
    </w:p>
    <w:p w:rsidR="005B6989" w:rsidRPr="005F1DF7" w:rsidRDefault="005B6989" w:rsidP="005B6989">
      <w:pPr>
        <w:pStyle w:val="adaptationinstruction"/>
        <w:rPr>
          <w:rFonts w:ascii="Times New Roman" w:hAnsi="Times New Roman"/>
        </w:rPr>
      </w:pPr>
      <w:r w:rsidRPr="005F1DF7">
        <w:rPr>
          <w:rFonts w:ascii="Times New Roman" w:hAnsi="Times New Roman"/>
        </w:rPr>
        <w:t>[Add other locally available vitamin-A-rich fruits.]</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Red palm oil</w:t>
      </w:r>
    </w:p>
    <w:p w:rsidR="005B6989" w:rsidRPr="005F1DF7" w:rsidRDefault="005B6989" w:rsidP="005B6989">
      <w:pPr>
        <w:pStyle w:val="adaptationinstruction"/>
        <w:rPr>
          <w:rFonts w:ascii="Times New Roman" w:hAnsi="Times New Roman"/>
        </w:rPr>
      </w:pPr>
      <w:r w:rsidRPr="005F1DF7">
        <w:rPr>
          <w:rFonts w:ascii="Times New Roman" w:hAnsi="Times New Roman"/>
        </w:rPr>
        <w:t>[Add other locally available vitamin-A-rich foods.]</w:t>
      </w:r>
    </w:p>
    <w:p w:rsidR="005B6989" w:rsidRPr="005F1DF7" w:rsidRDefault="005B6989" w:rsidP="005B6989">
      <w:pPr>
        <w:pStyle w:val="responsecategoryhead"/>
        <w:rPr>
          <w:rFonts w:ascii="Times New Roman" w:hAnsi="Times New Roman"/>
        </w:rPr>
      </w:pPr>
      <w:r w:rsidRPr="005F1DF7">
        <w:rPr>
          <w:rFonts w:ascii="Times New Roman" w:hAnsi="Times New Roman"/>
        </w:rPr>
        <w:t>Foods fortified with vitamin A</w:t>
      </w:r>
    </w:p>
    <w:p w:rsidR="005B6989" w:rsidRPr="005F1DF7" w:rsidRDefault="005B6989" w:rsidP="005B6989">
      <w:pPr>
        <w:pStyle w:val="adaptationinstruction"/>
        <w:rPr>
          <w:rFonts w:ascii="Times New Roman" w:hAnsi="Times New Roman"/>
        </w:rPr>
      </w:pPr>
      <w:r w:rsidRPr="005F1DF7">
        <w:rPr>
          <w:rFonts w:ascii="Times New Roman" w:hAnsi="Times New Roman"/>
        </w:rPr>
        <w:t>[Add locally available foods fortified with vitamin A (for example, oils, fats and sugar).]</w:t>
      </w:r>
    </w:p>
    <w:p w:rsidR="005B6989" w:rsidRPr="005F1DF7" w:rsidRDefault="005B6989" w:rsidP="005B6989">
      <w:pPr>
        <w:pStyle w:val="responsecategoryhead"/>
        <w:rPr>
          <w:rFonts w:ascii="Times New Roman" w:hAnsi="Times New Roman"/>
        </w:rPr>
      </w:pPr>
      <w:r w:rsidRPr="005F1DF7">
        <w:rPr>
          <w:rFonts w:ascii="Times New Roman" w:hAnsi="Times New Roman"/>
        </w:rPr>
        <w:t>Other foods</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Breastmilk (for infants 0–6 months)</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5B6989" w:rsidRPr="005F1DF7" w:rsidRDefault="005B6989" w:rsidP="005B6989">
      <w:pPr>
        <w:pStyle w:val="analysisboxtext"/>
      </w:pPr>
    </w:p>
    <w:p w:rsidR="005B6989" w:rsidRPr="005F1DF7" w:rsidRDefault="005B6989" w:rsidP="005B6989">
      <w:pPr>
        <w:pStyle w:val="analysisboxtext"/>
      </w:pPr>
      <w:r w:rsidRPr="005F1DF7">
        <w:t>Number of correct responses</w:t>
      </w:r>
      <w:r w:rsidRPr="005F1DF7">
        <w:tab/>
        <w:t>__</w:t>
      </w:r>
    </w:p>
    <w:p w:rsidR="005B6989" w:rsidRPr="005F1DF7" w:rsidRDefault="005B6989" w:rsidP="005B6989"/>
    <w:p w:rsidR="005B6989" w:rsidRPr="005F1DF7" w:rsidRDefault="005B6989" w:rsidP="005B6989">
      <w:pPr>
        <w:pStyle w:val="appendixhead2"/>
        <w:rPr>
          <w:rFonts w:ascii="Times New Roman" w:hAnsi="Times New Roman"/>
        </w:rPr>
      </w:pPr>
      <w:bookmarkStart w:id="255" w:name="_Toc372895724"/>
      <w:bookmarkStart w:id="256" w:name="_Toc374979598"/>
      <w:r w:rsidRPr="005F1DF7">
        <w:rPr>
          <w:rFonts w:ascii="Times New Roman" w:hAnsi="Times New Roman"/>
        </w:rPr>
        <w:t>Practices</w:t>
      </w:r>
      <w:bookmarkEnd w:id="255"/>
      <w:bookmarkEnd w:id="256"/>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257" w:name="_Toc372895725"/>
      <w:bookmarkStart w:id="258" w:name="_Toc374979599"/>
      <w:r w:rsidRPr="005F1DF7">
        <w:rPr>
          <w:rStyle w:val="questionpriority1"/>
          <w:rFonts w:ascii="Times New Roman" w:hAnsi="Times New Roman"/>
        </w:rPr>
        <w:t xml:space="preserve">1 </w:t>
      </w:r>
      <w:r w:rsidRPr="005F1DF7">
        <w:rPr>
          <w:rFonts w:ascii="Times New Roman" w:hAnsi="Times New Roman"/>
        </w:rPr>
        <w:t xml:space="preserve"> Question P.1: Food-intake practices</w:t>
      </w:r>
      <w:r w:rsidR="00EB4A5C">
        <w:fldChar w:fldCharType="begin"/>
      </w:r>
      <w:r w:rsidR="00EB4A5C">
        <w:instrText xml:space="preserve"> NOTEREF _Ref371096421 \h  \* MERGEFORMAT </w:instrText>
      </w:r>
      <w:r w:rsidR="00EB4A5C">
        <w:fldChar w:fldCharType="separate"/>
      </w:r>
      <w:r w:rsidR="00BA4EE1" w:rsidRPr="00BA4EE1">
        <w:t>3</w:t>
      </w:r>
      <w:bookmarkEnd w:id="257"/>
      <w:bookmarkEnd w:id="258"/>
      <w:r w:rsidR="00EB4A5C">
        <w:fldChar w:fldCharType="end"/>
      </w:r>
    </w:p>
    <w:p w:rsidR="005B6989" w:rsidRPr="005F1DF7" w:rsidRDefault="005B6989" w:rsidP="005B6989">
      <w:pPr>
        <w:pStyle w:val="question"/>
      </w:pPr>
      <w:r w:rsidRPr="005F1DF7">
        <w:t>I would like to ask you about particular foods you may eat on their own or as part of a dish.</w:t>
      </w:r>
    </w:p>
    <w:p w:rsidR="005B6989" w:rsidRPr="005F1DF7" w:rsidRDefault="005B6989" w:rsidP="005B6989">
      <w:pPr>
        <w:pStyle w:val="question"/>
      </w:pPr>
      <w:r w:rsidRPr="005F1DF7">
        <w:t>Yesterday, during the day and night, did you eat any of the following foods?</w:t>
      </w:r>
    </w:p>
    <w:p w:rsidR="005B6989" w:rsidRPr="005F1DF7" w:rsidRDefault="005B6989" w:rsidP="008F5894">
      <w:pPr>
        <w:pStyle w:val="interviewerinstruction"/>
        <w:ind w:firstLine="397"/>
        <w:rPr>
          <w:rFonts w:ascii="Times New Roman" w:hAnsi="Times New Roman"/>
        </w:rPr>
      </w:pPr>
      <w:r w:rsidRPr="005F1DF7">
        <w:rPr>
          <w:rFonts w:ascii="Times New Roman" w:hAnsi="Times New Roman"/>
        </w:rPr>
        <w:t>(Read the list of vitamin-A-rich foods and tick yes or no for each food item)?</w:t>
      </w:r>
    </w:p>
    <w:p w:rsidR="005B6989" w:rsidRPr="005F1DF7" w:rsidRDefault="005B6989" w:rsidP="005B6989">
      <w:pPr>
        <w:pStyle w:val="answerlisthead"/>
      </w:pPr>
      <w:r w:rsidRPr="005F1DF7">
        <w:t>Animal-source foods</w:t>
      </w:r>
    </w:p>
    <w:p w:rsidR="005B6989" w:rsidRPr="005F1DF7" w:rsidRDefault="005B6989" w:rsidP="005B6989">
      <w:pPr>
        <w:pStyle w:val="answercomplex"/>
      </w:pPr>
      <w:r w:rsidRPr="005F1DF7">
        <w:t>Liver</w:t>
      </w:r>
      <w:r w:rsidRPr="005F1DF7">
        <w:tab/>
      </w:r>
      <w:r w:rsidRPr="005F1DF7">
        <w:rPr>
          <w:sz w:val="40"/>
        </w:rPr>
        <w:t>□</w:t>
      </w:r>
      <w:r w:rsidRPr="005F1DF7">
        <w:t xml:space="preserve"> Yes</w:t>
      </w:r>
      <w:r w:rsidRPr="005F1DF7">
        <w:tab/>
      </w:r>
      <w:r w:rsidRPr="005F1DF7">
        <w:rPr>
          <w:sz w:val="40"/>
        </w:rPr>
        <w:t>□</w:t>
      </w:r>
      <w:r w:rsidRPr="005F1DF7">
        <w:t xml:space="preserve"> No</w:t>
      </w:r>
    </w:p>
    <w:p w:rsidR="005B6989" w:rsidRPr="005F1DF7" w:rsidRDefault="005B6989" w:rsidP="005B6989">
      <w:pPr>
        <w:pStyle w:val="answercomplex"/>
      </w:pPr>
      <w:r w:rsidRPr="005F1DF7">
        <w:t>Kidney</w:t>
      </w:r>
      <w:r w:rsidRPr="005F1DF7">
        <w:tab/>
      </w:r>
      <w:r w:rsidRPr="005F1DF7">
        <w:rPr>
          <w:sz w:val="40"/>
        </w:rPr>
        <w:t>□</w:t>
      </w:r>
      <w:r w:rsidRPr="005F1DF7">
        <w:t xml:space="preserve"> Yes</w:t>
      </w:r>
      <w:r w:rsidRPr="005F1DF7">
        <w:tab/>
      </w:r>
      <w:r w:rsidRPr="005F1DF7">
        <w:rPr>
          <w:sz w:val="40"/>
        </w:rPr>
        <w:t>□</w:t>
      </w:r>
      <w:r w:rsidRPr="005F1DF7">
        <w:t xml:space="preserve"> No</w:t>
      </w:r>
    </w:p>
    <w:p w:rsidR="005B6989" w:rsidRPr="005F1DF7" w:rsidRDefault="005B6989" w:rsidP="005B6989">
      <w:pPr>
        <w:pStyle w:val="answercomplex"/>
      </w:pPr>
      <w:r w:rsidRPr="005F1DF7">
        <w:t>Heart</w:t>
      </w:r>
      <w:r w:rsidRPr="005F1DF7">
        <w:tab/>
      </w:r>
      <w:r w:rsidRPr="005F1DF7">
        <w:rPr>
          <w:sz w:val="40"/>
        </w:rPr>
        <w:t>□</w:t>
      </w:r>
      <w:r w:rsidRPr="005F1DF7">
        <w:t xml:space="preserve"> Yes</w:t>
      </w:r>
      <w:r w:rsidRPr="005F1DF7">
        <w:tab/>
      </w:r>
      <w:r w:rsidRPr="005F1DF7">
        <w:rPr>
          <w:sz w:val="40"/>
        </w:rPr>
        <w:t>□</w:t>
      </w:r>
      <w:r w:rsidRPr="005F1DF7">
        <w:t xml:space="preserve"> No</w:t>
      </w:r>
    </w:p>
    <w:p w:rsidR="005B6989" w:rsidRPr="005F1DF7" w:rsidRDefault="005B6989" w:rsidP="005B6989">
      <w:pPr>
        <w:pStyle w:val="answerlisthead"/>
      </w:pPr>
      <w:r w:rsidRPr="005F1DF7">
        <w:t>Egg yolks/egg from chicken, duck, guinea fowl or other bird</w:t>
      </w:r>
    </w:p>
    <w:p w:rsidR="005B6989" w:rsidRPr="005F1DF7" w:rsidRDefault="005B6989" w:rsidP="005B6989">
      <w:pPr>
        <w:pStyle w:val="answercomplex"/>
      </w:pPr>
      <w:r w:rsidRPr="005F1DF7">
        <w:tab/>
      </w:r>
      <w:r w:rsidRPr="005F1DF7">
        <w:rPr>
          <w:sz w:val="40"/>
        </w:rPr>
        <w:t>□</w:t>
      </w:r>
      <w:r w:rsidRPr="005F1DF7">
        <w:t xml:space="preserve"> Yes</w:t>
      </w:r>
      <w:r w:rsidRPr="005F1DF7">
        <w:tab/>
      </w:r>
      <w:r w:rsidRPr="005F1DF7">
        <w:rPr>
          <w:sz w:val="40"/>
        </w:rPr>
        <w:t>□</w:t>
      </w:r>
      <w:r w:rsidRPr="005F1DF7">
        <w:t xml:space="preserve"> No</w:t>
      </w:r>
    </w:p>
    <w:p w:rsidR="005B6989" w:rsidRPr="005F1DF7" w:rsidRDefault="005B6989" w:rsidP="005B6989">
      <w:pPr>
        <w:pStyle w:val="answerlisthead"/>
      </w:pPr>
      <w:r w:rsidRPr="005F1DF7">
        <w:t>Milk, cheese, yogurt or other dairy products</w:t>
      </w:r>
    </w:p>
    <w:p w:rsidR="005B6989" w:rsidRPr="005F1DF7" w:rsidRDefault="005B6989" w:rsidP="005B6989">
      <w:pPr>
        <w:pStyle w:val="answercomplex"/>
      </w:pPr>
      <w:r w:rsidRPr="005F1DF7">
        <w:tab/>
      </w:r>
      <w:r w:rsidRPr="005F1DF7">
        <w:rPr>
          <w:sz w:val="40"/>
        </w:rPr>
        <w:t>□</w:t>
      </w:r>
      <w:r w:rsidRPr="005F1DF7">
        <w:t xml:space="preserve"> Yes</w:t>
      </w:r>
      <w:r w:rsidRPr="005F1DF7">
        <w:tab/>
      </w:r>
      <w:r w:rsidRPr="005F1DF7">
        <w:rPr>
          <w:sz w:val="40"/>
        </w:rPr>
        <w:t>□</w:t>
      </w:r>
      <w:r w:rsidRPr="005F1DF7">
        <w:t xml:space="preserve"> No</w:t>
      </w:r>
    </w:p>
    <w:p w:rsidR="005B6989" w:rsidRPr="005F1DF7" w:rsidRDefault="005B6989" w:rsidP="005B6989">
      <w:pPr>
        <w:pStyle w:val="answerlisthead"/>
      </w:pPr>
      <w:r w:rsidRPr="005F1DF7">
        <w:t>Orange-coloured vegetables</w:t>
      </w:r>
    </w:p>
    <w:p w:rsidR="005B6989" w:rsidRPr="005F1DF7" w:rsidRDefault="005B6989" w:rsidP="005B6989">
      <w:pPr>
        <w:pStyle w:val="answercomplex"/>
      </w:pPr>
      <w:r w:rsidRPr="005F1DF7">
        <w:t>Orange sweet potato</w:t>
      </w:r>
      <w:r w:rsidRPr="005F1DF7">
        <w:tab/>
      </w:r>
      <w:r w:rsidRPr="005F1DF7">
        <w:rPr>
          <w:sz w:val="40"/>
        </w:rPr>
        <w:t>□</w:t>
      </w:r>
      <w:r w:rsidRPr="005F1DF7">
        <w:t xml:space="preserve"> Yes</w:t>
      </w:r>
      <w:r w:rsidRPr="005F1DF7">
        <w:tab/>
      </w:r>
      <w:r w:rsidRPr="005F1DF7">
        <w:rPr>
          <w:sz w:val="40"/>
        </w:rPr>
        <w:t>□</w:t>
      </w:r>
      <w:r w:rsidRPr="005F1DF7">
        <w:t xml:space="preserve"> No</w:t>
      </w:r>
    </w:p>
    <w:p w:rsidR="005B6989" w:rsidRPr="005F1DF7" w:rsidRDefault="005B6989" w:rsidP="005B6989">
      <w:pPr>
        <w:pStyle w:val="answercomplex"/>
      </w:pPr>
      <w:r w:rsidRPr="005F1DF7">
        <w:t>Carrot</w:t>
      </w:r>
      <w:r w:rsidRPr="005F1DF7">
        <w:tab/>
      </w:r>
      <w:r w:rsidRPr="005F1DF7">
        <w:rPr>
          <w:sz w:val="40"/>
        </w:rPr>
        <w:t>□</w:t>
      </w:r>
      <w:r w:rsidRPr="005F1DF7">
        <w:t xml:space="preserve"> Yes</w:t>
      </w:r>
      <w:r w:rsidRPr="005F1DF7">
        <w:tab/>
      </w:r>
      <w:r w:rsidRPr="005F1DF7">
        <w:rPr>
          <w:sz w:val="40"/>
        </w:rPr>
        <w:t>□</w:t>
      </w:r>
      <w:r w:rsidRPr="005F1DF7">
        <w:t xml:space="preserve"> No</w:t>
      </w:r>
    </w:p>
    <w:p w:rsidR="005B6989" w:rsidRPr="005F1DF7" w:rsidRDefault="005B6989" w:rsidP="005B6989">
      <w:pPr>
        <w:pStyle w:val="answercomplex"/>
      </w:pPr>
      <w:r w:rsidRPr="005F1DF7">
        <w:t>Pumpkin</w:t>
      </w:r>
      <w:r w:rsidRPr="005F1DF7">
        <w:tab/>
      </w:r>
      <w:r w:rsidRPr="005F1DF7">
        <w:rPr>
          <w:sz w:val="40"/>
        </w:rPr>
        <w:t>□</w:t>
      </w:r>
      <w:r w:rsidRPr="005F1DF7">
        <w:t xml:space="preserve"> Yes</w:t>
      </w:r>
      <w:r w:rsidRPr="005F1DF7">
        <w:tab/>
      </w:r>
      <w:r w:rsidRPr="005F1DF7">
        <w:rPr>
          <w:sz w:val="40"/>
        </w:rPr>
        <w:t>□</w:t>
      </w:r>
      <w:r w:rsidRPr="005F1DF7">
        <w:t xml:space="preserve"> No</w:t>
      </w:r>
    </w:p>
    <w:p w:rsidR="005B6989" w:rsidRPr="005F1DF7" w:rsidRDefault="005B6989" w:rsidP="005B6989">
      <w:pPr>
        <w:pStyle w:val="answercomplex"/>
      </w:pPr>
      <w:r w:rsidRPr="005F1DF7">
        <w:t>Squash</w:t>
      </w:r>
      <w:r w:rsidRPr="005F1DF7">
        <w:tab/>
      </w:r>
      <w:r w:rsidRPr="005F1DF7">
        <w:rPr>
          <w:sz w:val="40"/>
        </w:rPr>
        <w:t>□</w:t>
      </w:r>
      <w:r w:rsidRPr="005F1DF7">
        <w:t xml:space="preserve"> Yes</w:t>
      </w:r>
      <w:r w:rsidRPr="005F1DF7">
        <w:tab/>
      </w:r>
      <w:r w:rsidRPr="005F1DF7">
        <w:rPr>
          <w:sz w:val="40"/>
        </w:rPr>
        <w:t>□</w:t>
      </w:r>
      <w:r w:rsidRPr="005F1DF7">
        <w:t xml:space="preserve"> No</w:t>
      </w:r>
    </w:p>
    <w:p w:rsidR="005B6989" w:rsidRPr="005F1DF7" w:rsidRDefault="005B6989" w:rsidP="008F5894">
      <w:pPr>
        <w:pStyle w:val="adaptationinstruction"/>
        <w:ind w:left="131" w:firstLine="720"/>
        <w:rPr>
          <w:rFonts w:ascii="Times New Roman" w:hAnsi="Times New Roman"/>
        </w:rPr>
      </w:pPr>
      <w:r w:rsidRPr="005F1DF7">
        <w:rPr>
          <w:rFonts w:ascii="Times New Roman" w:hAnsi="Times New Roman"/>
        </w:rPr>
        <w:t>[Add other locally available vitamin-A-rich vegetables (e.g. red sweet pepper).]</w:t>
      </w:r>
    </w:p>
    <w:p w:rsidR="005B6989" w:rsidRPr="005F1DF7" w:rsidRDefault="005B6989" w:rsidP="005B6989">
      <w:pPr>
        <w:pStyle w:val="answerlisthead"/>
      </w:pPr>
      <w:r w:rsidRPr="005F1DF7">
        <w:t>Green vegetables</w:t>
      </w:r>
    </w:p>
    <w:p w:rsidR="005B6989" w:rsidRPr="005F1DF7" w:rsidRDefault="005B6989" w:rsidP="005B6989">
      <w:pPr>
        <w:pStyle w:val="answercomplex"/>
      </w:pPr>
      <w:r w:rsidRPr="005F1DF7">
        <w:t>Amaranths, spinach and other green leafy vegetables:</w:t>
      </w:r>
    </w:p>
    <w:p w:rsidR="005B6989" w:rsidRPr="005F1DF7" w:rsidRDefault="005B6989" w:rsidP="005B6989">
      <w:pPr>
        <w:pStyle w:val="answercomplex"/>
      </w:pPr>
      <w:r w:rsidRPr="005F1DF7">
        <w:tab/>
      </w:r>
      <w:r w:rsidRPr="005F1DF7">
        <w:rPr>
          <w:sz w:val="40"/>
        </w:rPr>
        <w:t>□</w:t>
      </w:r>
      <w:r w:rsidRPr="005F1DF7">
        <w:t xml:space="preserve"> Yes</w:t>
      </w:r>
      <w:r w:rsidRPr="005F1DF7">
        <w:tab/>
      </w:r>
      <w:r w:rsidRPr="005F1DF7">
        <w:rPr>
          <w:sz w:val="40"/>
        </w:rPr>
        <w:t>□</w:t>
      </w:r>
      <w:r w:rsidRPr="005F1DF7">
        <w:t xml:space="preserve"> No</w:t>
      </w:r>
    </w:p>
    <w:p w:rsidR="005B6989" w:rsidRPr="005F1DF7" w:rsidRDefault="005B6989" w:rsidP="008F5894">
      <w:pPr>
        <w:pStyle w:val="adaptationinstruction"/>
        <w:ind w:left="131" w:firstLine="720"/>
        <w:rPr>
          <w:rFonts w:ascii="Times New Roman" w:hAnsi="Times New Roman"/>
        </w:rPr>
      </w:pPr>
      <w:r w:rsidRPr="005F1DF7">
        <w:rPr>
          <w:rFonts w:ascii="Times New Roman" w:hAnsi="Times New Roman"/>
        </w:rPr>
        <w:t>[Add locally available vitamin-A-rich leaves.]</w:t>
      </w:r>
    </w:p>
    <w:p w:rsidR="005B6989" w:rsidRPr="005F1DF7" w:rsidRDefault="005B6989" w:rsidP="005B6989">
      <w:pPr>
        <w:pStyle w:val="answerlisthead"/>
      </w:pPr>
      <w:r w:rsidRPr="005F1DF7">
        <w:t>Fruits (orange- or yellow-coloured non-citrus fruits)</w:t>
      </w:r>
    </w:p>
    <w:p w:rsidR="005B6989" w:rsidRPr="005F1DF7" w:rsidRDefault="005B6989" w:rsidP="005B6989">
      <w:pPr>
        <w:pStyle w:val="answercomplex"/>
        <w:rPr>
          <w:lang w:val="es-MX"/>
        </w:rPr>
      </w:pPr>
      <w:r w:rsidRPr="005F1DF7">
        <w:rPr>
          <w:lang w:val="es-MX"/>
        </w:rPr>
        <w:t>Ripe mango</w:t>
      </w:r>
      <w:r w:rsidRPr="005F1DF7">
        <w:rPr>
          <w:lang w:val="es-MX"/>
        </w:rPr>
        <w:tab/>
      </w:r>
      <w:r w:rsidRPr="005F1DF7">
        <w:rPr>
          <w:sz w:val="40"/>
          <w:lang w:val="es-MX"/>
        </w:rPr>
        <w:t>□</w:t>
      </w:r>
      <w:r w:rsidRPr="005F1DF7">
        <w:rPr>
          <w:lang w:val="es-MX"/>
        </w:rPr>
        <w:t xml:space="preserve"> Yes</w:t>
      </w:r>
      <w:r w:rsidRPr="005F1DF7">
        <w:rPr>
          <w:lang w:val="es-MX"/>
        </w:rPr>
        <w:tab/>
      </w:r>
      <w:r w:rsidRPr="005F1DF7">
        <w:rPr>
          <w:sz w:val="40"/>
          <w:lang w:val="es-MX"/>
        </w:rPr>
        <w:t>□</w:t>
      </w:r>
      <w:r w:rsidRPr="005F1DF7">
        <w:rPr>
          <w:lang w:val="es-MX"/>
        </w:rPr>
        <w:t xml:space="preserve"> No</w:t>
      </w:r>
    </w:p>
    <w:p w:rsidR="005B6989" w:rsidRPr="005F1DF7" w:rsidRDefault="005B6989" w:rsidP="005B6989">
      <w:pPr>
        <w:pStyle w:val="answercomplex"/>
        <w:rPr>
          <w:lang w:val="es-MX"/>
        </w:rPr>
      </w:pPr>
      <w:r w:rsidRPr="005F1DF7">
        <w:rPr>
          <w:lang w:val="es-MX"/>
        </w:rPr>
        <w:t>Ripe papaya</w:t>
      </w:r>
      <w:r w:rsidRPr="005F1DF7">
        <w:rPr>
          <w:lang w:val="es-MX"/>
        </w:rPr>
        <w:tab/>
      </w:r>
      <w:r w:rsidRPr="005F1DF7">
        <w:rPr>
          <w:sz w:val="40"/>
          <w:lang w:val="es-MX"/>
        </w:rPr>
        <w:t>□</w:t>
      </w:r>
      <w:r w:rsidRPr="005F1DF7">
        <w:rPr>
          <w:lang w:val="es-MX"/>
        </w:rPr>
        <w:t xml:space="preserve"> Yes</w:t>
      </w:r>
      <w:r w:rsidRPr="005F1DF7">
        <w:rPr>
          <w:lang w:val="es-MX"/>
        </w:rPr>
        <w:tab/>
      </w:r>
      <w:r w:rsidRPr="005F1DF7">
        <w:rPr>
          <w:sz w:val="40"/>
          <w:lang w:val="es-MX"/>
        </w:rPr>
        <w:t>□</w:t>
      </w:r>
      <w:r w:rsidRPr="005F1DF7">
        <w:rPr>
          <w:lang w:val="es-MX"/>
        </w:rPr>
        <w:t xml:space="preserve"> No</w:t>
      </w:r>
    </w:p>
    <w:p w:rsidR="005B6989" w:rsidRPr="005F1DF7" w:rsidRDefault="005B6989" w:rsidP="005B6989">
      <w:pPr>
        <w:pStyle w:val="answercomplex"/>
      </w:pPr>
      <w:r w:rsidRPr="005F1DF7">
        <w:t>Cantaloupe</w:t>
      </w:r>
      <w:r w:rsidRPr="005F1DF7">
        <w:tab/>
      </w:r>
      <w:r w:rsidRPr="005F1DF7">
        <w:rPr>
          <w:sz w:val="40"/>
        </w:rPr>
        <w:t>□</w:t>
      </w:r>
      <w:r w:rsidRPr="005F1DF7">
        <w:t xml:space="preserve"> Yes</w:t>
      </w:r>
      <w:r w:rsidRPr="005F1DF7">
        <w:tab/>
      </w:r>
      <w:r w:rsidRPr="005F1DF7">
        <w:rPr>
          <w:sz w:val="40"/>
        </w:rPr>
        <w:t>□</w:t>
      </w:r>
      <w:r w:rsidRPr="005F1DF7">
        <w:t xml:space="preserve"> No</w:t>
      </w:r>
    </w:p>
    <w:p w:rsidR="005B6989" w:rsidRPr="005F1DF7" w:rsidRDefault="005B6989" w:rsidP="005B6989">
      <w:pPr>
        <w:pStyle w:val="answercomplex"/>
      </w:pPr>
      <w:r w:rsidRPr="005F1DF7">
        <w:t>Apricot</w:t>
      </w:r>
      <w:r w:rsidRPr="005F1DF7">
        <w:tab/>
      </w:r>
      <w:r w:rsidRPr="005F1DF7">
        <w:rPr>
          <w:sz w:val="40"/>
        </w:rPr>
        <w:t>□</w:t>
      </w:r>
      <w:r w:rsidRPr="005F1DF7">
        <w:t xml:space="preserve"> Yes</w:t>
      </w:r>
      <w:r w:rsidRPr="005F1DF7">
        <w:tab/>
      </w:r>
      <w:r w:rsidRPr="005F1DF7">
        <w:rPr>
          <w:sz w:val="40"/>
        </w:rPr>
        <w:t>□</w:t>
      </w:r>
      <w:r w:rsidRPr="005F1DF7">
        <w:t xml:space="preserve"> No</w:t>
      </w:r>
    </w:p>
    <w:p w:rsidR="005B6989" w:rsidRPr="005F1DF7" w:rsidRDefault="005B6989" w:rsidP="005B6989">
      <w:pPr>
        <w:pStyle w:val="answercomplex"/>
      </w:pPr>
      <w:r w:rsidRPr="005F1DF7">
        <w:t>Dried peach</w:t>
      </w:r>
      <w:r w:rsidRPr="005F1DF7">
        <w:tab/>
      </w:r>
      <w:r w:rsidRPr="005F1DF7">
        <w:rPr>
          <w:sz w:val="40"/>
        </w:rPr>
        <w:t>□</w:t>
      </w:r>
      <w:r w:rsidRPr="005F1DF7">
        <w:t xml:space="preserve"> Yes</w:t>
      </w:r>
      <w:r w:rsidRPr="005F1DF7">
        <w:tab/>
      </w:r>
      <w:r w:rsidRPr="005F1DF7">
        <w:rPr>
          <w:sz w:val="40"/>
        </w:rPr>
        <w:t>□</w:t>
      </w:r>
      <w:r w:rsidRPr="005F1DF7">
        <w:t xml:space="preserve"> No</w:t>
      </w:r>
    </w:p>
    <w:p w:rsidR="005B6989" w:rsidRPr="005F1DF7" w:rsidRDefault="005B6989" w:rsidP="008F5894">
      <w:pPr>
        <w:pStyle w:val="adaptationinstruction"/>
        <w:ind w:left="720" w:firstLine="131"/>
        <w:rPr>
          <w:rFonts w:ascii="Times New Roman" w:hAnsi="Times New Roman"/>
        </w:rPr>
      </w:pPr>
      <w:r w:rsidRPr="005F1DF7">
        <w:rPr>
          <w:rFonts w:ascii="Times New Roman" w:hAnsi="Times New Roman"/>
        </w:rPr>
        <w:t>[Add other locally available vitamin-A-rich fruits.]</w:t>
      </w:r>
    </w:p>
    <w:p w:rsidR="005B6989" w:rsidRPr="005F1DF7" w:rsidRDefault="005B6989" w:rsidP="005B6989">
      <w:pPr>
        <w:pStyle w:val="answercomplex"/>
      </w:pPr>
      <w:r w:rsidRPr="005F1DF7">
        <w:t>Red palm oil</w:t>
      </w:r>
      <w:r w:rsidRPr="005F1DF7">
        <w:tab/>
      </w:r>
      <w:r w:rsidRPr="005F1DF7">
        <w:rPr>
          <w:sz w:val="40"/>
        </w:rPr>
        <w:t>□</w:t>
      </w:r>
      <w:r w:rsidRPr="005F1DF7">
        <w:t xml:space="preserve"> Yes</w:t>
      </w:r>
      <w:r w:rsidRPr="005F1DF7">
        <w:tab/>
      </w:r>
      <w:r w:rsidRPr="005F1DF7">
        <w:rPr>
          <w:sz w:val="40"/>
        </w:rPr>
        <w:t>□</w:t>
      </w:r>
      <w:r w:rsidRPr="005F1DF7">
        <w:t xml:space="preserve"> No</w:t>
      </w:r>
    </w:p>
    <w:p w:rsidR="005B6989" w:rsidRPr="005F1DF7" w:rsidRDefault="005B6989" w:rsidP="005B6989">
      <w:pPr>
        <w:pStyle w:val="answerlisthead"/>
      </w:pPr>
      <w:r w:rsidRPr="005F1DF7">
        <w:t>Foods fortified with vitamin A</w:t>
      </w:r>
    </w:p>
    <w:p w:rsidR="00D5357F" w:rsidRDefault="005B6989" w:rsidP="00D5357F">
      <w:pPr>
        <w:pStyle w:val="adaptationinstruction"/>
        <w:ind w:firstLine="397"/>
        <w:rPr>
          <w:rFonts w:ascii="Times New Roman" w:hAnsi="Times New Roman"/>
        </w:rPr>
      </w:pPr>
      <w:r w:rsidRPr="005F1DF7">
        <w:rPr>
          <w:rFonts w:ascii="Times New Roman" w:hAnsi="Times New Roman"/>
        </w:rPr>
        <w:t>[List locally available foods fortified with vitamin A (for example, oils, fats and sugar).]</w:t>
      </w:r>
    </w:p>
    <w:p w:rsidR="00D5357F" w:rsidRDefault="00D5357F" w:rsidP="00D5357F">
      <w:pPr>
        <w:pStyle w:val="adaptationinstruction"/>
        <w:ind w:firstLine="397"/>
        <w:rPr>
          <w:rFonts w:ascii="Times New Roman" w:hAnsi="Times New Roman"/>
        </w:rPr>
      </w:pPr>
    </w:p>
    <w:p w:rsidR="005B6989" w:rsidRPr="00D5357F" w:rsidRDefault="005B6989" w:rsidP="00D5357F">
      <w:pPr>
        <w:pStyle w:val="adaptationinstruction"/>
        <w:pBdr>
          <w:top w:val="single" w:sz="4" w:space="1" w:color="auto"/>
          <w:left w:val="single" w:sz="4" w:space="4" w:color="auto"/>
          <w:bottom w:val="single" w:sz="4" w:space="1" w:color="auto"/>
          <w:right w:val="single" w:sz="4" w:space="4" w:color="auto"/>
        </w:pBdr>
        <w:rPr>
          <w:rFonts w:ascii="Times New Roman" w:hAnsi="Times New Roman"/>
          <w:b w:val="0"/>
          <w:i/>
        </w:rPr>
      </w:pPr>
      <w:r w:rsidRPr="00D5357F">
        <w:rPr>
          <w:rFonts w:ascii="Times New Roman" w:hAnsi="Times New Roman"/>
          <w:i/>
        </w:rPr>
        <w:t>NOTE</w:t>
      </w:r>
      <w:r w:rsidRPr="00D5357F">
        <w:rPr>
          <w:rFonts w:ascii="Times New Roman" w:hAnsi="Times New Roman"/>
          <w:b w:val="0"/>
          <w:i/>
        </w:rPr>
        <w:t>: This can be asked for all locally available vitamin-A-rich foods from the list but it is recommended to prioritize some of them; for example, those most often referred to during the educational intervention.</w:t>
      </w:r>
    </w:p>
    <w:p w:rsidR="005B6989" w:rsidRPr="005F1DF7" w:rsidRDefault="005B6989" w:rsidP="005B6989">
      <w:pPr>
        <w:pStyle w:val="appendixhead2"/>
        <w:rPr>
          <w:rFonts w:ascii="Times New Roman" w:hAnsi="Times New Roman"/>
        </w:rPr>
      </w:pPr>
      <w:bookmarkStart w:id="259" w:name="_Toc372895726"/>
      <w:bookmarkStart w:id="260" w:name="_Toc374979600"/>
      <w:r w:rsidRPr="005F1DF7">
        <w:rPr>
          <w:rFonts w:ascii="Times New Roman" w:hAnsi="Times New Roman"/>
        </w:rPr>
        <w:t>Attitudes</w:t>
      </w:r>
      <w:bookmarkEnd w:id="259"/>
      <w:bookmarkEnd w:id="260"/>
    </w:p>
    <w:p w:rsidR="005B6989" w:rsidRPr="005F1DF7" w:rsidRDefault="005B6989" w:rsidP="005B6989">
      <w:pPr>
        <w:pStyle w:val="Heading3"/>
        <w:rPr>
          <w:rFonts w:ascii="Times New Roman" w:hAnsi="Times New Roman"/>
        </w:rPr>
      </w:pPr>
      <w:bookmarkStart w:id="261" w:name="_Toc372895727"/>
      <w:bookmarkStart w:id="262" w:name="_Toc374979601"/>
      <w:r w:rsidRPr="005F1DF7">
        <w:rPr>
          <w:rFonts w:ascii="Times New Roman" w:hAnsi="Times New Roman"/>
        </w:rPr>
        <w:t>Attitudes towards a health or nutrition-related problem</w:t>
      </w:r>
      <w:bookmarkEnd w:id="261"/>
      <w:bookmarkEnd w:id="262"/>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263" w:name="_Toc372895728"/>
      <w:bookmarkStart w:id="264" w:name="_Toc374979602"/>
      <w:r w:rsidRPr="005F1DF7">
        <w:rPr>
          <w:rStyle w:val="questionpriority1"/>
          <w:rFonts w:ascii="Times New Roman" w:hAnsi="Times New Roman"/>
        </w:rPr>
        <w:t xml:space="preserve">1 </w:t>
      </w:r>
      <w:r w:rsidRPr="005F1DF7">
        <w:rPr>
          <w:rFonts w:ascii="Times New Roman" w:hAnsi="Times New Roman"/>
        </w:rPr>
        <w:t xml:space="preserve"> Vitamin A deficiency</w:t>
      </w:r>
      <w:bookmarkEnd w:id="263"/>
      <w:bookmarkEnd w:id="264"/>
    </w:p>
    <w:p w:rsidR="005B6989" w:rsidRPr="005F1DF7" w:rsidRDefault="005B6989" w:rsidP="005B6989">
      <w:pPr>
        <w:pStyle w:val="Heading4"/>
        <w:rPr>
          <w:rFonts w:ascii="Times New Roman" w:hAnsi="Times New Roman"/>
        </w:rPr>
      </w:pPr>
      <w:r w:rsidRPr="005F1DF7">
        <w:rPr>
          <w:rFonts w:ascii="Times New Roman" w:hAnsi="Times New Roman"/>
        </w:rPr>
        <w:t>Perceived susceptibility</w:t>
      </w:r>
    </w:p>
    <w:p w:rsidR="005B6989" w:rsidRPr="005F1DF7" w:rsidRDefault="005B6989" w:rsidP="005B6989">
      <w:pPr>
        <w:pStyle w:val="question"/>
      </w:pPr>
      <w:r w:rsidRPr="005F1DF7">
        <w:t>How likely do you think your child is to lack vitamin A in his/her body?</w:t>
      </w:r>
    </w:p>
    <w:p w:rsidR="005B6989" w:rsidRPr="005F1DF7" w:rsidRDefault="005B6989" w:rsidP="005B6989">
      <w:pPr>
        <w:pStyle w:val="interviewerinstruction"/>
        <w:rPr>
          <w:rFonts w:ascii="Times New Roman" w:hAnsi="Times New Roman"/>
        </w:rPr>
      </w:pPr>
      <w:r w:rsidRPr="005F1DF7">
        <w:rPr>
          <w:rFonts w:ascii="Times New Roman" w:hAnsi="Times New Roman"/>
        </w:rPr>
        <w:t>OR</w:t>
      </w:r>
    </w:p>
    <w:p w:rsidR="005B6989" w:rsidRPr="005F1DF7" w:rsidRDefault="005B6989" w:rsidP="005B6989">
      <w:pPr>
        <w:pStyle w:val="question"/>
      </w:pPr>
      <w:r w:rsidRPr="005F1DF7">
        <w:t>How likely do you think you are to lack of vitamin A in your body?</w:t>
      </w:r>
    </w:p>
    <w:p w:rsidR="005B6989" w:rsidRPr="005F1DF7" w:rsidRDefault="005B6989" w:rsidP="005B6989">
      <w:pPr>
        <w:pStyle w:val="answersimple"/>
      </w:pPr>
      <w:r w:rsidRPr="005F1DF7">
        <w:t>1. Not likely</w:t>
      </w:r>
    </w:p>
    <w:p w:rsidR="005B6989" w:rsidRPr="005F1DF7" w:rsidRDefault="005B6989" w:rsidP="005B6989">
      <w:pPr>
        <w:pStyle w:val="answersimple"/>
      </w:pPr>
      <w:r w:rsidRPr="005F1DF7">
        <w:t>2. You’re not sure</w:t>
      </w:r>
    </w:p>
    <w:p w:rsidR="005B6989" w:rsidRPr="005F1DF7" w:rsidRDefault="005B6989" w:rsidP="005B6989">
      <w:pPr>
        <w:pStyle w:val="answersimple"/>
      </w:pPr>
      <w:r w:rsidRPr="005F1DF7">
        <w:t>3. Likely</w:t>
      </w:r>
    </w:p>
    <w:p w:rsidR="005B6989" w:rsidRPr="005F1DF7" w:rsidRDefault="005B6989" w:rsidP="008F5894">
      <w:pPr>
        <w:pStyle w:val="interviewerinstruction"/>
        <w:ind w:firstLine="397"/>
        <w:rPr>
          <w:rFonts w:ascii="Times New Roman" w:hAnsi="Times New Roman"/>
        </w:rPr>
      </w:pPr>
      <w:r w:rsidRPr="005F1DF7">
        <w:rPr>
          <w:rFonts w:ascii="Times New Roman" w:hAnsi="Times New Roman"/>
        </w:rPr>
        <w:t>If Not likely:</w:t>
      </w:r>
    </w:p>
    <w:p w:rsidR="005B6989" w:rsidRPr="005F1DF7" w:rsidRDefault="005B6989" w:rsidP="005B6989">
      <w:pPr>
        <w:pStyle w:val="question"/>
      </w:pPr>
      <w:r w:rsidRPr="005F1DF7">
        <w:t>Can you tell me the reason why it is not likely?</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Heading4"/>
        <w:rPr>
          <w:rFonts w:ascii="Times New Roman" w:hAnsi="Times New Roman"/>
        </w:rPr>
      </w:pPr>
      <w:r w:rsidRPr="005F1DF7">
        <w:rPr>
          <w:rFonts w:ascii="Times New Roman" w:hAnsi="Times New Roman"/>
        </w:rPr>
        <w:t>Perceived severity</w:t>
      </w:r>
    </w:p>
    <w:p w:rsidR="005B6989" w:rsidRPr="005F1DF7" w:rsidRDefault="005B6989" w:rsidP="005B6989">
      <w:pPr>
        <w:pStyle w:val="question"/>
      </w:pPr>
      <w:r w:rsidRPr="005F1DF7">
        <w:t>How serious do you think a lack of vitamin A is?</w:t>
      </w:r>
    </w:p>
    <w:p w:rsidR="005B6989" w:rsidRPr="005F1DF7" w:rsidRDefault="005B6989" w:rsidP="005B6989">
      <w:pPr>
        <w:pStyle w:val="answersimple"/>
      </w:pPr>
      <w:r w:rsidRPr="005F1DF7">
        <w:t>1. Not serious</w:t>
      </w:r>
    </w:p>
    <w:p w:rsidR="005B6989" w:rsidRPr="005F1DF7" w:rsidRDefault="005B6989" w:rsidP="005B6989">
      <w:pPr>
        <w:pStyle w:val="answersimple"/>
      </w:pPr>
      <w:r w:rsidRPr="005F1DF7">
        <w:t>2. You’re not sure</w:t>
      </w:r>
    </w:p>
    <w:p w:rsidR="005B6989" w:rsidRDefault="005B6989" w:rsidP="005B6989">
      <w:pPr>
        <w:pStyle w:val="answersimple"/>
      </w:pPr>
      <w:r w:rsidRPr="005F1DF7">
        <w:t>3. Serious</w:t>
      </w:r>
    </w:p>
    <w:p w:rsidR="008F5894" w:rsidRPr="005F1DF7" w:rsidRDefault="008F5894" w:rsidP="008F5894">
      <w:pPr>
        <w:pStyle w:val="answersimple"/>
        <w:numPr>
          <w:ilvl w:val="0"/>
          <w:numId w:val="0"/>
        </w:numPr>
      </w:pPr>
      <w:r w:rsidRPr="008F5894">
        <w:rPr>
          <w:i/>
        </w:rPr>
        <w:t>If Not Serious</w:t>
      </w:r>
      <w:r w:rsidRPr="005F1DF7">
        <w:t>:</w:t>
      </w:r>
    </w:p>
    <w:p w:rsidR="008F5894" w:rsidRPr="005F1DF7" w:rsidRDefault="008F5894" w:rsidP="008F5894">
      <w:pPr>
        <w:pStyle w:val="answersimple"/>
        <w:numPr>
          <w:ilvl w:val="0"/>
          <w:numId w:val="0"/>
        </w:numPr>
      </w:pPr>
      <w:r>
        <w:t xml:space="preserve">       </w:t>
      </w:r>
      <w:r w:rsidRPr="005F1DF7">
        <w:t>Can you tell me the reason why it is not serious?</w:t>
      </w:r>
    </w:p>
    <w:p w:rsidR="008F5894" w:rsidRPr="005F1DF7" w:rsidRDefault="008F5894" w:rsidP="008F5894">
      <w:pPr>
        <w:pStyle w:val="answersimple"/>
        <w:numPr>
          <w:ilvl w:val="0"/>
          <w:numId w:val="0"/>
        </w:numPr>
        <w:ind w:left="1208"/>
      </w:pPr>
      <w:r w:rsidRPr="005F1DF7">
        <w:t>_____________________________________________________</w:t>
      </w:r>
    </w:p>
    <w:p w:rsidR="008F5894" w:rsidRPr="005F1DF7" w:rsidRDefault="008F5894" w:rsidP="008F5894">
      <w:pPr>
        <w:pStyle w:val="answersimple"/>
        <w:numPr>
          <w:ilvl w:val="0"/>
          <w:numId w:val="0"/>
        </w:numPr>
        <w:ind w:left="1208"/>
      </w:pPr>
      <w:r w:rsidRPr="005F1DF7">
        <w:t>_____________________________________________________</w:t>
      </w:r>
    </w:p>
    <w:p w:rsidR="008F5894" w:rsidRPr="005F1DF7" w:rsidRDefault="008F5894" w:rsidP="008F5894">
      <w:pPr>
        <w:pStyle w:val="answersimple"/>
        <w:numPr>
          <w:ilvl w:val="0"/>
          <w:numId w:val="0"/>
        </w:numPr>
        <w:ind w:left="851"/>
      </w:pPr>
    </w:p>
    <w:p w:rsidR="005B6989" w:rsidRPr="005F1DF7" w:rsidRDefault="005B6989" w:rsidP="005B6989">
      <w:pPr>
        <w:pStyle w:val="Heading3"/>
        <w:rPr>
          <w:rFonts w:ascii="Times New Roman" w:hAnsi="Times New Roman"/>
        </w:rPr>
      </w:pPr>
      <w:bookmarkStart w:id="265" w:name="_Toc372895729"/>
      <w:bookmarkStart w:id="266" w:name="_Toc374979603"/>
      <w:r w:rsidRPr="005F1DF7">
        <w:rPr>
          <w:rFonts w:ascii="Times New Roman" w:hAnsi="Times New Roman"/>
        </w:rPr>
        <w:t>Attitudes towards an ideal or desired nutrition-related practice</w:t>
      </w:r>
      <w:bookmarkEnd w:id="265"/>
      <w:bookmarkEnd w:id="266"/>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267" w:name="_Toc372895730"/>
      <w:bookmarkStart w:id="268" w:name="_Toc374979604"/>
      <w:r w:rsidRPr="005F1DF7">
        <w:rPr>
          <w:rStyle w:val="questionpriority1"/>
          <w:rFonts w:ascii="Times New Roman" w:hAnsi="Times New Roman"/>
        </w:rPr>
        <w:t xml:space="preserve">1 </w:t>
      </w:r>
      <w:r w:rsidRPr="005F1DF7">
        <w:rPr>
          <w:rFonts w:ascii="Times New Roman" w:hAnsi="Times New Roman"/>
        </w:rPr>
        <w:t xml:space="preserve"> Preparing meals with vitamin-A-rich foods</w:t>
      </w:r>
      <w:bookmarkEnd w:id="267"/>
      <w:bookmarkEnd w:id="268"/>
    </w:p>
    <w:p w:rsidR="005B6989" w:rsidRPr="005F1DF7" w:rsidRDefault="005B6989" w:rsidP="005B6989">
      <w:pPr>
        <w:pStyle w:val="Heading4"/>
        <w:rPr>
          <w:rFonts w:ascii="Times New Roman" w:hAnsi="Times New Roman"/>
        </w:rPr>
      </w:pPr>
      <w:r w:rsidRPr="005F1DF7">
        <w:rPr>
          <w:rFonts w:ascii="Times New Roman" w:hAnsi="Times New Roman"/>
        </w:rPr>
        <w:t>Perceived benefits</w:t>
      </w:r>
    </w:p>
    <w:p w:rsidR="005B6989" w:rsidRPr="005F1DF7" w:rsidRDefault="005B6989" w:rsidP="005B6989">
      <w:pPr>
        <w:pStyle w:val="question"/>
      </w:pPr>
      <w:r w:rsidRPr="005F1DF7">
        <w:t>How good do you think it is to prepare meals with vitamin-A-rich foods such as carrots, green leafy vegetables, sweet-potatoes or liver?</w:t>
      </w:r>
    </w:p>
    <w:p w:rsidR="005B6989" w:rsidRPr="005F1DF7" w:rsidRDefault="005B6989" w:rsidP="005B6989">
      <w:pPr>
        <w:pStyle w:val="answersimple"/>
      </w:pPr>
      <w:r w:rsidRPr="005F1DF7">
        <w:t>1. Not good</w:t>
      </w:r>
    </w:p>
    <w:p w:rsidR="005B6989" w:rsidRPr="005F1DF7" w:rsidRDefault="005B6989" w:rsidP="005B6989">
      <w:pPr>
        <w:pStyle w:val="answersimple"/>
      </w:pPr>
      <w:r w:rsidRPr="005F1DF7">
        <w:t>2. You’re not sure</w:t>
      </w:r>
    </w:p>
    <w:p w:rsidR="005B6989" w:rsidRPr="005F1DF7" w:rsidRDefault="005B6989" w:rsidP="005B6989">
      <w:pPr>
        <w:pStyle w:val="answersimple"/>
      </w:pPr>
      <w:r w:rsidRPr="005F1DF7">
        <w:t>3. Good</w:t>
      </w:r>
    </w:p>
    <w:p w:rsidR="005B6989" w:rsidRPr="005F1DF7" w:rsidRDefault="005B6989" w:rsidP="008F5894">
      <w:pPr>
        <w:pStyle w:val="interviewerinstruction"/>
        <w:ind w:firstLine="397"/>
        <w:rPr>
          <w:rFonts w:ascii="Times New Roman" w:hAnsi="Times New Roman"/>
        </w:rPr>
      </w:pPr>
      <w:r w:rsidRPr="005F1DF7">
        <w:rPr>
          <w:rFonts w:ascii="Times New Roman" w:hAnsi="Times New Roman"/>
        </w:rPr>
        <w:t>If Not good:</w:t>
      </w:r>
    </w:p>
    <w:p w:rsidR="005B6989" w:rsidRPr="005F1DF7" w:rsidRDefault="005B6989" w:rsidP="005B6989">
      <w:pPr>
        <w:pStyle w:val="question"/>
      </w:pPr>
      <w:r w:rsidRPr="005F1DF7">
        <w:t>Can you tell me the reasons why it is not good?</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Heading4"/>
        <w:rPr>
          <w:rFonts w:ascii="Times New Roman" w:hAnsi="Times New Roman"/>
        </w:rPr>
      </w:pPr>
      <w:r w:rsidRPr="005F1DF7">
        <w:rPr>
          <w:rFonts w:ascii="Times New Roman" w:hAnsi="Times New Roman"/>
        </w:rPr>
        <w:t>Perceived barriers</w:t>
      </w:r>
    </w:p>
    <w:p w:rsidR="005B6989" w:rsidRPr="005F1DF7" w:rsidRDefault="005B6989" w:rsidP="005B6989">
      <w:pPr>
        <w:pStyle w:val="question"/>
      </w:pPr>
      <w:r w:rsidRPr="005F1DF7">
        <w:t>How difficult is it for you to prepare meals with vitamin-A-rich foods?</w:t>
      </w:r>
    </w:p>
    <w:p w:rsidR="005B6989" w:rsidRPr="005F1DF7" w:rsidRDefault="005B6989" w:rsidP="005B6989">
      <w:pPr>
        <w:pStyle w:val="answersimple"/>
      </w:pPr>
      <w:r w:rsidRPr="005F1DF7">
        <w:t>1. Not difficult</w:t>
      </w:r>
    </w:p>
    <w:p w:rsidR="005B6989" w:rsidRPr="005F1DF7" w:rsidRDefault="005B6989" w:rsidP="005B6989">
      <w:pPr>
        <w:pStyle w:val="answersimple"/>
      </w:pPr>
      <w:r w:rsidRPr="005F1DF7">
        <w:t>2. So-so</w:t>
      </w:r>
    </w:p>
    <w:p w:rsidR="005B6989" w:rsidRPr="005F1DF7" w:rsidRDefault="005B6989" w:rsidP="005B6989">
      <w:pPr>
        <w:pStyle w:val="answersimple"/>
      </w:pPr>
      <w:r w:rsidRPr="005F1DF7">
        <w:t>3. Difficult</w:t>
      </w:r>
    </w:p>
    <w:p w:rsidR="005B6989" w:rsidRPr="005F1DF7" w:rsidRDefault="005B6989" w:rsidP="008F5894">
      <w:pPr>
        <w:pStyle w:val="interviewerinstruction"/>
        <w:ind w:firstLine="397"/>
        <w:rPr>
          <w:rFonts w:ascii="Times New Roman" w:hAnsi="Times New Roman"/>
        </w:rPr>
      </w:pPr>
      <w:r w:rsidRPr="005F1DF7">
        <w:rPr>
          <w:rFonts w:ascii="Times New Roman" w:hAnsi="Times New Roman"/>
        </w:rPr>
        <w:t>If Difficult:</w:t>
      </w:r>
    </w:p>
    <w:p w:rsidR="005B6989" w:rsidRPr="005F1DF7" w:rsidRDefault="005B6989" w:rsidP="005B6989">
      <w:pPr>
        <w:pStyle w:val="question"/>
      </w:pPr>
      <w:r w:rsidRPr="005F1DF7">
        <w:t>Can you tell me the reasons why it is difficult?</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8F5894" w:rsidRDefault="008F5894">
      <w:pPr>
        <w:spacing w:after="200" w:line="276" w:lineRule="auto"/>
        <w:rPr>
          <w:b/>
          <w:bCs/>
          <w:sz w:val="28"/>
          <w:szCs w:val="28"/>
        </w:rPr>
      </w:pPr>
      <w:r>
        <w:br w:type="page"/>
      </w:r>
    </w:p>
    <w:p w:rsidR="005B6989" w:rsidRPr="005F1DF7" w:rsidRDefault="005B6989" w:rsidP="005B6989">
      <w:pPr>
        <w:pStyle w:val="Heading4"/>
        <w:rPr>
          <w:rFonts w:ascii="Times New Roman" w:hAnsi="Times New Roman"/>
        </w:rPr>
      </w:pPr>
      <w:r w:rsidRPr="005F1DF7">
        <w:rPr>
          <w:rFonts w:ascii="Times New Roman" w:hAnsi="Times New Roman"/>
        </w:rPr>
        <w:t>Self-confidence</w:t>
      </w:r>
    </w:p>
    <w:p w:rsidR="005B6989" w:rsidRPr="005F1DF7" w:rsidRDefault="005B6989" w:rsidP="005B6989">
      <w:pPr>
        <w:pStyle w:val="question"/>
      </w:pPr>
      <w:r w:rsidRPr="005F1DF7">
        <w:t>How confident do you feel in preparing meals with vitamin-A-rich foods?</w:t>
      </w:r>
    </w:p>
    <w:p w:rsidR="005B6989" w:rsidRPr="005F1DF7" w:rsidRDefault="005B6989" w:rsidP="005B6989">
      <w:pPr>
        <w:pStyle w:val="answersimple"/>
      </w:pPr>
      <w:r w:rsidRPr="005F1DF7">
        <w:t>1. Not confident</w:t>
      </w:r>
    </w:p>
    <w:p w:rsidR="005B6989" w:rsidRPr="005F1DF7" w:rsidRDefault="005B6989" w:rsidP="005B6989">
      <w:pPr>
        <w:pStyle w:val="answersimple"/>
      </w:pPr>
      <w:r w:rsidRPr="005F1DF7">
        <w:t>2. Ok/so-so</w:t>
      </w:r>
    </w:p>
    <w:p w:rsidR="005B6989" w:rsidRPr="005F1DF7" w:rsidRDefault="005B6989" w:rsidP="005B6989">
      <w:pPr>
        <w:pStyle w:val="answersimple"/>
      </w:pPr>
      <w:r w:rsidRPr="005F1DF7">
        <w:t>3. Confident</w:t>
      </w:r>
    </w:p>
    <w:p w:rsidR="005B6989" w:rsidRPr="005F1DF7" w:rsidRDefault="005B6989" w:rsidP="008F5894">
      <w:pPr>
        <w:pStyle w:val="interviewerinstruction"/>
        <w:ind w:firstLine="397"/>
        <w:rPr>
          <w:rFonts w:ascii="Times New Roman" w:hAnsi="Times New Roman"/>
        </w:rPr>
      </w:pPr>
      <w:r w:rsidRPr="005F1DF7">
        <w:rPr>
          <w:rFonts w:ascii="Times New Roman" w:hAnsi="Times New Roman"/>
        </w:rPr>
        <w:t>If Not confident:</w:t>
      </w:r>
    </w:p>
    <w:p w:rsidR="005B6989" w:rsidRPr="005F1DF7" w:rsidRDefault="005B6989" w:rsidP="005B6989">
      <w:pPr>
        <w:pStyle w:val="question"/>
      </w:pPr>
      <w:r w:rsidRPr="005F1DF7">
        <w:t>Can you tell me the reasons why you do not feel confident?</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Heading3"/>
        <w:rPr>
          <w:rFonts w:ascii="Times New Roman" w:hAnsi="Times New Roman"/>
        </w:rPr>
      </w:pPr>
      <w:bookmarkStart w:id="269" w:name="_Toc372895731"/>
      <w:bookmarkStart w:id="270" w:name="_Toc374979605"/>
      <w:r w:rsidRPr="005F1DF7">
        <w:rPr>
          <w:rFonts w:ascii="Times New Roman" w:hAnsi="Times New Roman"/>
        </w:rPr>
        <w:t>Attitudes towards food preference</w:t>
      </w:r>
      <w:bookmarkEnd w:id="269"/>
      <w:bookmarkEnd w:id="270"/>
    </w:p>
    <w:p w:rsidR="005B6989" w:rsidRPr="005F1DF7" w:rsidRDefault="005B6989" w:rsidP="005B6989">
      <w:pPr>
        <w:pStyle w:val="questionhead"/>
        <w:rPr>
          <w:rFonts w:ascii="Times New Roman" w:hAnsi="Times New Roman"/>
        </w:rPr>
      </w:pPr>
      <w:r w:rsidRPr="005F1DF7">
        <w:rPr>
          <w:rStyle w:val="questionpriority3"/>
          <w:rFonts w:ascii="Times New Roman" w:hAnsi="Times New Roman"/>
        </w:rPr>
        <w:t xml:space="preserve"> </w:t>
      </w:r>
      <w:bookmarkStart w:id="271" w:name="_Toc372895732"/>
      <w:bookmarkStart w:id="272" w:name="_Toc374979606"/>
      <w:r w:rsidRPr="005F1DF7">
        <w:rPr>
          <w:rStyle w:val="questionpriority3"/>
          <w:rFonts w:ascii="Times New Roman" w:hAnsi="Times New Roman"/>
        </w:rPr>
        <w:t xml:space="preserve">3 </w:t>
      </w:r>
      <w:r w:rsidRPr="005F1DF7">
        <w:rPr>
          <w:rFonts w:ascii="Times New Roman" w:hAnsi="Times New Roman"/>
        </w:rPr>
        <w:t xml:space="preserve"> Food preferences</w:t>
      </w:r>
      <w:bookmarkEnd w:id="271"/>
      <w:bookmarkEnd w:id="272"/>
    </w:p>
    <w:p w:rsidR="005B6989" w:rsidRPr="005F1DF7" w:rsidRDefault="005B6989" w:rsidP="005B6989">
      <w:pPr>
        <w:pStyle w:val="question"/>
      </w:pPr>
      <w:r w:rsidRPr="005F1DF7">
        <w:t>How much do you like the taste of [</w:t>
      </w:r>
      <w:r w:rsidRPr="005F1DF7">
        <w:rPr>
          <w:rStyle w:val="adaptationinstructionChar"/>
          <w:rFonts w:ascii="Times New Roman" w:hAnsi="Times New Roman"/>
        </w:rPr>
        <w:t>insert a vitamin-A-rich food item or meal</w:t>
      </w:r>
      <w:r w:rsidRPr="005F1DF7">
        <w:t>]?</w:t>
      </w:r>
    </w:p>
    <w:p w:rsidR="005B6989" w:rsidRPr="005F1DF7" w:rsidRDefault="005B6989" w:rsidP="005B6989">
      <w:pPr>
        <w:pStyle w:val="question"/>
      </w:pPr>
      <w:r w:rsidRPr="005F1DF7">
        <w:t>Do you dislike it, you neither like it nor dislike it (neutral) or do you like it?</w:t>
      </w:r>
    </w:p>
    <w:p w:rsidR="005B6989" w:rsidRPr="005F1DF7" w:rsidRDefault="005B6989" w:rsidP="005B6989">
      <w:pPr>
        <w:pStyle w:val="answersimple"/>
      </w:pPr>
      <w:r w:rsidRPr="005F1DF7">
        <w:t>1. Dislike</w:t>
      </w:r>
    </w:p>
    <w:p w:rsidR="005B6989" w:rsidRPr="005F1DF7" w:rsidRDefault="005B6989" w:rsidP="005B6989">
      <w:pPr>
        <w:pStyle w:val="answersimple"/>
      </w:pPr>
      <w:r w:rsidRPr="005F1DF7">
        <w:t>2. Neutral</w:t>
      </w:r>
    </w:p>
    <w:p w:rsidR="005B6989" w:rsidRPr="005F1DF7" w:rsidRDefault="005B6989" w:rsidP="005B6989">
      <w:pPr>
        <w:pStyle w:val="answersimple"/>
      </w:pPr>
      <w:r w:rsidRPr="005F1DF7">
        <w:t>3. Like</w:t>
      </w:r>
    </w:p>
    <w:p w:rsidR="005B6989" w:rsidRPr="005F1DF7" w:rsidRDefault="005B6989" w:rsidP="005B6989"/>
    <w:p w:rsidR="005B6989" w:rsidRPr="005F1DF7" w:rsidRDefault="005B6989" w:rsidP="005B6989">
      <w:pPr>
        <w:sectPr w:rsidR="005B6989" w:rsidRPr="005F1DF7" w:rsidSect="005F1DF7">
          <w:pgSz w:w="12240" w:h="15840"/>
          <w:pgMar w:top="851" w:right="1077" w:bottom="851" w:left="1077" w:header="708" w:footer="708" w:gutter="0"/>
          <w:cols w:space="708"/>
          <w:docGrid w:linePitch="360"/>
        </w:sectPr>
      </w:pPr>
    </w:p>
    <w:p w:rsidR="005B6989" w:rsidRPr="005F1DF7" w:rsidRDefault="005B6989" w:rsidP="005B6989">
      <w:pPr>
        <w:pStyle w:val="appendixhead1"/>
        <w:rPr>
          <w:rFonts w:ascii="Times New Roman" w:hAnsi="Times New Roman"/>
        </w:rPr>
      </w:pPr>
      <w:bookmarkStart w:id="273" w:name="_Toc372895733"/>
      <w:bookmarkStart w:id="274" w:name="_Toc374979607"/>
      <w:r w:rsidRPr="005F1DF7">
        <w:rPr>
          <w:rFonts w:ascii="Times New Roman" w:hAnsi="Times New Roman"/>
        </w:rPr>
        <w:t>Module 8: Iodine deficiency</w:t>
      </w:r>
      <w:bookmarkEnd w:id="273"/>
      <w:bookmarkEnd w:id="274"/>
    </w:p>
    <w:p w:rsidR="005B6989" w:rsidRPr="005F1DF7" w:rsidRDefault="005B6989" w:rsidP="005B6989">
      <w:pPr>
        <w:pStyle w:val="tipbox"/>
      </w:pPr>
      <w:r w:rsidRPr="005F1DF7">
        <w:rPr>
          <w:b/>
        </w:rPr>
        <w:t>NOTE:</w:t>
      </w:r>
      <w:r w:rsidRPr="005F1DF7">
        <w:t xml:space="preserve"> It is important, mainly for pregnant women, that meals are prepared with iodized salt to prevent the development of goitre and to prevent mental and physical impairment of the unborn child. However, it will be necessary to reinforce the message of using salt moderately, because a high consumption of salt is related to hypertension.</w:t>
      </w:r>
    </w:p>
    <w:p w:rsidR="005B6989" w:rsidRPr="005F1DF7" w:rsidRDefault="005B6989" w:rsidP="005B6989">
      <w:pPr>
        <w:pStyle w:val="interviewerinstruction"/>
        <w:rPr>
          <w:rFonts w:ascii="Times New Roman" w:hAnsi="Times New Roman"/>
        </w:rPr>
      </w:pPr>
      <w:r w:rsidRPr="005F1DF7">
        <w:rPr>
          <w:rFonts w:ascii="Times New Roman" w:hAnsi="Times New Roman"/>
        </w:rPr>
        <w:t>Explain to the participant:</w:t>
      </w:r>
    </w:p>
    <w:p w:rsidR="005B6989" w:rsidRPr="005F1DF7" w:rsidRDefault="005B6989" w:rsidP="005B6989">
      <w:r w:rsidRPr="005F1DF7">
        <w:t>I am going to ask you some questions about iodine deficiency. Please let me know if you need me to clarify any of my questions. Feel free to ask any question you may have.</w:t>
      </w:r>
    </w:p>
    <w:p w:rsidR="005B6989" w:rsidRPr="005F1DF7" w:rsidRDefault="005B6989" w:rsidP="005B6989">
      <w:pPr>
        <w:pStyle w:val="appendixhead2"/>
        <w:rPr>
          <w:rFonts w:ascii="Times New Roman" w:hAnsi="Times New Roman"/>
        </w:rPr>
      </w:pPr>
      <w:bookmarkStart w:id="275" w:name="_Toc372895734"/>
      <w:bookmarkStart w:id="276" w:name="_Toc374979608"/>
      <w:r w:rsidRPr="005F1DF7">
        <w:rPr>
          <w:rFonts w:ascii="Times New Roman" w:hAnsi="Times New Roman"/>
        </w:rPr>
        <w:t>Practices</w:t>
      </w:r>
      <w:bookmarkEnd w:id="275"/>
      <w:bookmarkEnd w:id="276"/>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277" w:name="_Toc372895735"/>
      <w:bookmarkStart w:id="278" w:name="_Toc374979609"/>
      <w:r w:rsidRPr="005F1DF7">
        <w:rPr>
          <w:rStyle w:val="questionpriority1"/>
          <w:rFonts w:ascii="Times New Roman" w:hAnsi="Times New Roman"/>
        </w:rPr>
        <w:t xml:space="preserve">1 </w:t>
      </w:r>
      <w:r w:rsidRPr="005F1DF7">
        <w:rPr>
          <w:rFonts w:ascii="Times New Roman" w:hAnsi="Times New Roman"/>
        </w:rPr>
        <w:t xml:space="preserve"> Question P.1: Use of iodized salt</w:t>
      </w:r>
      <w:r w:rsidRPr="005F1DF7">
        <w:rPr>
          <w:rStyle w:val="FootnoteReference"/>
          <w:rFonts w:ascii="Times New Roman" w:hAnsi="Times New Roman"/>
        </w:rPr>
        <w:footnoteReference w:id="4"/>
      </w:r>
      <w:bookmarkEnd w:id="277"/>
      <w:bookmarkEnd w:id="278"/>
    </w:p>
    <w:p w:rsidR="005B6989" w:rsidRPr="005F1DF7" w:rsidRDefault="005B6989" w:rsidP="005B6989">
      <w:pPr>
        <w:pStyle w:val="question"/>
      </w:pPr>
      <w:r w:rsidRPr="005F1DF7">
        <w:t>Did you use salt to cook the main meal eaten by members of your family last night?</w:t>
      </w:r>
    </w:p>
    <w:p w:rsidR="005B6989" w:rsidRPr="005F1DF7" w:rsidRDefault="005B6989" w:rsidP="005B6989">
      <w:pPr>
        <w:pStyle w:val="answersimple"/>
      </w:pPr>
      <w:r w:rsidRPr="005F1DF7">
        <w:t>Yes</w:t>
      </w:r>
    </w:p>
    <w:p w:rsidR="005B6989" w:rsidRPr="005F1DF7" w:rsidRDefault="005B6989" w:rsidP="005B6989">
      <w:pPr>
        <w:pStyle w:val="answersimple"/>
      </w:pPr>
      <w:r w:rsidRPr="005F1DF7">
        <w:t>No</w:t>
      </w:r>
    </w:p>
    <w:p w:rsidR="005B6989" w:rsidRPr="005F1DF7" w:rsidRDefault="005B6989" w:rsidP="005B6989">
      <w:pPr>
        <w:pStyle w:val="answersimple"/>
      </w:pPr>
      <w:r w:rsidRPr="005F1DF7">
        <w:t>Don’t know/no answer</w:t>
      </w:r>
    </w:p>
    <w:p w:rsidR="005B6989" w:rsidRPr="005F1DF7" w:rsidRDefault="005B6989" w:rsidP="00296952">
      <w:pPr>
        <w:pStyle w:val="interviewerinstruction"/>
        <w:ind w:firstLine="397"/>
        <w:rPr>
          <w:rFonts w:ascii="Times New Roman" w:hAnsi="Times New Roman"/>
        </w:rPr>
      </w:pPr>
      <w:r w:rsidRPr="005F1DF7">
        <w:rPr>
          <w:rFonts w:ascii="Times New Roman" w:hAnsi="Times New Roman"/>
        </w:rPr>
        <w:t>If Yes:</w:t>
      </w:r>
    </w:p>
    <w:p w:rsidR="005B6989" w:rsidRPr="005F1DF7" w:rsidRDefault="005B6989" w:rsidP="005B6989">
      <w:pPr>
        <w:pStyle w:val="question"/>
      </w:pPr>
      <w:r w:rsidRPr="005F1DF7">
        <w:t>What kind of salt did you use? (</w:t>
      </w:r>
      <w:r w:rsidRPr="005F1DF7">
        <w:rPr>
          <w:rStyle w:val="interviewerinstructionChar"/>
          <w:rFonts w:ascii="Times New Roman" w:hAnsi="Times New Roman"/>
        </w:rPr>
        <w:t>If possible, ask the respondent to show you the salt.</w:t>
      </w:r>
      <w:r w:rsidRPr="005F1DF7">
        <w:t>)</w:t>
      </w:r>
    </w:p>
    <w:p w:rsidR="005B6989" w:rsidRPr="005F1DF7" w:rsidRDefault="005B6989" w:rsidP="005B6989">
      <w:pPr>
        <w:pStyle w:val="answersimple"/>
      </w:pPr>
      <w:r w:rsidRPr="005F1DF7">
        <w:t>Iodized</w:t>
      </w:r>
    </w:p>
    <w:p w:rsidR="005B6989" w:rsidRPr="005F1DF7" w:rsidRDefault="005B6989" w:rsidP="005B6989">
      <w:pPr>
        <w:pStyle w:val="answersimple"/>
      </w:pPr>
      <w:r w:rsidRPr="005F1DF7">
        <w:t>Not iodized</w:t>
      </w:r>
    </w:p>
    <w:p w:rsidR="005B6989" w:rsidRPr="005F1DF7" w:rsidRDefault="005B6989" w:rsidP="005B6989">
      <w:pPr>
        <w:pStyle w:val="answersimple"/>
      </w:pPr>
      <w:r w:rsidRPr="005F1DF7">
        <w:t>No salt at home</w:t>
      </w:r>
    </w:p>
    <w:p w:rsidR="005B6989" w:rsidRPr="005F1DF7" w:rsidRDefault="005B6989" w:rsidP="005B6989">
      <w:pPr>
        <w:pStyle w:val="answersimple"/>
      </w:pPr>
      <w:r w:rsidRPr="005F1DF7">
        <w:t>Don’t know/no answer</w:t>
      </w:r>
    </w:p>
    <w:p w:rsidR="00296952" w:rsidRDefault="00296952">
      <w:pPr>
        <w:spacing w:after="200" w:line="276" w:lineRule="auto"/>
        <w:rPr>
          <w:b/>
          <w:bCs/>
          <w:iCs/>
          <w:sz w:val="36"/>
          <w:szCs w:val="28"/>
        </w:rPr>
      </w:pPr>
      <w:bookmarkStart w:id="279" w:name="_Toc372895736"/>
      <w:r>
        <w:br w:type="page"/>
      </w:r>
    </w:p>
    <w:p w:rsidR="005B6989" w:rsidRPr="005F1DF7" w:rsidRDefault="005B6989" w:rsidP="005B6989">
      <w:pPr>
        <w:pStyle w:val="appendixhead2"/>
        <w:rPr>
          <w:rFonts w:ascii="Times New Roman" w:hAnsi="Times New Roman"/>
        </w:rPr>
      </w:pPr>
      <w:bookmarkStart w:id="280" w:name="_Toc374979610"/>
      <w:r w:rsidRPr="005F1DF7">
        <w:rPr>
          <w:rFonts w:ascii="Times New Roman" w:hAnsi="Times New Roman"/>
        </w:rPr>
        <w:t>Knowledge</w:t>
      </w:r>
      <w:bookmarkEnd w:id="279"/>
      <w:bookmarkEnd w:id="280"/>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281" w:name="_Toc372895737"/>
      <w:bookmarkStart w:id="282" w:name="_Toc374979611"/>
      <w:r w:rsidRPr="005F1DF7">
        <w:rPr>
          <w:rStyle w:val="questionpriority1"/>
          <w:rFonts w:ascii="Times New Roman" w:hAnsi="Times New Roman"/>
        </w:rPr>
        <w:t xml:space="preserve">1 </w:t>
      </w:r>
      <w:r w:rsidRPr="005F1DF7">
        <w:rPr>
          <w:rFonts w:ascii="Times New Roman" w:hAnsi="Times New Roman"/>
        </w:rPr>
        <w:t xml:space="preserve"> Question K.1: Signs of iodine deficiency</w:t>
      </w:r>
      <w:bookmarkEnd w:id="281"/>
      <w:bookmarkEnd w:id="282"/>
    </w:p>
    <w:p w:rsidR="005B6989" w:rsidRPr="005F1DF7" w:rsidRDefault="005B6989" w:rsidP="005B6989">
      <w:pPr>
        <w:pStyle w:val="question"/>
      </w:pPr>
      <w:r w:rsidRPr="005F1DF7">
        <w:t>Do you know what iodine deficiency is?</w:t>
      </w:r>
    </w:p>
    <w:p w:rsidR="005B6989" w:rsidRPr="005F1DF7" w:rsidRDefault="005B6989" w:rsidP="00616D17">
      <w:pPr>
        <w:pStyle w:val="interviewerinstruction"/>
        <w:ind w:firstLine="397"/>
        <w:rPr>
          <w:rFonts w:ascii="Times New Roman" w:hAnsi="Times New Roman"/>
        </w:rPr>
      </w:pPr>
      <w:r w:rsidRPr="005F1DF7">
        <w:rPr>
          <w:rFonts w:ascii="Times New Roman" w:hAnsi="Times New Roman"/>
        </w:rPr>
        <w:t>Probe if necessary:</w:t>
      </w:r>
    </w:p>
    <w:p w:rsidR="005B6989" w:rsidRPr="005F1DF7" w:rsidRDefault="005B6989" w:rsidP="005B6989">
      <w:pPr>
        <w:pStyle w:val="question"/>
      </w:pPr>
      <w:r w:rsidRPr="005F1DF7">
        <w:t>Have you heard about iodine deficiency?</w:t>
      </w:r>
    </w:p>
    <w:p w:rsidR="005B6989" w:rsidRPr="005F1DF7" w:rsidRDefault="005B6989" w:rsidP="005B6989">
      <w:pPr>
        <w:pStyle w:val="answersimple"/>
      </w:pPr>
      <w:r w:rsidRPr="005F1DF7">
        <w:t>Yes</w:t>
      </w:r>
    </w:p>
    <w:p w:rsidR="005B6989" w:rsidRPr="005F1DF7" w:rsidRDefault="005B6989" w:rsidP="005B6989">
      <w:pPr>
        <w:pStyle w:val="answersimple"/>
      </w:pPr>
      <w:r w:rsidRPr="005F1DF7">
        <w:t>No</w:t>
      </w:r>
    </w:p>
    <w:p w:rsidR="005B6989" w:rsidRPr="005F1DF7" w:rsidRDefault="005B6989" w:rsidP="005B6989">
      <w:pPr>
        <w:pStyle w:val="answersimple"/>
      </w:pPr>
      <w:r w:rsidRPr="005F1DF7">
        <w:t>Don’t know/no answer</w:t>
      </w:r>
    </w:p>
    <w:p w:rsidR="005B6989" w:rsidRPr="005F1DF7" w:rsidRDefault="005B6989" w:rsidP="00616D17">
      <w:pPr>
        <w:pStyle w:val="interviewerinstruction"/>
        <w:ind w:firstLine="397"/>
        <w:rPr>
          <w:rFonts w:ascii="Times New Roman" w:hAnsi="Times New Roman"/>
        </w:rPr>
      </w:pPr>
      <w:r w:rsidRPr="005F1DF7">
        <w:rPr>
          <w:rFonts w:ascii="Times New Roman" w:hAnsi="Times New Roman"/>
        </w:rPr>
        <w:t>If Yes:</w:t>
      </w:r>
    </w:p>
    <w:p w:rsidR="005B6989" w:rsidRPr="005F1DF7" w:rsidRDefault="005B6989" w:rsidP="005B6989">
      <w:pPr>
        <w:pStyle w:val="question"/>
      </w:pPr>
      <w:r w:rsidRPr="005F1DF7">
        <w:t>Can you tell me what it is?</w:t>
      </w:r>
    </w:p>
    <w:p w:rsidR="005B6989" w:rsidRPr="005F1DF7" w:rsidRDefault="005B6989" w:rsidP="00616D17">
      <w:pPr>
        <w:pStyle w:val="interviewerinstruction"/>
        <w:ind w:firstLine="397"/>
        <w:rPr>
          <w:rFonts w:ascii="Times New Roman" w:hAnsi="Times New Roman"/>
        </w:rPr>
      </w:pPr>
      <w:r w:rsidRPr="005F1DF7">
        <w:rPr>
          <w:rFonts w:ascii="Times New Roman" w:hAnsi="Times New Roman"/>
        </w:rPr>
        <w:t>Probe if necessary:</w:t>
      </w:r>
    </w:p>
    <w:p w:rsidR="005B6989" w:rsidRPr="005F1DF7" w:rsidRDefault="005B6989" w:rsidP="005B6989">
      <w:pPr>
        <w:pStyle w:val="question"/>
      </w:pPr>
      <w:r w:rsidRPr="005F1DF7">
        <w:t>Can you describe the signs of a lack of iodine in the body?</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Apathy (lack of motivation and excitement)</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Having difficulty working or studying</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Goitre</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5B6989" w:rsidRPr="005F1DF7" w:rsidRDefault="005B6989" w:rsidP="005B6989">
      <w:pPr>
        <w:pStyle w:val="analysisboxtext"/>
      </w:pPr>
    </w:p>
    <w:p w:rsidR="005B6989" w:rsidRPr="005F1DF7" w:rsidRDefault="005B6989" w:rsidP="005B6989">
      <w:pPr>
        <w:pStyle w:val="analysisboxtext"/>
      </w:pPr>
      <w:r w:rsidRPr="005F1DF7">
        <w:t>Number of correct responses</w:t>
      </w:r>
      <w:r w:rsidRPr="005F1DF7">
        <w:tab/>
        <w:t>__</w:t>
      </w:r>
    </w:p>
    <w:p w:rsidR="00296952" w:rsidRDefault="00296952">
      <w:pPr>
        <w:spacing w:after="200" w:line="276" w:lineRule="auto"/>
        <w:rPr>
          <w:rStyle w:val="questionpriority1"/>
          <w:b/>
          <w:bCs/>
          <w:sz w:val="28"/>
          <w:szCs w:val="26"/>
          <w:lang w:eastAsia="en-GB"/>
        </w:rPr>
      </w:pPr>
      <w:r>
        <w:rPr>
          <w:rStyle w:val="questionpriority1"/>
        </w:rPr>
        <w:br w:type="page"/>
      </w:r>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283" w:name="_Toc372895738"/>
      <w:bookmarkStart w:id="284" w:name="_Toc374979612"/>
      <w:r w:rsidRPr="005F1DF7">
        <w:rPr>
          <w:rStyle w:val="questionpriority1"/>
          <w:rFonts w:ascii="Times New Roman" w:hAnsi="Times New Roman"/>
        </w:rPr>
        <w:t xml:space="preserve">1 </w:t>
      </w:r>
      <w:r w:rsidRPr="005F1DF7">
        <w:rPr>
          <w:rFonts w:ascii="Times New Roman" w:hAnsi="Times New Roman"/>
        </w:rPr>
        <w:t xml:space="preserve"> Question K.2: Consequences for the unborn baby</w:t>
      </w:r>
      <w:bookmarkEnd w:id="283"/>
      <w:bookmarkEnd w:id="284"/>
    </w:p>
    <w:p w:rsidR="005B6989" w:rsidRPr="005F1DF7" w:rsidRDefault="005B6989" w:rsidP="005B6989">
      <w:pPr>
        <w:pStyle w:val="question"/>
      </w:pPr>
      <w:r w:rsidRPr="005F1DF7">
        <w:t>What could be the consequences or health risks for the unborn baby of a lack of iodine in the diet of a pregnant woman?</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Risk of being mentally impaired</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Risk of being physically damaged</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5B6989" w:rsidRPr="005F1DF7" w:rsidRDefault="005B6989" w:rsidP="005B6989">
      <w:pPr>
        <w:pStyle w:val="analysisboxtext"/>
      </w:pPr>
    </w:p>
    <w:p w:rsidR="005B6989" w:rsidRPr="005F1DF7" w:rsidRDefault="005B6989" w:rsidP="005B6989">
      <w:pPr>
        <w:pStyle w:val="analysisboxtext"/>
      </w:pPr>
      <w:r w:rsidRPr="005F1DF7">
        <w:t>Number of correct responses</w:t>
      </w:r>
      <w:r w:rsidRPr="005F1DF7">
        <w:tab/>
        <w:t>__</w:t>
      </w:r>
    </w:p>
    <w:p w:rsidR="005B6989" w:rsidRPr="005F1DF7" w:rsidRDefault="005B6989" w:rsidP="005B6989">
      <w:pPr>
        <w:pStyle w:val="questionhead"/>
        <w:rPr>
          <w:rFonts w:ascii="Times New Roman" w:hAnsi="Times New Roman"/>
        </w:rPr>
      </w:pPr>
      <w:r w:rsidRPr="005F1DF7">
        <w:rPr>
          <w:rStyle w:val="questionpriority2"/>
          <w:rFonts w:ascii="Times New Roman" w:hAnsi="Times New Roman"/>
        </w:rPr>
        <w:t xml:space="preserve"> </w:t>
      </w:r>
      <w:bookmarkStart w:id="285" w:name="_Toc372895739"/>
      <w:bookmarkStart w:id="286" w:name="_Toc374979613"/>
      <w:r w:rsidRPr="005F1DF7">
        <w:rPr>
          <w:rStyle w:val="questionpriority2"/>
          <w:rFonts w:ascii="Times New Roman" w:hAnsi="Times New Roman"/>
        </w:rPr>
        <w:t xml:space="preserve">2 </w:t>
      </w:r>
      <w:r w:rsidRPr="005F1DF7">
        <w:rPr>
          <w:rFonts w:ascii="Times New Roman" w:hAnsi="Times New Roman"/>
        </w:rPr>
        <w:t xml:space="preserve"> Question K.3: Cause of iodine deficiency</w:t>
      </w:r>
      <w:bookmarkEnd w:id="285"/>
      <w:bookmarkEnd w:id="286"/>
    </w:p>
    <w:p w:rsidR="005B6989" w:rsidRPr="005F1DF7" w:rsidRDefault="005B6989" w:rsidP="005B6989">
      <w:pPr>
        <w:pStyle w:val="question"/>
      </w:pPr>
      <w:r w:rsidRPr="005F1DF7">
        <w:t>What causes iodine deficiency?</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Poor or no intake of iodized salt</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296952" w:rsidRDefault="00296952">
      <w:pPr>
        <w:spacing w:after="200" w:line="276" w:lineRule="auto"/>
        <w:rPr>
          <w:rStyle w:val="questionpriority1"/>
          <w:b/>
          <w:bCs/>
          <w:sz w:val="28"/>
          <w:szCs w:val="26"/>
          <w:lang w:eastAsia="en-GB"/>
        </w:rPr>
      </w:pPr>
      <w:r>
        <w:rPr>
          <w:rStyle w:val="questionpriority1"/>
        </w:rPr>
        <w:br w:type="page"/>
      </w:r>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287" w:name="_Toc372895740"/>
      <w:bookmarkStart w:id="288" w:name="_Toc374979614"/>
      <w:r w:rsidRPr="005F1DF7">
        <w:rPr>
          <w:rStyle w:val="questionpriority1"/>
          <w:rFonts w:ascii="Times New Roman" w:hAnsi="Times New Roman"/>
        </w:rPr>
        <w:t xml:space="preserve">1 </w:t>
      </w:r>
      <w:r w:rsidRPr="005F1DF7">
        <w:rPr>
          <w:rFonts w:ascii="Times New Roman" w:hAnsi="Times New Roman"/>
        </w:rPr>
        <w:t xml:space="preserve"> Question K.4: Prevention of iodine deficiency</w:t>
      </w:r>
      <w:bookmarkEnd w:id="287"/>
      <w:bookmarkEnd w:id="288"/>
    </w:p>
    <w:p w:rsidR="005B6989" w:rsidRPr="005F1DF7" w:rsidRDefault="005B6989" w:rsidP="005B6989">
      <w:pPr>
        <w:pStyle w:val="question"/>
      </w:pPr>
      <w:r w:rsidRPr="005F1DF7">
        <w:t>How can iodine deficiency be prevented?</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Eat/prepare foods with iodized salt</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5B6989" w:rsidRPr="005F1DF7" w:rsidRDefault="005B6989" w:rsidP="005B6989">
      <w:pPr>
        <w:pStyle w:val="appendixhead2"/>
        <w:rPr>
          <w:rFonts w:ascii="Times New Roman" w:hAnsi="Times New Roman"/>
        </w:rPr>
      </w:pPr>
      <w:bookmarkStart w:id="289" w:name="_Toc372895741"/>
      <w:bookmarkStart w:id="290" w:name="_Toc374979615"/>
      <w:r w:rsidRPr="005F1DF7">
        <w:rPr>
          <w:rFonts w:ascii="Times New Roman" w:hAnsi="Times New Roman"/>
        </w:rPr>
        <w:t>Attitudes</w:t>
      </w:r>
      <w:bookmarkEnd w:id="289"/>
      <w:bookmarkEnd w:id="290"/>
    </w:p>
    <w:p w:rsidR="005B6989" w:rsidRPr="005F1DF7" w:rsidRDefault="005B6989" w:rsidP="005B6989">
      <w:pPr>
        <w:pStyle w:val="Heading3"/>
        <w:rPr>
          <w:rFonts w:ascii="Times New Roman" w:hAnsi="Times New Roman"/>
        </w:rPr>
      </w:pPr>
      <w:bookmarkStart w:id="291" w:name="_Toc372895742"/>
      <w:bookmarkStart w:id="292" w:name="_Toc374979616"/>
      <w:r w:rsidRPr="005F1DF7">
        <w:rPr>
          <w:rFonts w:ascii="Times New Roman" w:hAnsi="Times New Roman"/>
        </w:rPr>
        <w:t>Attitudes towards a health or nutrition-related problem</w:t>
      </w:r>
      <w:bookmarkEnd w:id="291"/>
      <w:bookmarkEnd w:id="292"/>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293" w:name="_Toc372895743"/>
      <w:bookmarkStart w:id="294" w:name="_Toc374979617"/>
      <w:r w:rsidRPr="005F1DF7">
        <w:rPr>
          <w:rStyle w:val="questionpriority1"/>
          <w:rFonts w:ascii="Times New Roman" w:hAnsi="Times New Roman"/>
        </w:rPr>
        <w:t xml:space="preserve">1 </w:t>
      </w:r>
      <w:r w:rsidRPr="005F1DF7">
        <w:rPr>
          <w:rFonts w:ascii="Times New Roman" w:hAnsi="Times New Roman"/>
        </w:rPr>
        <w:t xml:space="preserve"> Iodine deficiency</w:t>
      </w:r>
      <w:bookmarkEnd w:id="293"/>
      <w:bookmarkEnd w:id="294"/>
    </w:p>
    <w:p w:rsidR="005B6989" w:rsidRPr="005F1DF7" w:rsidRDefault="005B6989" w:rsidP="005B6989">
      <w:pPr>
        <w:pStyle w:val="Heading4"/>
        <w:rPr>
          <w:rFonts w:ascii="Times New Roman" w:hAnsi="Times New Roman"/>
        </w:rPr>
      </w:pPr>
      <w:r w:rsidRPr="005F1DF7">
        <w:rPr>
          <w:rFonts w:ascii="Times New Roman" w:hAnsi="Times New Roman"/>
        </w:rPr>
        <w:t>Perceived susceptibility</w:t>
      </w:r>
    </w:p>
    <w:p w:rsidR="005B6989" w:rsidRPr="005F1DF7" w:rsidRDefault="005B6989" w:rsidP="005B6989">
      <w:pPr>
        <w:pStyle w:val="tipbox"/>
      </w:pPr>
      <w:r w:rsidRPr="005F1DF7">
        <w:rPr>
          <w:b/>
        </w:rPr>
        <w:t>NOTE:</w:t>
      </w:r>
      <w:r w:rsidRPr="005F1DF7">
        <w:t xml:space="preserve"> The question is most relevant for pregnant women.</w:t>
      </w:r>
    </w:p>
    <w:p w:rsidR="005B6989" w:rsidRPr="005F1DF7" w:rsidRDefault="005B6989" w:rsidP="005B6989">
      <w:pPr>
        <w:pStyle w:val="question"/>
      </w:pPr>
      <w:r w:rsidRPr="005F1DF7">
        <w:t>How likely do you think your child is to lack iodine?</w:t>
      </w:r>
    </w:p>
    <w:p w:rsidR="005B6989" w:rsidRPr="005F1DF7" w:rsidRDefault="005B6989" w:rsidP="005B6989">
      <w:pPr>
        <w:pStyle w:val="interviewerinstruction"/>
        <w:rPr>
          <w:rFonts w:ascii="Times New Roman" w:hAnsi="Times New Roman"/>
        </w:rPr>
      </w:pPr>
      <w:r w:rsidRPr="005F1DF7">
        <w:rPr>
          <w:rFonts w:ascii="Times New Roman" w:hAnsi="Times New Roman"/>
        </w:rPr>
        <w:t>OR</w:t>
      </w:r>
    </w:p>
    <w:p w:rsidR="005B6989" w:rsidRPr="005F1DF7" w:rsidRDefault="005B6989" w:rsidP="005B6989">
      <w:pPr>
        <w:pStyle w:val="question"/>
      </w:pPr>
      <w:r w:rsidRPr="005F1DF7">
        <w:t>How likely do you think you are to lack iodine?</w:t>
      </w:r>
    </w:p>
    <w:p w:rsidR="005B6989" w:rsidRPr="005F1DF7" w:rsidRDefault="005B6989" w:rsidP="005B6989">
      <w:pPr>
        <w:pStyle w:val="answersimple"/>
      </w:pPr>
      <w:r w:rsidRPr="005F1DF7">
        <w:t>1. Not likely</w:t>
      </w:r>
    </w:p>
    <w:p w:rsidR="005B6989" w:rsidRPr="005F1DF7" w:rsidRDefault="005B6989" w:rsidP="005B6989">
      <w:pPr>
        <w:pStyle w:val="answersimple"/>
      </w:pPr>
      <w:r w:rsidRPr="005F1DF7">
        <w:t>2. You’re not sure</w:t>
      </w:r>
    </w:p>
    <w:p w:rsidR="005B6989" w:rsidRPr="005F1DF7" w:rsidRDefault="005B6989" w:rsidP="005B6989">
      <w:pPr>
        <w:pStyle w:val="answersimple"/>
      </w:pPr>
      <w:r w:rsidRPr="005F1DF7">
        <w:t>3. Likely</w:t>
      </w:r>
    </w:p>
    <w:p w:rsidR="005B6989" w:rsidRPr="005F1DF7" w:rsidRDefault="005B6989" w:rsidP="00296952">
      <w:pPr>
        <w:pStyle w:val="interviewerinstruction"/>
        <w:ind w:firstLine="397"/>
        <w:rPr>
          <w:rFonts w:ascii="Times New Roman" w:hAnsi="Times New Roman"/>
        </w:rPr>
      </w:pPr>
      <w:r w:rsidRPr="005F1DF7">
        <w:rPr>
          <w:rFonts w:ascii="Times New Roman" w:hAnsi="Times New Roman"/>
        </w:rPr>
        <w:t>If Not likely:</w:t>
      </w:r>
    </w:p>
    <w:p w:rsidR="005B6989" w:rsidRPr="005F1DF7" w:rsidRDefault="005B6989" w:rsidP="005B6989">
      <w:pPr>
        <w:pStyle w:val="question"/>
      </w:pPr>
      <w:r w:rsidRPr="005F1DF7">
        <w:t>Can you tell me the reason why it is not likely?</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Heading4"/>
        <w:rPr>
          <w:rFonts w:ascii="Times New Roman" w:hAnsi="Times New Roman"/>
        </w:rPr>
      </w:pPr>
      <w:r w:rsidRPr="005F1DF7">
        <w:rPr>
          <w:rFonts w:ascii="Times New Roman" w:hAnsi="Times New Roman"/>
        </w:rPr>
        <w:t>Perceived severity</w:t>
      </w:r>
    </w:p>
    <w:p w:rsidR="005B6989" w:rsidRPr="005F1DF7" w:rsidRDefault="005B6989" w:rsidP="005B6989">
      <w:pPr>
        <w:pStyle w:val="question"/>
      </w:pPr>
      <w:r w:rsidRPr="005F1DF7">
        <w:t>How serious do you think a lack of iodine in the body is?</w:t>
      </w:r>
    </w:p>
    <w:p w:rsidR="005B6989" w:rsidRPr="005F1DF7" w:rsidRDefault="005B6989" w:rsidP="005B6989">
      <w:pPr>
        <w:pStyle w:val="answersimple"/>
      </w:pPr>
      <w:r w:rsidRPr="005F1DF7">
        <w:t>1. Not serious</w:t>
      </w:r>
    </w:p>
    <w:p w:rsidR="005B6989" w:rsidRPr="005F1DF7" w:rsidRDefault="005B6989" w:rsidP="005B6989">
      <w:pPr>
        <w:pStyle w:val="answersimple"/>
      </w:pPr>
      <w:r w:rsidRPr="005F1DF7">
        <w:t>2. You’re not sure</w:t>
      </w:r>
    </w:p>
    <w:p w:rsidR="005B6989" w:rsidRPr="005F1DF7" w:rsidRDefault="005B6989" w:rsidP="005B6989">
      <w:pPr>
        <w:pStyle w:val="answersimple"/>
      </w:pPr>
      <w:r w:rsidRPr="005F1DF7">
        <w:t>3. Serious</w:t>
      </w:r>
    </w:p>
    <w:p w:rsidR="005B6989" w:rsidRPr="005F1DF7" w:rsidRDefault="005B6989" w:rsidP="00296952">
      <w:pPr>
        <w:pStyle w:val="interviewerinstruction"/>
        <w:ind w:firstLine="397"/>
        <w:rPr>
          <w:rFonts w:ascii="Times New Roman" w:hAnsi="Times New Roman"/>
        </w:rPr>
      </w:pPr>
      <w:r w:rsidRPr="005F1DF7">
        <w:rPr>
          <w:rFonts w:ascii="Times New Roman" w:hAnsi="Times New Roman"/>
        </w:rPr>
        <w:t>If Not Serious:</w:t>
      </w:r>
    </w:p>
    <w:p w:rsidR="005B6989" w:rsidRPr="005F1DF7" w:rsidRDefault="005B6989" w:rsidP="005B6989">
      <w:pPr>
        <w:pStyle w:val="question"/>
      </w:pPr>
      <w:r w:rsidRPr="005F1DF7">
        <w:t>Can you tell me the reason why it is not serious?</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Heading3"/>
        <w:rPr>
          <w:rFonts w:ascii="Times New Roman" w:hAnsi="Times New Roman"/>
        </w:rPr>
      </w:pPr>
      <w:bookmarkStart w:id="295" w:name="_Toc372895744"/>
      <w:bookmarkStart w:id="296" w:name="_Toc374979618"/>
      <w:r w:rsidRPr="005F1DF7">
        <w:rPr>
          <w:rFonts w:ascii="Times New Roman" w:hAnsi="Times New Roman"/>
        </w:rPr>
        <w:t>Attitudes towards an ideal or desired nutrition-related practice</w:t>
      </w:r>
      <w:bookmarkEnd w:id="295"/>
      <w:bookmarkEnd w:id="296"/>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297" w:name="_Toc372895745"/>
      <w:bookmarkStart w:id="298" w:name="_Toc374979619"/>
      <w:r w:rsidRPr="005F1DF7">
        <w:rPr>
          <w:rStyle w:val="questionpriority1"/>
          <w:rFonts w:ascii="Times New Roman" w:hAnsi="Times New Roman"/>
        </w:rPr>
        <w:t xml:space="preserve">1 </w:t>
      </w:r>
      <w:r w:rsidRPr="005F1DF7">
        <w:rPr>
          <w:rFonts w:ascii="Times New Roman" w:hAnsi="Times New Roman"/>
        </w:rPr>
        <w:t xml:space="preserve"> Preparing meals with iodized salt</w:t>
      </w:r>
      <w:bookmarkEnd w:id="297"/>
      <w:bookmarkEnd w:id="298"/>
    </w:p>
    <w:p w:rsidR="005B6989" w:rsidRPr="005F1DF7" w:rsidRDefault="005B6989" w:rsidP="005B6989">
      <w:pPr>
        <w:pStyle w:val="Heading4"/>
        <w:rPr>
          <w:rFonts w:ascii="Times New Roman" w:hAnsi="Times New Roman"/>
        </w:rPr>
      </w:pPr>
      <w:r w:rsidRPr="005F1DF7">
        <w:rPr>
          <w:rFonts w:ascii="Times New Roman" w:hAnsi="Times New Roman"/>
        </w:rPr>
        <w:t>Perceived benefits</w:t>
      </w:r>
    </w:p>
    <w:p w:rsidR="005B6989" w:rsidRPr="005F1DF7" w:rsidRDefault="005B6989" w:rsidP="005B6989">
      <w:pPr>
        <w:pStyle w:val="question"/>
      </w:pPr>
      <w:r w:rsidRPr="005F1DF7">
        <w:t>How good do you think it is to prepare meals with iodized salt?</w:t>
      </w:r>
    </w:p>
    <w:p w:rsidR="005B6989" w:rsidRPr="005F1DF7" w:rsidRDefault="005B6989" w:rsidP="005B6989">
      <w:pPr>
        <w:pStyle w:val="answersimple"/>
      </w:pPr>
      <w:r w:rsidRPr="005F1DF7">
        <w:t>1. Not good</w:t>
      </w:r>
    </w:p>
    <w:p w:rsidR="005B6989" w:rsidRPr="005F1DF7" w:rsidRDefault="005B6989" w:rsidP="005B6989">
      <w:pPr>
        <w:pStyle w:val="answersimple"/>
      </w:pPr>
      <w:r w:rsidRPr="005F1DF7">
        <w:t>2. You’re not sure</w:t>
      </w:r>
    </w:p>
    <w:p w:rsidR="005B6989" w:rsidRPr="005F1DF7" w:rsidRDefault="005B6989" w:rsidP="005B6989">
      <w:pPr>
        <w:pStyle w:val="answersimple"/>
      </w:pPr>
      <w:r w:rsidRPr="005F1DF7">
        <w:t>3. Good</w:t>
      </w:r>
    </w:p>
    <w:p w:rsidR="005B6989" w:rsidRPr="005F1DF7" w:rsidRDefault="005B6989" w:rsidP="00296952">
      <w:pPr>
        <w:pStyle w:val="interviewerinstruction"/>
        <w:ind w:firstLine="397"/>
        <w:rPr>
          <w:rFonts w:ascii="Times New Roman" w:hAnsi="Times New Roman"/>
        </w:rPr>
      </w:pPr>
      <w:r w:rsidRPr="005F1DF7">
        <w:rPr>
          <w:rFonts w:ascii="Times New Roman" w:hAnsi="Times New Roman"/>
        </w:rPr>
        <w:t>If Not good:</w:t>
      </w:r>
    </w:p>
    <w:p w:rsidR="005B6989" w:rsidRPr="005F1DF7" w:rsidRDefault="005B6989" w:rsidP="005B6989">
      <w:pPr>
        <w:pStyle w:val="question"/>
      </w:pPr>
      <w:r w:rsidRPr="005F1DF7">
        <w:t>Can you tell me the reasons why it is not good?</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296952" w:rsidRDefault="00296952">
      <w:pPr>
        <w:spacing w:after="200" w:line="276" w:lineRule="auto"/>
        <w:rPr>
          <w:b/>
          <w:bCs/>
          <w:sz w:val="28"/>
          <w:szCs w:val="28"/>
        </w:rPr>
      </w:pPr>
      <w:r>
        <w:br w:type="page"/>
      </w:r>
    </w:p>
    <w:p w:rsidR="005B6989" w:rsidRPr="005F1DF7" w:rsidRDefault="005B6989" w:rsidP="005B6989">
      <w:pPr>
        <w:pStyle w:val="Heading4"/>
        <w:rPr>
          <w:rFonts w:ascii="Times New Roman" w:hAnsi="Times New Roman"/>
        </w:rPr>
      </w:pPr>
      <w:r w:rsidRPr="005F1DF7">
        <w:rPr>
          <w:rFonts w:ascii="Times New Roman" w:hAnsi="Times New Roman"/>
        </w:rPr>
        <w:t>Perceived barriers</w:t>
      </w:r>
    </w:p>
    <w:p w:rsidR="005B6989" w:rsidRPr="005F1DF7" w:rsidRDefault="005B6989" w:rsidP="005B6989">
      <w:pPr>
        <w:pStyle w:val="question"/>
      </w:pPr>
      <w:r w:rsidRPr="005F1DF7">
        <w:t>How difficult is it for you to buy and use iodized salt?</w:t>
      </w:r>
    </w:p>
    <w:p w:rsidR="005B6989" w:rsidRPr="005F1DF7" w:rsidRDefault="005B6989" w:rsidP="005B6989">
      <w:pPr>
        <w:pStyle w:val="answersimple"/>
      </w:pPr>
      <w:r w:rsidRPr="005F1DF7">
        <w:t>1. Not difficult</w:t>
      </w:r>
    </w:p>
    <w:p w:rsidR="005B6989" w:rsidRPr="005F1DF7" w:rsidRDefault="005B6989" w:rsidP="005B6989">
      <w:pPr>
        <w:pStyle w:val="answersimple"/>
      </w:pPr>
      <w:r w:rsidRPr="005F1DF7">
        <w:t>2. So-so</w:t>
      </w:r>
    </w:p>
    <w:p w:rsidR="005B6989" w:rsidRPr="005F1DF7" w:rsidRDefault="005B6989" w:rsidP="005B6989">
      <w:pPr>
        <w:pStyle w:val="answersimple"/>
      </w:pPr>
      <w:r w:rsidRPr="005F1DF7">
        <w:t>3. Difficult</w:t>
      </w:r>
    </w:p>
    <w:p w:rsidR="005B6989" w:rsidRPr="005F1DF7" w:rsidRDefault="005B6989" w:rsidP="00616D17">
      <w:pPr>
        <w:pStyle w:val="interviewerinstruction"/>
        <w:ind w:firstLine="397"/>
        <w:rPr>
          <w:rFonts w:ascii="Times New Roman" w:hAnsi="Times New Roman"/>
        </w:rPr>
      </w:pPr>
      <w:r w:rsidRPr="005F1DF7">
        <w:rPr>
          <w:rFonts w:ascii="Times New Roman" w:hAnsi="Times New Roman"/>
        </w:rPr>
        <w:t>If Difficult:</w:t>
      </w:r>
    </w:p>
    <w:p w:rsidR="005B6989" w:rsidRPr="005F1DF7" w:rsidRDefault="005B6989" w:rsidP="005B6989">
      <w:pPr>
        <w:pStyle w:val="question"/>
      </w:pPr>
      <w:r w:rsidRPr="005F1DF7">
        <w:t>Can you tell me the reasons why it is difficult?</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5B6989" w:rsidRPr="005F1DF7" w:rsidRDefault="005B6989" w:rsidP="005B6989"/>
    <w:p w:rsidR="005B6989" w:rsidRPr="005F1DF7" w:rsidRDefault="005B6989" w:rsidP="005B6989">
      <w:pPr>
        <w:sectPr w:rsidR="005B6989" w:rsidRPr="005F1DF7" w:rsidSect="005F1DF7">
          <w:pgSz w:w="12240" w:h="15840"/>
          <w:pgMar w:top="851" w:right="1077" w:bottom="851" w:left="1077" w:header="708" w:footer="708" w:gutter="0"/>
          <w:cols w:space="708"/>
          <w:docGrid w:linePitch="360"/>
        </w:sectPr>
      </w:pPr>
    </w:p>
    <w:p w:rsidR="005B6989" w:rsidRPr="005F1DF7" w:rsidRDefault="005B6989" w:rsidP="005B6989">
      <w:pPr>
        <w:pStyle w:val="appendixhead1"/>
        <w:rPr>
          <w:rFonts w:ascii="Times New Roman" w:hAnsi="Times New Roman"/>
        </w:rPr>
      </w:pPr>
      <w:bookmarkStart w:id="299" w:name="_Toc372895746"/>
      <w:bookmarkStart w:id="300" w:name="_Toc374979620"/>
      <w:r w:rsidRPr="005F1DF7">
        <w:rPr>
          <w:rFonts w:ascii="Times New Roman" w:hAnsi="Times New Roman"/>
        </w:rPr>
        <w:t>Module 9: Food safety</w:t>
      </w:r>
      <w:bookmarkEnd w:id="299"/>
      <w:bookmarkEnd w:id="300"/>
    </w:p>
    <w:p w:rsidR="005B6989" w:rsidRPr="005F1DF7" w:rsidRDefault="005B6989" w:rsidP="005B6989">
      <w:pPr>
        <w:pStyle w:val="interviewerinstruction"/>
        <w:rPr>
          <w:rFonts w:ascii="Times New Roman" w:hAnsi="Times New Roman"/>
        </w:rPr>
      </w:pPr>
      <w:r w:rsidRPr="005F1DF7">
        <w:rPr>
          <w:rFonts w:ascii="Times New Roman" w:hAnsi="Times New Roman"/>
        </w:rPr>
        <w:t>Explain to the participant:</w:t>
      </w:r>
    </w:p>
    <w:p w:rsidR="005B6989" w:rsidRPr="005F1DF7" w:rsidRDefault="005B6989" w:rsidP="005B6989">
      <w:r w:rsidRPr="005F1DF7">
        <w:t>I am going to ask you some questions about food safety. Please let me know if you need me to clarify any of my questions. Feel free to ask any question you may have.</w:t>
      </w:r>
    </w:p>
    <w:p w:rsidR="005B6989" w:rsidRPr="005F1DF7" w:rsidRDefault="005B6989" w:rsidP="005B6989">
      <w:pPr>
        <w:pStyle w:val="appendixhead2"/>
        <w:rPr>
          <w:rFonts w:ascii="Times New Roman" w:hAnsi="Times New Roman"/>
        </w:rPr>
      </w:pPr>
      <w:bookmarkStart w:id="301" w:name="_Toc372895747"/>
      <w:bookmarkStart w:id="302" w:name="_Toc374979621"/>
      <w:r w:rsidRPr="005F1DF7">
        <w:rPr>
          <w:rFonts w:ascii="Times New Roman" w:hAnsi="Times New Roman"/>
        </w:rPr>
        <w:t>Practices</w:t>
      </w:r>
      <w:bookmarkEnd w:id="301"/>
      <w:bookmarkEnd w:id="302"/>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303" w:name="_Toc372895748"/>
      <w:bookmarkStart w:id="304" w:name="_Toc374979622"/>
      <w:r w:rsidRPr="005F1DF7">
        <w:rPr>
          <w:rStyle w:val="questionpriority1"/>
          <w:rFonts w:ascii="Times New Roman" w:hAnsi="Times New Roman"/>
        </w:rPr>
        <w:t xml:space="preserve">1 </w:t>
      </w:r>
      <w:r w:rsidRPr="005F1DF7">
        <w:rPr>
          <w:rFonts w:ascii="Times New Roman" w:hAnsi="Times New Roman"/>
        </w:rPr>
        <w:t xml:space="preserve"> Question P.1: Cleaning of dirty surfaces, plates and utensils</w:t>
      </w:r>
      <w:bookmarkEnd w:id="303"/>
      <w:bookmarkEnd w:id="304"/>
    </w:p>
    <w:p w:rsidR="005B6989" w:rsidRPr="005F1DF7" w:rsidRDefault="005B6989" w:rsidP="005B6989">
      <w:pPr>
        <w:pStyle w:val="question"/>
      </w:pPr>
      <w:r w:rsidRPr="005F1DF7">
        <w:t>After you have prepared dinner, kitchen surfaces, pots, pans, plates and utensils are dirty. Can you describe how you clean them usually?</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Scrape excess food into rubbish bin</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Wash with hot wat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Wash with detergent</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no answer</w:t>
      </w:r>
    </w:p>
    <w:p w:rsidR="005B6989" w:rsidRPr="005F1DF7" w:rsidRDefault="005B6989" w:rsidP="005B6989">
      <w:pPr>
        <w:pStyle w:val="analysisboxhead"/>
      </w:pPr>
      <w:r w:rsidRPr="005F1DF7">
        <w:t>Preliminary analysis</w:t>
      </w:r>
    </w:p>
    <w:p w:rsidR="005B6989" w:rsidRPr="005F1DF7" w:rsidRDefault="005B6989" w:rsidP="005B6989">
      <w:pPr>
        <w:pStyle w:val="analysisboxtext"/>
      </w:pPr>
      <w:r w:rsidRPr="005F1DF7">
        <w:t>Number of correct responses</w:t>
      </w:r>
      <w:r w:rsidRPr="005F1DF7">
        <w:tab/>
        <w:t>__</w:t>
      </w:r>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305" w:name="_Toc372895749"/>
      <w:bookmarkStart w:id="306" w:name="_Toc374979623"/>
      <w:r w:rsidRPr="005F1DF7">
        <w:rPr>
          <w:rStyle w:val="questionpriority1"/>
          <w:rFonts w:ascii="Times New Roman" w:hAnsi="Times New Roman"/>
        </w:rPr>
        <w:t xml:space="preserve">1 </w:t>
      </w:r>
      <w:r w:rsidRPr="005F1DF7">
        <w:rPr>
          <w:rFonts w:ascii="Times New Roman" w:hAnsi="Times New Roman"/>
        </w:rPr>
        <w:t xml:space="preserve"> Question P.2: Storage of perishable foods</w:t>
      </w:r>
      <w:bookmarkEnd w:id="305"/>
      <w:bookmarkEnd w:id="306"/>
    </w:p>
    <w:p w:rsidR="005B6989" w:rsidRPr="005F1DF7" w:rsidRDefault="005B6989" w:rsidP="005B6989">
      <w:pPr>
        <w:pStyle w:val="question"/>
      </w:pPr>
      <w:r w:rsidRPr="005F1DF7">
        <w:t>How do you store perishable fresh foods such as raw meat, poultry and seafood?</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In the refrigerator (below 5 °C)/cool box</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Covered (protected from insects, rodents, pests and dust)</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Separated from cooked or ready-to-eat foods</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no answer</w:t>
      </w:r>
    </w:p>
    <w:p w:rsidR="005B6989" w:rsidRPr="005F1DF7" w:rsidRDefault="005B6989" w:rsidP="005B6989">
      <w:pPr>
        <w:pStyle w:val="analysisboxhead"/>
      </w:pPr>
      <w:r w:rsidRPr="005F1DF7">
        <w:t>Preliminary analysis</w:t>
      </w:r>
    </w:p>
    <w:p w:rsidR="005B6989" w:rsidRPr="005F1DF7" w:rsidRDefault="005B6989" w:rsidP="005B6989">
      <w:pPr>
        <w:pStyle w:val="analysisboxtext"/>
      </w:pPr>
      <w:r w:rsidRPr="005F1DF7">
        <w:t>Number of correct responses</w:t>
      </w:r>
      <w:r w:rsidRPr="005F1DF7">
        <w:tab/>
        <w:t>__</w:t>
      </w:r>
    </w:p>
    <w:p w:rsidR="005B6989" w:rsidRPr="005F1DF7" w:rsidRDefault="005B6989" w:rsidP="005B6989">
      <w:pPr>
        <w:pStyle w:val="appendixhead2"/>
        <w:rPr>
          <w:rFonts w:ascii="Times New Roman" w:hAnsi="Times New Roman"/>
        </w:rPr>
      </w:pPr>
      <w:bookmarkStart w:id="307" w:name="_Toc372895750"/>
      <w:bookmarkStart w:id="308" w:name="_Toc374979624"/>
      <w:r w:rsidRPr="005F1DF7">
        <w:rPr>
          <w:rFonts w:ascii="Times New Roman" w:hAnsi="Times New Roman"/>
        </w:rPr>
        <w:t>Knowledge</w:t>
      </w:r>
      <w:bookmarkEnd w:id="307"/>
      <w:bookmarkEnd w:id="308"/>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309" w:name="_Toc372895751"/>
      <w:bookmarkStart w:id="310" w:name="_Toc374979625"/>
      <w:r w:rsidRPr="005F1DF7">
        <w:rPr>
          <w:rStyle w:val="questionpriority1"/>
          <w:rFonts w:ascii="Times New Roman" w:hAnsi="Times New Roman"/>
        </w:rPr>
        <w:t xml:space="preserve">1 </w:t>
      </w:r>
      <w:r w:rsidRPr="005F1DF7">
        <w:rPr>
          <w:rFonts w:ascii="Times New Roman" w:hAnsi="Times New Roman"/>
        </w:rPr>
        <w:t xml:space="preserve"> Question K.1: Separation of raw and cooked foods</w:t>
      </w:r>
      <w:bookmarkEnd w:id="309"/>
      <w:bookmarkEnd w:id="310"/>
    </w:p>
    <w:p w:rsidR="005B6989" w:rsidRPr="005F1DF7" w:rsidRDefault="005B6989" w:rsidP="005B6989">
      <w:pPr>
        <w:pStyle w:val="question"/>
      </w:pPr>
      <w:r w:rsidRPr="005F1DF7">
        <w:t>Why should you prevent raw meat, offal, poultry and seafood from touching other foods such as those that are cooked or ready to eat?</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Raw animal foods often contain germs (which may be transferred to cooked and ready-to-eat foods)</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5B6989" w:rsidRPr="005F1DF7" w:rsidRDefault="005B6989" w:rsidP="005B6989">
      <w:pPr>
        <w:pStyle w:val="questionhead"/>
        <w:rPr>
          <w:rFonts w:ascii="Times New Roman" w:hAnsi="Times New Roman"/>
        </w:rPr>
      </w:pPr>
      <w:bookmarkStart w:id="311" w:name="_Toc372895752"/>
      <w:bookmarkStart w:id="312" w:name="_Toc374979626"/>
      <w:r w:rsidRPr="005F1DF7">
        <w:rPr>
          <w:rStyle w:val="questionpriority1"/>
          <w:rFonts w:ascii="Times New Roman" w:hAnsi="Times New Roman"/>
        </w:rPr>
        <w:t xml:space="preserve">1 </w:t>
      </w:r>
      <w:r w:rsidRPr="005F1DF7">
        <w:rPr>
          <w:rFonts w:ascii="Times New Roman" w:hAnsi="Times New Roman"/>
        </w:rPr>
        <w:t xml:space="preserve"> Question K.2: Cooking thoroughly</w:t>
      </w:r>
      <w:bookmarkEnd w:id="311"/>
      <w:bookmarkEnd w:id="312"/>
    </w:p>
    <w:p w:rsidR="005B6989" w:rsidRPr="005F1DF7" w:rsidRDefault="005B6989" w:rsidP="005B6989">
      <w:pPr>
        <w:pStyle w:val="question"/>
      </w:pPr>
      <w:r w:rsidRPr="005F1DF7">
        <w:t>When cooking soups and stews, what sign shows that these are ready and safe to be served?</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They are boiling/ well cooked</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296952" w:rsidRDefault="00296952">
      <w:pPr>
        <w:spacing w:after="200" w:line="276" w:lineRule="auto"/>
        <w:rPr>
          <w:rStyle w:val="questionpriority2"/>
          <w:b/>
          <w:bCs/>
          <w:sz w:val="28"/>
          <w:szCs w:val="26"/>
          <w:lang w:eastAsia="en-GB"/>
        </w:rPr>
      </w:pPr>
      <w:r>
        <w:rPr>
          <w:rStyle w:val="questionpriority2"/>
        </w:rPr>
        <w:br w:type="page"/>
      </w:r>
    </w:p>
    <w:p w:rsidR="005B6989" w:rsidRPr="005F1DF7" w:rsidRDefault="005B6989" w:rsidP="005B6989">
      <w:pPr>
        <w:pStyle w:val="questionhead"/>
        <w:rPr>
          <w:rFonts w:ascii="Times New Roman" w:hAnsi="Times New Roman"/>
        </w:rPr>
      </w:pPr>
      <w:r w:rsidRPr="005F1DF7">
        <w:rPr>
          <w:rStyle w:val="questionpriority2"/>
          <w:rFonts w:ascii="Times New Roman" w:hAnsi="Times New Roman"/>
        </w:rPr>
        <w:t xml:space="preserve"> </w:t>
      </w:r>
      <w:bookmarkStart w:id="313" w:name="_Toc372895753"/>
      <w:bookmarkStart w:id="314" w:name="_Toc374979627"/>
      <w:r w:rsidRPr="005F1DF7">
        <w:rPr>
          <w:rStyle w:val="questionpriority2"/>
          <w:rFonts w:ascii="Times New Roman" w:hAnsi="Times New Roman"/>
        </w:rPr>
        <w:t xml:space="preserve">2 </w:t>
      </w:r>
      <w:r w:rsidRPr="005F1DF7">
        <w:rPr>
          <w:rFonts w:ascii="Times New Roman" w:hAnsi="Times New Roman"/>
        </w:rPr>
        <w:t xml:space="preserve"> Question K.3: Storage of perishable foods</w:t>
      </w:r>
      <w:bookmarkEnd w:id="313"/>
      <w:bookmarkEnd w:id="314"/>
    </w:p>
    <w:p w:rsidR="005B6989" w:rsidRPr="005F1DF7" w:rsidRDefault="005B6989" w:rsidP="005B6989">
      <w:pPr>
        <w:pStyle w:val="question"/>
      </w:pPr>
      <w:r w:rsidRPr="005F1DF7">
        <w:t>What kinds of food should be placed in the refrigerator or in a cool place, such as an icebox or cool box?</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responsecategoryhead"/>
        <w:rPr>
          <w:rFonts w:ascii="Times New Roman" w:hAnsi="Times New Roman"/>
        </w:rPr>
      </w:pPr>
      <w:r w:rsidRPr="005F1DF7">
        <w:rPr>
          <w:rFonts w:ascii="Times New Roman" w:hAnsi="Times New Roman"/>
        </w:rPr>
        <w:t>Perishable foods</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Meat, offal</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Poultry</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Fish</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Foods from the sea or lake</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Milk/dairy products</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Cooked foods</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5B6989" w:rsidRPr="005F1DF7" w:rsidRDefault="005B6989" w:rsidP="005B6989">
      <w:pPr>
        <w:pStyle w:val="analysisboxhead"/>
      </w:pPr>
      <w:r w:rsidRPr="005F1DF7">
        <w:t>Preliminary analysis</w:t>
      </w:r>
    </w:p>
    <w:p w:rsidR="005B6989" w:rsidRPr="005F1DF7" w:rsidRDefault="005B6989" w:rsidP="005B6989">
      <w:pPr>
        <w:pStyle w:val="analysisboxtext"/>
      </w:pPr>
      <w:r w:rsidRPr="005F1DF7">
        <w:t>Number of correct responses</w:t>
      </w:r>
      <w:r w:rsidRPr="005F1DF7">
        <w:tab/>
        <w:t>__</w:t>
      </w:r>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315" w:name="_Toc372895754"/>
      <w:bookmarkStart w:id="316" w:name="_Toc374979628"/>
      <w:r w:rsidRPr="005F1DF7">
        <w:rPr>
          <w:rStyle w:val="questionpriority1"/>
          <w:rFonts w:ascii="Times New Roman" w:hAnsi="Times New Roman"/>
        </w:rPr>
        <w:t xml:space="preserve">1 </w:t>
      </w:r>
      <w:r w:rsidRPr="005F1DF7">
        <w:rPr>
          <w:rFonts w:ascii="Times New Roman" w:hAnsi="Times New Roman"/>
        </w:rPr>
        <w:t xml:space="preserve"> Question K.4: Storage of leftovers in a cool/cold place</w:t>
      </w:r>
      <w:bookmarkEnd w:id="315"/>
      <w:bookmarkEnd w:id="316"/>
    </w:p>
    <w:p w:rsidR="005B6989" w:rsidRPr="005F1DF7" w:rsidRDefault="005B6989" w:rsidP="005B6989">
      <w:pPr>
        <w:pStyle w:val="question"/>
      </w:pPr>
      <w:r w:rsidRPr="005F1DF7">
        <w:t>Why should someone avoid eating leftovers that were not kept in a cool place?</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Because food is not safe anymore</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Foods get spoiled (germs multiply very quickly and can cause illness)</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Higher temperatures make germs grow fast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5B6989" w:rsidRPr="005F1DF7" w:rsidRDefault="005B6989" w:rsidP="005B6989">
      <w:pPr>
        <w:pStyle w:val="interviewerinstruction"/>
        <w:rPr>
          <w:rFonts w:ascii="Times New Roman" w:hAnsi="Times New Roman"/>
        </w:rPr>
      </w:pPr>
      <w:r w:rsidRPr="005F1DF7">
        <w:rPr>
          <w:rFonts w:ascii="Times New Roman" w:hAnsi="Times New Roman"/>
        </w:rPr>
        <w:t xml:space="preserve"> (Any of the three first response options is correct)</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317" w:name="_Toc372895755"/>
      <w:bookmarkStart w:id="318" w:name="_Toc374979629"/>
      <w:r w:rsidRPr="005F1DF7">
        <w:rPr>
          <w:rStyle w:val="questionpriority1"/>
          <w:rFonts w:ascii="Times New Roman" w:hAnsi="Times New Roman"/>
        </w:rPr>
        <w:t xml:space="preserve">1 </w:t>
      </w:r>
      <w:r w:rsidRPr="005F1DF7">
        <w:rPr>
          <w:rFonts w:ascii="Times New Roman" w:hAnsi="Times New Roman"/>
        </w:rPr>
        <w:t xml:space="preserve"> Question K.5: Washing raw fruits and vegetables</w:t>
      </w:r>
      <w:bookmarkEnd w:id="317"/>
      <w:bookmarkEnd w:id="318"/>
    </w:p>
    <w:p w:rsidR="005B6989" w:rsidRPr="005F1DF7" w:rsidRDefault="005B6989" w:rsidP="005B6989">
      <w:pPr>
        <w:pStyle w:val="question"/>
      </w:pPr>
      <w:r w:rsidRPr="005F1DF7">
        <w:t>What should you do before eating raw fruits and vegetables?</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Wash them with clean wat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5B6989" w:rsidRPr="005F1DF7" w:rsidRDefault="005B6989" w:rsidP="005B6989">
      <w:pPr>
        <w:pStyle w:val="appendixhead2"/>
        <w:rPr>
          <w:rFonts w:ascii="Times New Roman" w:hAnsi="Times New Roman"/>
        </w:rPr>
      </w:pPr>
      <w:bookmarkStart w:id="319" w:name="_Toc372895756"/>
      <w:bookmarkStart w:id="320" w:name="_Toc374979630"/>
      <w:r w:rsidRPr="005F1DF7">
        <w:rPr>
          <w:rFonts w:ascii="Times New Roman" w:hAnsi="Times New Roman"/>
        </w:rPr>
        <w:t>Attitudes</w:t>
      </w:r>
      <w:bookmarkEnd w:id="319"/>
      <w:bookmarkEnd w:id="320"/>
    </w:p>
    <w:p w:rsidR="005B6989" w:rsidRPr="005F1DF7" w:rsidRDefault="005B6989" w:rsidP="005B6989">
      <w:pPr>
        <w:pStyle w:val="Heading3"/>
        <w:rPr>
          <w:rFonts w:ascii="Times New Roman" w:hAnsi="Times New Roman"/>
        </w:rPr>
      </w:pPr>
      <w:bookmarkStart w:id="321" w:name="_Toc372895757"/>
      <w:bookmarkStart w:id="322" w:name="_Toc374979631"/>
      <w:r w:rsidRPr="005F1DF7">
        <w:rPr>
          <w:rFonts w:ascii="Times New Roman" w:hAnsi="Times New Roman"/>
        </w:rPr>
        <w:t>Attitudes towards a health or nutrition-related problem</w:t>
      </w:r>
      <w:bookmarkEnd w:id="321"/>
      <w:bookmarkEnd w:id="322"/>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323" w:name="_Toc372895758"/>
      <w:bookmarkStart w:id="324" w:name="_Toc374979632"/>
      <w:r w:rsidRPr="005F1DF7">
        <w:rPr>
          <w:rStyle w:val="questionpriority1"/>
          <w:rFonts w:ascii="Times New Roman" w:hAnsi="Times New Roman"/>
        </w:rPr>
        <w:t xml:space="preserve">1 </w:t>
      </w:r>
      <w:r w:rsidRPr="005F1DF7">
        <w:rPr>
          <w:rFonts w:ascii="Times New Roman" w:hAnsi="Times New Roman"/>
        </w:rPr>
        <w:t xml:space="preserve"> Food poisoning/sickness from eating spoiled food</w:t>
      </w:r>
      <w:bookmarkEnd w:id="323"/>
      <w:bookmarkEnd w:id="324"/>
    </w:p>
    <w:p w:rsidR="005B6989" w:rsidRPr="005F1DF7" w:rsidRDefault="005B6989" w:rsidP="005B6989">
      <w:pPr>
        <w:pStyle w:val="Heading4"/>
        <w:rPr>
          <w:rFonts w:ascii="Times New Roman" w:hAnsi="Times New Roman"/>
        </w:rPr>
      </w:pPr>
      <w:r w:rsidRPr="005F1DF7">
        <w:rPr>
          <w:rFonts w:ascii="Times New Roman" w:hAnsi="Times New Roman"/>
        </w:rPr>
        <w:t>Perceived susceptibility</w:t>
      </w:r>
    </w:p>
    <w:p w:rsidR="005B6989" w:rsidRPr="005F1DF7" w:rsidRDefault="005B6989" w:rsidP="005B6989">
      <w:pPr>
        <w:pStyle w:val="question"/>
      </w:pPr>
      <w:r w:rsidRPr="005F1DF7">
        <w:t>How likely do you think you are to get sick from eating spoiled food?</w:t>
      </w:r>
    </w:p>
    <w:p w:rsidR="005B6989" w:rsidRPr="005F1DF7" w:rsidRDefault="005B6989" w:rsidP="005B6989">
      <w:pPr>
        <w:pStyle w:val="answersimple"/>
      </w:pPr>
      <w:r w:rsidRPr="005F1DF7">
        <w:t>1. Not likely</w:t>
      </w:r>
    </w:p>
    <w:p w:rsidR="005B6989" w:rsidRPr="005F1DF7" w:rsidRDefault="005B6989" w:rsidP="005B6989">
      <w:pPr>
        <w:pStyle w:val="answersimple"/>
      </w:pPr>
      <w:r w:rsidRPr="005F1DF7">
        <w:t>2. You’re not sure</w:t>
      </w:r>
    </w:p>
    <w:p w:rsidR="005B6989" w:rsidRPr="005F1DF7" w:rsidRDefault="005B6989" w:rsidP="005B6989">
      <w:pPr>
        <w:pStyle w:val="answersimple"/>
      </w:pPr>
      <w:r w:rsidRPr="005F1DF7">
        <w:t>3. Likely</w:t>
      </w:r>
    </w:p>
    <w:p w:rsidR="005B6989" w:rsidRPr="005F1DF7" w:rsidRDefault="005B6989" w:rsidP="00616D17">
      <w:pPr>
        <w:pStyle w:val="interviewerinstruction"/>
        <w:ind w:firstLine="397"/>
        <w:rPr>
          <w:rFonts w:ascii="Times New Roman" w:hAnsi="Times New Roman"/>
        </w:rPr>
      </w:pPr>
      <w:r w:rsidRPr="005F1DF7">
        <w:rPr>
          <w:rFonts w:ascii="Times New Roman" w:hAnsi="Times New Roman"/>
        </w:rPr>
        <w:t>If Not likely:</w:t>
      </w:r>
    </w:p>
    <w:p w:rsidR="005B6989" w:rsidRPr="005F1DF7" w:rsidRDefault="005B6989" w:rsidP="005B6989">
      <w:pPr>
        <w:pStyle w:val="question"/>
      </w:pPr>
      <w:r w:rsidRPr="005F1DF7">
        <w:t>Can you tell me the reason why it is not likely?</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296952" w:rsidRDefault="00296952">
      <w:pPr>
        <w:spacing w:after="200" w:line="276" w:lineRule="auto"/>
        <w:rPr>
          <w:b/>
          <w:bCs/>
          <w:sz w:val="28"/>
          <w:szCs w:val="28"/>
        </w:rPr>
      </w:pPr>
      <w:r>
        <w:br w:type="page"/>
      </w:r>
    </w:p>
    <w:p w:rsidR="005B6989" w:rsidRPr="005F1DF7" w:rsidRDefault="005B6989" w:rsidP="005B6989">
      <w:pPr>
        <w:pStyle w:val="Heading4"/>
        <w:rPr>
          <w:rFonts w:ascii="Times New Roman" w:hAnsi="Times New Roman"/>
        </w:rPr>
      </w:pPr>
      <w:r w:rsidRPr="005F1DF7">
        <w:rPr>
          <w:rFonts w:ascii="Times New Roman" w:hAnsi="Times New Roman"/>
        </w:rPr>
        <w:t>Perceived severity</w:t>
      </w:r>
    </w:p>
    <w:p w:rsidR="005B6989" w:rsidRPr="005F1DF7" w:rsidRDefault="005B6989" w:rsidP="005B6989">
      <w:pPr>
        <w:pStyle w:val="question"/>
      </w:pPr>
      <w:r w:rsidRPr="005F1DF7">
        <w:t>How serious do you think it is to be sick from eating spoiled food?</w:t>
      </w:r>
    </w:p>
    <w:p w:rsidR="005B6989" w:rsidRPr="005F1DF7" w:rsidRDefault="005B6989" w:rsidP="005B6989">
      <w:pPr>
        <w:pStyle w:val="answersimple"/>
      </w:pPr>
      <w:r w:rsidRPr="005F1DF7">
        <w:t>1. Not serious</w:t>
      </w:r>
    </w:p>
    <w:p w:rsidR="005B6989" w:rsidRPr="005F1DF7" w:rsidRDefault="005B6989" w:rsidP="005B6989">
      <w:pPr>
        <w:pStyle w:val="answersimple"/>
      </w:pPr>
      <w:r w:rsidRPr="005F1DF7">
        <w:t>2. You’re not sure</w:t>
      </w:r>
    </w:p>
    <w:p w:rsidR="005B6989" w:rsidRPr="005F1DF7" w:rsidRDefault="005B6989" w:rsidP="005B6989">
      <w:pPr>
        <w:pStyle w:val="answersimple"/>
      </w:pPr>
      <w:r w:rsidRPr="005F1DF7">
        <w:t>3. Serious</w:t>
      </w:r>
    </w:p>
    <w:p w:rsidR="005B6989" w:rsidRPr="005F1DF7" w:rsidRDefault="005B6989" w:rsidP="00296952">
      <w:pPr>
        <w:pStyle w:val="interviewerinstruction"/>
        <w:ind w:firstLine="397"/>
        <w:rPr>
          <w:rFonts w:ascii="Times New Roman" w:hAnsi="Times New Roman"/>
        </w:rPr>
      </w:pPr>
      <w:r w:rsidRPr="005F1DF7">
        <w:rPr>
          <w:rFonts w:ascii="Times New Roman" w:hAnsi="Times New Roman"/>
        </w:rPr>
        <w:t>If Not Serious:</w:t>
      </w:r>
    </w:p>
    <w:p w:rsidR="005B6989" w:rsidRPr="005F1DF7" w:rsidRDefault="005B6989" w:rsidP="005B6989">
      <w:pPr>
        <w:pStyle w:val="question"/>
      </w:pPr>
      <w:r w:rsidRPr="005F1DF7">
        <w:t>Can you tell me the reason why it is not serious?</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296952" w:rsidRDefault="00296952" w:rsidP="005B6989">
      <w:pPr>
        <w:pStyle w:val="Heading3"/>
        <w:rPr>
          <w:rFonts w:ascii="Times New Roman" w:hAnsi="Times New Roman"/>
        </w:rPr>
      </w:pPr>
      <w:bookmarkStart w:id="325" w:name="_Toc372895759"/>
    </w:p>
    <w:p w:rsidR="005B6989" w:rsidRPr="005F1DF7" w:rsidRDefault="005B6989" w:rsidP="005B6989">
      <w:pPr>
        <w:pStyle w:val="Heading3"/>
        <w:rPr>
          <w:rFonts w:ascii="Times New Roman" w:hAnsi="Times New Roman"/>
        </w:rPr>
      </w:pPr>
      <w:bookmarkStart w:id="326" w:name="_Toc374979633"/>
      <w:r w:rsidRPr="005F1DF7">
        <w:rPr>
          <w:rFonts w:ascii="Times New Roman" w:hAnsi="Times New Roman"/>
        </w:rPr>
        <w:t>Attitudes towards an ideal or desired nutrition-related practice</w:t>
      </w:r>
      <w:r w:rsidRPr="005F1DF7">
        <w:rPr>
          <w:rStyle w:val="FootnoteReference"/>
          <w:rFonts w:ascii="Times New Roman" w:hAnsi="Times New Roman"/>
        </w:rPr>
        <w:footnoteReference w:id="5"/>
      </w:r>
      <w:bookmarkEnd w:id="325"/>
      <w:bookmarkEnd w:id="326"/>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327" w:name="_Toc372895760"/>
      <w:bookmarkStart w:id="328" w:name="_Toc374979634"/>
      <w:r w:rsidRPr="005F1DF7">
        <w:rPr>
          <w:rStyle w:val="questionpriority1"/>
          <w:rFonts w:ascii="Times New Roman" w:hAnsi="Times New Roman"/>
        </w:rPr>
        <w:t xml:space="preserve">1 </w:t>
      </w:r>
      <w:r w:rsidRPr="005F1DF7">
        <w:rPr>
          <w:rFonts w:ascii="Times New Roman" w:hAnsi="Times New Roman"/>
        </w:rPr>
        <w:t xml:space="preserve"> Keeping perishable food in a cool place, for example in a cool box or in the refrigerator</w:t>
      </w:r>
      <w:bookmarkEnd w:id="327"/>
      <w:bookmarkEnd w:id="328"/>
    </w:p>
    <w:p w:rsidR="005B6989" w:rsidRPr="005F1DF7" w:rsidRDefault="005B6989" w:rsidP="005B6989">
      <w:pPr>
        <w:pStyle w:val="Heading4"/>
        <w:rPr>
          <w:rFonts w:ascii="Times New Roman" w:hAnsi="Times New Roman"/>
        </w:rPr>
      </w:pPr>
      <w:r w:rsidRPr="005F1DF7">
        <w:rPr>
          <w:rFonts w:ascii="Times New Roman" w:hAnsi="Times New Roman"/>
        </w:rPr>
        <w:t>Perceived benefits</w:t>
      </w:r>
    </w:p>
    <w:p w:rsidR="005B6989" w:rsidRPr="005F1DF7" w:rsidRDefault="005B6989" w:rsidP="005B6989">
      <w:pPr>
        <w:pStyle w:val="question"/>
      </w:pPr>
      <w:r w:rsidRPr="005F1DF7">
        <w:t>How good do you think it is to keep meat, poultry, fish, seafood or cooked food in a cool place, for example in a cool box or in the refrigerator?</w:t>
      </w:r>
    </w:p>
    <w:p w:rsidR="005B6989" w:rsidRPr="005F1DF7" w:rsidRDefault="005B6989" w:rsidP="005B6989">
      <w:pPr>
        <w:pStyle w:val="answersimple"/>
      </w:pPr>
      <w:r w:rsidRPr="005F1DF7">
        <w:t>1. Not good</w:t>
      </w:r>
    </w:p>
    <w:p w:rsidR="005B6989" w:rsidRPr="005F1DF7" w:rsidRDefault="005B6989" w:rsidP="005B6989">
      <w:pPr>
        <w:pStyle w:val="answersimple"/>
      </w:pPr>
      <w:r w:rsidRPr="005F1DF7">
        <w:t>2. You’re not sure</w:t>
      </w:r>
    </w:p>
    <w:p w:rsidR="005B6989" w:rsidRPr="005F1DF7" w:rsidRDefault="005B6989" w:rsidP="005B6989">
      <w:pPr>
        <w:pStyle w:val="answersimple"/>
      </w:pPr>
      <w:r w:rsidRPr="005F1DF7">
        <w:t>3. Good</w:t>
      </w:r>
    </w:p>
    <w:p w:rsidR="005B6989" w:rsidRPr="005F1DF7" w:rsidRDefault="005B6989" w:rsidP="00296952">
      <w:pPr>
        <w:pStyle w:val="interviewerinstruction"/>
        <w:ind w:firstLine="397"/>
        <w:rPr>
          <w:rFonts w:ascii="Times New Roman" w:hAnsi="Times New Roman"/>
        </w:rPr>
      </w:pPr>
      <w:r w:rsidRPr="005F1DF7">
        <w:rPr>
          <w:rFonts w:ascii="Times New Roman" w:hAnsi="Times New Roman"/>
        </w:rPr>
        <w:t>If Not good:</w:t>
      </w:r>
    </w:p>
    <w:p w:rsidR="005B6989" w:rsidRPr="005F1DF7" w:rsidRDefault="005B6989" w:rsidP="005B6989">
      <w:pPr>
        <w:pStyle w:val="question"/>
      </w:pPr>
      <w:r w:rsidRPr="005F1DF7">
        <w:t>Can you tell me the reasons why it is not good?</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Heading4"/>
        <w:rPr>
          <w:rFonts w:ascii="Times New Roman" w:hAnsi="Times New Roman"/>
        </w:rPr>
      </w:pPr>
      <w:r w:rsidRPr="005F1DF7">
        <w:rPr>
          <w:rFonts w:ascii="Times New Roman" w:hAnsi="Times New Roman"/>
        </w:rPr>
        <w:t>Perceived barriers</w:t>
      </w:r>
    </w:p>
    <w:p w:rsidR="005B6989" w:rsidRPr="005F1DF7" w:rsidRDefault="005B6989" w:rsidP="005B6989">
      <w:pPr>
        <w:pStyle w:val="question"/>
      </w:pPr>
      <w:r w:rsidRPr="005F1DF7">
        <w:t>How difficult is it for you to keep these foods in a cool box or in the refrigerator?</w:t>
      </w:r>
    </w:p>
    <w:p w:rsidR="005B6989" w:rsidRPr="005F1DF7" w:rsidRDefault="005B6989" w:rsidP="005B6989">
      <w:pPr>
        <w:pStyle w:val="answersimple"/>
      </w:pPr>
      <w:r w:rsidRPr="005F1DF7">
        <w:t>1. Not difficult</w:t>
      </w:r>
    </w:p>
    <w:p w:rsidR="005B6989" w:rsidRPr="005F1DF7" w:rsidRDefault="005B6989" w:rsidP="005B6989">
      <w:pPr>
        <w:pStyle w:val="answersimple"/>
      </w:pPr>
      <w:r w:rsidRPr="005F1DF7">
        <w:t>2. So-so</w:t>
      </w:r>
    </w:p>
    <w:p w:rsidR="005B6989" w:rsidRPr="005F1DF7" w:rsidRDefault="005B6989" w:rsidP="005B6989">
      <w:pPr>
        <w:pStyle w:val="answersimple"/>
      </w:pPr>
      <w:r w:rsidRPr="005F1DF7">
        <w:t>3. Difficult</w:t>
      </w:r>
    </w:p>
    <w:p w:rsidR="005B6989" w:rsidRPr="005F1DF7" w:rsidRDefault="005B6989" w:rsidP="00296952">
      <w:pPr>
        <w:pStyle w:val="interviewerinstruction"/>
        <w:ind w:firstLine="397"/>
        <w:rPr>
          <w:rFonts w:ascii="Times New Roman" w:hAnsi="Times New Roman"/>
        </w:rPr>
      </w:pPr>
      <w:r w:rsidRPr="005F1DF7">
        <w:rPr>
          <w:rFonts w:ascii="Times New Roman" w:hAnsi="Times New Roman"/>
        </w:rPr>
        <w:t>If Difficult:</w:t>
      </w:r>
    </w:p>
    <w:p w:rsidR="005B6989" w:rsidRPr="005F1DF7" w:rsidRDefault="005B6989" w:rsidP="005B6989">
      <w:pPr>
        <w:pStyle w:val="question"/>
      </w:pPr>
      <w:r w:rsidRPr="005F1DF7">
        <w:t>Can you tell me the reasons why it is difficult?</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296952" w:rsidRDefault="00296952" w:rsidP="005B6989">
      <w:pPr>
        <w:pStyle w:val="questionhead"/>
        <w:rPr>
          <w:rStyle w:val="questionpriority1"/>
          <w:rFonts w:ascii="Times New Roman" w:hAnsi="Times New Roman"/>
        </w:rPr>
      </w:pPr>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329" w:name="_Toc372895761"/>
      <w:bookmarkStart w:id="330" w:name="_Toc374979635"/>
      <w:r w:rsidRPr="005F1DF7">
        <w:rPr>
          <w:rStyle w:val="questionpriority1"/>
          <w:rFonts w:ascii="Times New Roman" w:hAnsi="Times New Roman"/>
        </w:rPr>
        <w:t xml:space="preserve">1 </w:t>
      </w:r>
      <w:r w:rsidRPr="005F1DF7">
        <w:rPr>
          <w:rFonts w:ascii="Times New Roman" w:hAnsi="Times New Roman"/>
        </w:rPr>
        <w:t xml:space="preserve"> Reheating leftovers before eating them</w:t>
      </w:r>
      <w:bookmarkEnd w:id="329"/>
      <w:bookmarkEnd w:id="330"/>
    </w:p>
    <w:p w:rsidR="005B6989" w:rsidRPr="005F1DF7" w:rsidRDefault="005B6989" w:rsidP="005B6989">
      <w:pPr>
        <w:pStyle w:val="Heading4"/>
        <w:rPr>
          <w:rFonts w:ascii="Times New Roman" w:hAnsi="Times New Roman"/>
        </w:rPr>
      </w:pPr>
      <w:r w:rsidRPr="005F1DF7">
        <w:rPr>
          <w:rFonts w:ascii="Times New Roman" w:hAnsi="Times New Roman"/>
        </w:rPr>
        <w:t>Perceived benefits</w:t>
      </w:r>
    </w:p>
    <w:p w:rsidR="005B6989" w:rsidRPr="005F1DF7" w:rsidRDefault="005B6989" w:rsidP="005B6989">
      <w:pPr>
        <w:pStyle w:val="question"/>
      </w:pPr>
      <w:r w:rsidRPr="005F1DF7">
        <w:t>How good do you think it is to reheat leftovers before eating or serving them?</w:t>
      </w:r>
    </w:p>
    <w:p w:rsidR="005B6989" w:rsidRPr="005F1DF7" w:rsidRDefault="005B6989" w:rsidP="005B6989">
      <w:pPr>
        <w:pStyle w:val="answersimple"/>
      </w:pPr>
      <w:r w:rsidRPr="005F1DF7">
        <w:t>1. Not good</w:t>
      </w:r>
    </w:p>
    <w:p w:rsidR="005B6989" w:rsidRPr="005F1DF7" w:rsidRDefault="005B6989" w:rsidP="005B6989">
      <w:pPr>
        <w:pStyle w:val="answersimple"/>
      </w:pPr>
      <w:r w:rsidRPr="005F1DF7">
        <w:t>2. You’re not sure</w:t>
      </w:r>
    </w:p>
    <w:p w:rsidR="005B6989" w:rsidRPr="005F1DF7" w:rsidRDefault="005B6989" w:rsidP="005B6989">
      <w:pPr>
        <w:pStyle w:val="answersimple"/>
      </w:pPr>
      <w:r w:rsidRPr="005F1DF7">
        <w:t>3. Good</w:t>
      </w:r>
    </w:p>
    <w:p w:rsidR="005B6989" w:rsidRPr="005F1DF7" w:rsidRDefault="005B6989" w:rsidP="00296952">
      <w:pPr>
        <w:pStyle w:val="interviewerinstruction"/>
        <w:ind w:firstLine="397"/>
        <w:rPr>
          <w:rFonts w:ascii="Times New Roman" w:hAnsi="Times New Roman"/>
        </w:rPr>
      </w:pPr>
      <w:r w:rsidRPr="005F1DF7">
        <w:rPr>
          <w:rFonts w:ascii="Times New Roman" w:hAnsi="Times New Roman"/>
        </w:rPr>
        <w:t>If Not good:</w:t>
      </w:r>
    </w:p>
    <w:p w:rsidR="005B6989" w:rsidRPr="005F1DF7" w:rsidRDefault="005B6989" w:rsidP="005B6989">
      <w:pPr>
        <w:pStyle w:val="question"/>
      </w:pPr>
      <w:r w:rsidRPr="005F1DF7">
        <w:t>Can you tell me the reasons why it is not good?</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296952" w:rsidRDefault="00296952">
      <w:pPr>
        <w:spacing w:after="200" w:line="276" w:lineRule="auto"/>
        <w:rPr>
          <w:b/>
          <w:bCs/>
          <w:sz w:val="28"/>
          <w:szCs w:val="28"/>
        </w:rPr>
      </w:pPr>
      <w:r>
        <w:br w:type="page"/>
      </w:r>
    </w:p>
    <w:p w:rsidR="005B6989" w:rsidRPr="005F1DF7" w:rsidRDefault="005B6989" w:rsidP="005B6989">
      <w:pPr>
        <w:pStyle w:val="Heading4"/>
        <w:rPr>
          <w:rFonts w:ascii="Times New Roman" w:hAnsi="Times New Roman"/>
        </w:rPr>
      </w:pPr>
      <w:r w:rsidRPr="005F1DF7">
        <w:rPr>
          <w:rFonts w:ascii="Times New Roman" w:hAnsi="Times New Roman"/>
        </w:rPr>
        <w:t>Perceived barriers</w:t>
      </w:r>
    </w:p>
    <w:p w:rsidR="005B6989" w:rsidRPr="005F1DF7" w:rsidRDefault="005B6989" w:rsidP="005B6989">
      <w:pPr>
        <w:pStyle w:val="question"/>
      </w:pPr>
      <w:r w:rsidRPr="005F1DF7">
        <w:t>How difficult is it for you to reheat leftovers before eating or serving them?</w:t>
      </w:r>
    </w:p>
    <w:p w:rsidR="005B6989" w:rsidRPr="005F1DF7" w:rsidRDefault="005B6989" w:rsidP="005B6989">
      <w:pPr>
        <w:pStyle w:val="answersimple"/>
      </w:pPr>
      <w:r w:rsidRPr="005F1DF7">
        <w:t>1. Not difficult</w:t>
      </w:r>
    </w:p>
    <w:p w:rsidR="005B6989" w:rsidRPr="005F1DF7" w:rsidRDefault="005B6989" w:rsidP="005B6989">
      <w:pPr>
        <w:pStyle w:val="answersimple"/>
      </w:pPr>
      <w:r w:rsidRPr="005F1DF7">
        <w:t>2. So-so</w:t>
      </w:r>
    </w:p>
    <w:p w:rsidR="005B6989" w:rsidRPr="005F1DF7" w:rsidRDefault="005B6989" w:rsidP="005B6989">
      <w:pPr>
        <w:pStyle w:val="answersimple"/>
      </w:pPr>
      <w:r w:rsidRPr="005F1DF7">
        <w:t>3. Difficult</w:t>
      </w:r>
    </w:p>
    <w:p w:rsidR="005B6989" w:rsidRPr="005F1DF7" w:rsidRDefault="005B6989" w:rsidP="00296952">
      <w:pPr>
        <w:pStyle w:val="interviewerinstruction"/>
        <w:ind w:firstLine="397"/>
        <w:rPr>
          <w:rFonts w:ascii="Times New Roman" w:hAnsi="Times New Roman"/>
        </w:rPr>
      </w:pPr>
      <w:r w:rsidRPr="005F1DF7">
        <w:rPr>
          <w:rFonts w:ascii="Times New Roman" w:hAnsi="Times New Roman"/>
        </w:rPr>
        <w:t>If Difficult:</w:t>
      </w:r>
    </w:p>
    <w:p w:rsidR="005B6989" w:rsidRPr="005F1DF7" w:rsidRDefault="005B6989" w:rsidP="005B6989">
      <w:pPr>
        <w:pStyle w:val="question"/>
      </w:pPr>
      <w:r w:rsidRPr="005F1DF7">
        <w:t>Can you tell me the reasons why it is difficult?</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questionhead"/>
        <w:rPr>
          <w:rFonts w:ascii="Times New Roman" w:hAnsi="Times New Roman"/>
        </w:rPr>
      </w:pPr>
      <w:r w:rsidRPr="005F1DF7">
        <w:rPr>
          <w:rStyle w:val="questionpriority2"/>
          <w:rFonts w:ascii="Times New Roman" w:hAnsi="Times New Roman"/>
        </w:rPr>
        <w:t xml:space="preserve"> </w:t>
      </w:r>
      <w:bookmarkStart w:id="331" w:name="_Toc372895762"/>
      <w:bookmarkStart w:id="332" w:name="_Toc374979636"/>
      <w:r w:rsidRPr="005F1DF7">
        <w:rPr>
          <w:rStyle w:val="questionpriority2"/>
          <w:rFonts w:ascii="Times New Roman" w:hAnsi="Times New Roman"/>
        </w:rPr>
        <w:t xml:space="preserve">2 </w:t>
      </w:r>
      <w:r w:rsidRPr="005F1DF7">
        <w:rPr>
          <w:rFonts w:ascii="Times New Roman" w:hAnsi="Times New Roman"/>
        </w:rPr>
        <w:t xml:space="preserve"> Washing fruits and vegetables with clean water</w:t>
      </w:r>
      <w:bookmarkEnd w:id="331"/>
      <w:bookmarkEnd w:id="332"/>
    </w:p>
    <w:p w:rsidR="005B6989" w:rsidRPr="005F1DF7" w:rsidRDefault="005B6989" w:rsidP="005B6989">
      <w:pPr>
        <w:pStyle w:val="Heading4"/>
        <w:rPr>
          <w:rFonts w:ascii="Times New Roman" w:hAnsi="Times New Roman"/>
        </w:rPr>
      </w:pPr>
      <w:r w:rsidRPr="005F1DF7">
        <w:rPr>
          <w:rFonts w:ascii="Times New Roman" w:hAnsi="Times New Roman"/>
        </w:rPr>
        <w:t>Perceived benefits</w:t>
      </w:r>
    </w:p>
    <w:p w:rsidR="005B6989" w:rsidRPr="005F1DF7" w:rsidRDefault="005B6989" w:rsidP="005B6989">
      <w:pPr>
        <w:pStyle w:val="question"/>
      </w:pPr>
      <w:r w:rsidRPr="005F1DF7">
        <w:t>How good do you think it is to wash fruits and vegetables with clean water?</w:t>
      </w:r>
    </w:p>
    <w:p w:rsidR="005B6989" w:rsidRPr="005F1DF7" w:rsidRDefault="005B6989" w:rsidP="005B6989">
      <w:pPr>
        <w:pStyle w:val="answersimple"/>
      </w:pPr>
      <w:r w:rsidRPr="005F1DF7">
        <w:t>1. Not good</w:t>
      </w:r>
    </w:p>
    <w:p w:rsidR="005B6989" w:rsidRPr="005F1DF7" w:rsidRDefault="005B6989" w:rsidP="005B6989">
      <w:pPr>
        <w:pStyle w:val="answersimple"/>
      </w:pPr>
      <w:r w:rsidRPr="005F1DF7">
        <w:t>2. You’re not sure</w:t>
      </w:r>
    </w:p>
    <w:p w:rsidR="005B6989" w:rsidRPr="005F1DF7" w:rsidRDefault="005B6989" w:rsidP="005B6989">
      <w:pPr>
        <w:pStyle w:val="answersimple"/>
      </w:pPr>
      <w:r w:rsidRPr="005F1DF7">
        <w:t>3. Good</w:t>
      </w:r>
    </w:p>
    <w:p w:rsidR="005B6989" w:rsidRPr="005F1DF7" w:rsidRDefault="005B6989" w:rsidP="00296952">
      <w:pPr>
        <w:pStyle w:val="interviewerinstruction"/>
        <w:ind w:firstLine="397"/>
        <w:rPr>
          <w:rFonts w:ascii="Times New Roman" w:hAnsi="Times New Roman"/>
        </w:rPr>
      </w:pPr>
      <w:r w:rsidRPr="005F1DF7">
        <w:rPr>
          <w:rFonts w:ascii="Times New Roman" w:hAnsi="Times New Roman"/>
        </w:rPr>
        <w:t>If Not good:</w:t>
      </w:r>
    </w:p>
    <w:p w:rsidR="005B6989" w:rsidRPr="005F1DF7" w:rsidRDefault="005B6989" w:rsidP="005B6989">
      <w:pPr>
        <w:pStyle w:val="question"/>
      </w:pPr>
      <w:r w:rsidRPr="005F1DF7">
        <w:t>Can you tell me the reasons why it is not good?</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Heading4"/>
        <w:rPr>
          <w:rFonts w:ascii="Times New Roman" w:hAnsi="Times New Roman"/>
        </w:rPr>
      </w:pPr>
      <w:r w:rsidRPr="005F1DF7">
        <w:rPr>
          <w:rFonts w:ascii="Times New Roman" w:hAnsi="Times New Roman"/>
        </w:rPr>
        <w:t>Perceived barriers</w:t>
      </w:r>
    </w:p>
    <w:p w:rsidR="005B6989" w:rsidRPr="005F1DF7" w:rsidRDefault="005B6989" w:rsidP="005B6989">
      <w:pPr>
        <w:pStyle w:val="question"/>
      </w:pPr>
      <w:r w:rsidRPr="005F1DF7">
        <w:t>How difficult is it for you to wash fruits and vegetables with clean water?</w:t>
      </w:r>
    </w:p>
    <w:p w:rsidR="005B6989" w:rsidRPr="005F1DF7" w:rsidRDefault="005B6989" w:rsidP="005B6989">
      <w:pPr>
        <w:pStyle w:val="answersimple"/>
      </w:pPr>
      <w:r w:rsidRPr="005F1DF7">
        <w:t>1. Not difficult</w:t>
      </w:r>
    </w:p>
    <w:p w:rsidR="005B6989" w:rsidRPr="005F1DF7" w:rsidRDefault="005B6989" w:rsidP="005B6989">
      <w:pPr>
        <w:pStyle w:val="answersimple"/>
      </w:pPr>
      <w:r w:rsidRPr="005F1DF7">
        <w:t>2. So-so</w:t>
      </w:r>
    </w:p>
    <w:p w:rsidR="005B6989" w:rsidRPr="00683D1E" w:rsidRDefault="005B6989" w:rsidP="005B6989">
      <w:pPr>
        <w:pStyle w:val="answersimple"/>
      </w:pPr>
      <w:r w:rsidRPr="005F1DF7">
        <w:t xml:space="preserve">3. </w:t>
      </w:r>
      <w:r w:rsidRPr="00683D1E">
        <w:t>Difficult</w:t>
      </w:r>
    </w:p>
    <w:p w:rsidR="005B6989" w:rsidRPr="00683D1E" w:rsidRDefault="005B6989" w:rsidP="00683D1E">
      <w:pPr>
        <w:pStyle w:val="interviewerinstruction"/>
        <w:ind w:firstLine="397"/>
        <w:rPr>
          <w:rFonts w:ascii="Times New Roman" w:hAnsi="Times New Roman"/>
        </w:rPr>
      </w:pPr>
      <w:r w:rsidRPr="00683D1E">
        <w:rPr>
          <w:rFonts w:ascii="Times New Roman" w:hAnsi="Times New Roman"/>
        </w:rPr>
        <w:t>If Difficult:</w:t>
      </w:r>
      <w:r w:rsidR="00683D1E" w:rsidRPr="00683D1E">
        <w:rPr>
          <w:rFonts w:ascii="Times New Roman" w:hAnsi="Times New Roman"/>
        </w:rPr>
        <w:t xml:space="preserve"> </w:t>
      </w:r>
      <w:r w:rsidRPr="00683D1E">
        <w:rPr>
          <w:rFonts w:ascii="Times New Roman" w:hAnsi="Times New Roman"/>
        </w:rPr>
        <w:t>Can you tell me the reasons why it is difficult?</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5B6989" w:rsidRPr="005F1DF7" w:rsidRDefault="005B6989" w:rsidP="005B6989">
      <w:pPr>
        <w:sectPr w:rsidR="005B6989" w:rsidRPr="005F1DF7" w:rsidSect="005F1DF7">
          <w:pgSz w:w="12240" w:h="15840"/>
          <w:pgMar w:top="851" w:right="1077" w:bottom="851" w:left="1077" w:header="708" w:footer="708" w:gutter="0"/>
          <w:cols w:space="708"/>
          <w:docGrid w:linePitch="360"/>
        </w:sectPr>
      </w:pPr>
    </w:p>
    <w:p w:rsidR="005B6989" w:rsidRPr="005F1DF7" w:rsidRDefault="005B6989" w:rsidP="005B6989">
      <w:pPr>
        <w:pStyle w:val="appendixhead1"/>
        <w:rPr>
          <w:rFonts w:ascii="Times New Roman" w:hAnsi="Times New Roman"/>
        </w:rPr>
      </w:pPr>
      <w:bookmarkStart w:id="333" w:name="_Toc372895763"/>
      <w:bookmarkStart w:id="334" w:name="_Toc374979637"/>
      <w:r w:rsidRPr="005F1DF7">
        <w:rPr>
          <w:rFonts w:ascii="Times New Roman" w:hAnsi="Times New Roman"/>
        </w:rPr>
        <w:t>Module 10: Personal hygiene</w:t>
      </w:r>
      <w:bookmarkEnd w:id="333"/>
      <w:bookmarkEnd w:id="334"/>
    </w:p>
    <w:p w:rsidR="005B6989" w:rsidRPr="005F1DF7" w:rsidRDefault="005B6989" w:rsidP="005B6989">
      <w:pPr>
        <w:pStyle w:val="interviewerinstruction"/>
        <w:rPr>
          <w:rFonts w:ascii="Times New Roman" w:hAnsi="Times New Roman"/>
        </w:rPr>
      </w:pPr>
      <w:r w:rsidRPr="005F1DF7">
        <w:rPr>
          <w:rFonts w:ascii="Times New Roman" w:hAnsi="Times New Roman"/>
        </w:rPr>
        <w:t>Explain to the participant:</w:t>
      </w:r>
    </w:p>
    <w:p w:rsidR="005B6989" w:rsidRPr="005F1DF7" w:rsidRDefault="005B6989" w:rsidP="005B6989">
      <w:r w:rsidRPr="005F1DF7">
        <w:t>I am going to ask you some questions about personal hygiene. Please let me know if you need me to clarify any of my questions. Feel free to ask any question you may have.</w:t>
      </w:r>
    </w:p>
    <w:p w:rsidR="005B6989" w:rsidRPr="005F1DF7" w:rsidRDefault="005B6989" w:rsidP="005B6989">
      <w:pPr>
        <w:pStyle w:val="appendixhead2"/>
        <w:rPr>
          <w:rFonts w:ascii="Times New Roman" w:hAnsi="Times New Roman"/>
        </w:rPr>
      </w:pPr>
      <w:bookmarkStart w:id="335" w:name="_Toc372895764"/>
      <w:bookmarkStart w:id="336" w:name="_Toc374979638"/>
      <w:r w:rsidRPr="005F1DF7">
        <w:rPr>
          <w:rFonts w:ascii="Times New Roman" w:hAnsi="Times New Roman"/>
        </w:rPr>
        <w:t>Practices</w:t>
      </w:r>
      <w:bookmarkEnd w:id="335"/>
      <w:bookmarkEnd w:id="336"/>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337" w:name="_Toc372895765"/>
      <w:bookmarkStart w:id="338" w:name="_Toc374979639"/>
      <w:r w:rsidRPr="005F1DF7">
        <w:rPr>
          <w:rStyle w:val="questionpriority1"/>
          <w:rFonts w:ascii="Times New Roman" w:hAnsi="Times New Roman"/>
        </w:rPr>
        <w:t xml:space="preserve">1 </w:t>
      </w:r>
      <w:r w:rsidRPr="005F1DF7">
        <w:rPr>
          <w:rFonts w:ascii="Times New Roman" w:hAnsi="Times New Roman"/>
        </w:rPr>
        <w:t xml:space="preserve"> Question P.1: Method of hand washing</w:t>
      </w:r>
      <w:bookmarkEnd w:id="337"/>
      <w:bookmarkEnd w:id="338"/>
    </w:p>
    <w:p w:rsidR="005B6989" w:rsidRPr="005F1DF7" w:rsidRDefault="005B6989" w:rsidP="005B6989">
      <w:pPr>
        <w:pStyle w:val="question"/>
      </w:pPr>
      <w:r w:rsidRPr="005F1DF7">
        <w:t>Could you please describe step by step how you wash your hands?</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 xml:space="preserve"> a. Washes hands in a bowl of water (sharing with other people) — poor practise</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 xml:space="preserve"> b. With someone pouring a little clean water from a jug onto one’s hands — appropriate practise</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 xml:space="preserve"> c. Under running water — appropriate practise</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 Washes hands with soap or ashes</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no answer</w:t>
      </w:r>
    </w:p>
    <w:p w:rsidR="005B6989" w:rsidRPr="005F1DF7" w:rsidRDefault="005B6989" w:rsidP="005B6989">
      <w:pPr>
        <w:pStyle w:val="analysisboxheadwide"/>
      </w:pPr>
      <w:r w:rsidRPr="005F1DF7">
        <w:t>Preliminary analysis</w:t>
      </w:r>
    </w:p>
    <w:p w:rsidR="005B6989" w:rsidRPr="005F1DF7" w:rsidRDefault="005B6989" w:rsidP="005B6989">
      <w:pPr>
        <w:pStyle w:val="analysisboxitemizedlistwide"/>
      </w:pPr>
      <w:r w:rsidRPr="005F1DF7">
        <w:t xml:space="preserve">If </w:t>
      </w:r>
      <w:r w:rsidRPr="005F1DF7">
        <w:rPr>
          <w:b/>
          <w:bCs/>
        </w:rPr>
        <w:t>both</w:t>
      </w:r>
      <w:r w:rsidRPr="005F1DF7">
        <w:t xml:space="preserve"> </w:t>
      </w:r>
      <w:r w:rsidRPr="005F1DF7">
        <w:rPr>
          <w:b/>
        </w:rPr>
        <w:t>b</w:t>
      </w:r>
      <w:r w:rsidRPr="005F1DF7">
        <w:t xml:space="preserve"> and </w:t>
      </w:r>
      <w:r w:rsidRPr="005F1DF7">
        <w:rPr>
          <w:b/>
        </w:rPr>
        <w:t>d</w:t>
      </w:r>
      <w:r w:rsidRPr="005F1DF7">
        <w:t xml:space="preserve"> are ticked: the respondent knows to wash his/her hands (with clean water and soap)</w:t>
      </w:r>
    </w:p>
    <w:p w:rsidR="005B6989" w:rsidRPr="005F1DF7" w:rsidRDefault="005B6989" w:rsidP="005B6989">
      <w:pPr>
        <w:pStyle w:val="analysisboxitemizedlistwide"/>
      </w:pPr>
      <w:r w:rsidRPr="005F1DF7">
        <w:t xml:space="preserve">If </w:t>
      </w:r>
      <w:r w:rsidRPr="005F1DF7">
        <w:rPr>
          <w:b/>
          <w:bCs/>
        </w:rPr>
        <w:t>both</w:t>
      </w:r>
      <w:r w:rsidRPr="005F1DF7">
        <w:t xml:space="preserve"> </w:t>
      </w:r>
      <w:r w:rsidRPr="005F1DF7">
        <w:rPr>
          <w:b/>
        </w:rPr>
        <w:t>c</w:t>
      </w:r>
      <w:r w:rsidRPr="005F1DF7">
        <w:t xml:space="preserve"> and </w:t>
      </w:r>
      <w:r w:rsidRPr="005F1DF7">
        <w:rPr>
          <w:b/>
        </w:rPr>
        <w:t>d</w:t>
      </w:r>
      <w:r w:rsidRPr="005F1DF7">
        <w:t xml:space="preserve"> are ticked: the respondent knows to wash his/her hands (with clean water and soap)</w:t>
      </w:r>
    </w:p>
    <w:p w:rsidR="005B6989" w:rsidRPr="005F1DF7" w:rsidRDefault="005B6989" w:rsidP="005B6989">
      <w:pPr>
        <w:pStyle w:val="analysisboxitemizedlistwide"/>
      </w:pPr>
      <w:r w:rsidRPr="005F1DF7">
        <w:t>If other responses are ticked: the respondent does not know to wash his/her hands (with clean water and soap)</w:t>
      </w:r>
    </w:p>
    <w:p w:rsidR="005B6989" w:rsidRPr="005F1DF7" w:rsidRDefault="005B6989" w:rsidP="005B6989">
      <w:pPr>
        <w:pStyle w:val="appendixhead2"/>
        <w:rPr>
          <w:rFonts w:ascii="Times New Roman" w:hAnsi="Times New Roman"/>
        </w:rPr>
      </w:pPr>
      <w:bookmarkStart w:id="339" w:name="_Toc372895766"/>
      <w:bookmarkStart w:id="340" w:name="_Toc374979640"/>
      <w:r w:rsidRPr="005F1DF7">
        <w:rPr>
          <w:rFonts w:ascii="Times New Roman" w:hAnsi="Times New Roman"/>
        </w:rPr>
        <w:t>Knowledge</w:t>
      </w:r>
      <w:bookmarkEnd w:id="339"/>
      <w:bookmarkEnd w:id="340"/>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341" w:name="_Toc372895767"/>
      <w:bookmarkStart w:id="342" w:name="_Toc374979641"/>
      <w:r w:rsidRPr="005F1DF7">
        <w:rPr>
          <w:rStyle w:val="questionpriority1"/>
          <w:rFonts w:ascii="Times New Roman" w:hAnsi="Times New Roman"/>
        </w:rPr>
        <w:t xml:space="preserve">1 </w:t>
      </w:r>
      <w:r w:rsidRPr="005F1DF7">
        <w:rPr>
          <w:rFonts w:ascii="Times New Roman" w:hAnsi="Times New Roman"/>
        </w:rPr>
        <w:t xml:space="preserve"> Question K.1: Prevention of food poisoning from germs from faeces</w:t>
      </w:r>
      <w:bookmarkEnd w:id="341"/>
      <w:bookmarkEnd w:id="342"/>
    </w:p>
    <w:p w:rsidR="005B6989" w:rsidRPr="005F1DF7" w:rsidRDefault="005B6989" w:rsidP="005B6989">
      <w:pPr>
        <w:pStyle w:val="question"/>
      </w:pPr>
      <w:r w:rsidRPr="005F1DF7">
        <w:t>Food poisoning often results from contact with germs from faeces.</w:t>
      </w:r>
    </w:p>
    <w:p w:rsidR="005B6989" w:rsidRPr="005F1DF7" w:rsidRDefault="005B6989" w:rsidP="005B6989">
      <w:pPr>
        <w:pStyle w:val="question"/>
      </w:pPr>
      <w:r w:rsidRPr="005F1DF7">
        <w:t>What can you do to avoid sickness from germs from human or animal faeces?</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Wash hands (after going to the toilet and cleaning the baby’s bottom)</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Remove faeces from the home and surroundings (use a latrine, teach small children to use a potty and put children’s faeces in the latrine, and clean up faeces from animals)</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5B6989" w:rsidRPr="005F1DF7" w:rsidRDefault="005B6989" w:rsidP="005B6989">
      <w:pPr>
        <w:pStyle w:val="analysisboxtext"/>
      </w:pPr>
    </w:p>
    <w:p w:rsidR="005B6989" w:rsidRPr="005F1DF7" w:rsidRDefault="005B6989" w:rsidP="005B6989">
      <w:pPr>
        <w:pStyle w:val="analysisboxtext"/>
      </w:pPr>
      <w:r w:rsidRPr="005F1DF7">
        <w:t>Number of correct responses</w:t>
      </w:r>
      <w:r w:rsidRPr="005F1DF7">
        <w:tab/>
        <w:t>__</w:t>
      </w:r>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343" w:name="_Toc372895768"/>
      <w:bookmarkStart w:id="344" w:name="_Toc374979642"/>
      <w:r w:rsidRPr="005F1DF7">
        <w:rPr>
          <w:rStyle w:val="questionpriority1"/>
          <w:rFonts w:ascii="Times New Roman" w:hAnsi="Times New Roman"/>
        </w:rPr>
        <w:t xml:space="preserve">1 </w:t>
      </w:r>
      <w:r w:rsidRPr="005F1DF7">
        <w:rPr>
          <w:rFonts w:ascii="Times New Roman" w:hAnsi="Times New Roman"/>
        </w:rPr>
        <w:t xml:space="preserve"> Question K.2: Key moments for hand washing</w:t>
      </w:r>
      <w:bookmarkEnd w:id="343"/>
      <w:bookmarkEnd w:id="344"/>
    </w:p>
    <w:p w:rsidR="005B6989" w:rsidRPr="005F1DF7" w:rsidRDefault="005B6989" w:rsidP="005B6989">
      <w:pPr>
        <w:pStyle w:val="question"/>
      </w:pPr>
      <w:r w:rsidRPr="005F1DF7">
        <w:t>There are key moments when you need to wash your hands to prevent germs from reaching food.</w:t>
      </w:r>
    </w:p>
    <w:p w:rsidR="005B6989" w:rsidRPr="005F1DF7" w:rsidRDefault="005B6989" w:rsidP="005B6989">
      <w:pPr>
        <w:pStyle w:val="question"/>
      </w:pPr>
      <w:r w:rsidRPr="005F1DF7">
        <w:t>What are these key moments?</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After going to the toilet/latrine</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After cleaning the baby's bottom/changing a baby’s nappy</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Before preparing/handling food</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 xml:space="preserve"> Before feeding a child/eating</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After handling raw food</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After handling garbage</w:t>
      </w:r>
    </w:p>
    <w:p w:rsidR="005B6989" w:rsidRPr="005F1DF7" w:rsidRDefault="005B6989" w:rsidP="005B6989">
      <w:pPr>
        <w:pStyle w:val="responsecategory2"/>
        <w:tabs>
          <w:tab w:val="clear" w:pos="360"/>
        </w:tabs>
        <w:rPr>
          <w:rFonts w:ascii="Times New Roman" w:hAnsi="Times New Roman"/>
        </w:rPr>
      </w:pPr>
      <w:r w:rsidRPr="005F1DF7">
        <w:rPr>
          <w:rFonts w:ascii="Times New Roman" w:hAnsi="Times New Roman"/>
        </w:rPr>
        <w:t>Other</w:t>
      </w:r>
    </w:p>
    <w:p w:rsidR="005B6989" w:rsidRPr="005F1DF7" w:rsidRDefault="005B6989" w:rsidP="005B6989">
      <w:pPr>
        <w:pStyle w:val="responsecategory2"/>
        <w:tabs>
          <w:tab w:val="clear" w:pos="360"/>
        </w:tabs>
        <w:rPr>
          <w:rFonts w:ascii="Times New Roman" w:hAnsi="Times New Roman"/>
        </w:rPr>
      </w:pPr>
      <w:r w:rsidRPr="005F1DF7">
        <w:rPr>
          <w:rFonts w:ascii="Times New Roman" w:hAnsi="Times New Roman"/>
        </w:rPr>
        <w:t>Don’t know</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5B6989" w:rsidRPr="005F1DF7" w:rsidRDefault="005B6989" w:rsidP="005B6989">
      <w:pPr>
        <w:pStyle w:val="analysisboxtext"/>
      </w:pPr>
    </w:p>
    <w:p w:rsidR="005B6989" w:rsidRPr="005F1DF7" w:rsidRDefault="005B6989" w:rsidP="005B6989">
      <w:pPr>
        <w:pStyle w:val="analysisboxtext"/>
      </w:pPr>
      <w:r w:rsidRPr="005F1DF7">
        <w:t>Number of correct responses</w:t>
      </w:r>
      <w:r w:rsidRPr="005F1DF7">
        <w:tab/>
        <w:t>__</w:t>
      </w:r>
    </w:p>
    <w:p w:rsidR="005B6989" w:rsidRPr="005F1DF7" w:rsidRDefault="005B6989" w:rsidP="005B6989">
      <w:pPr>
        <w:pStyle w:val="appendixhead2"/>
        <w:rPr>
          <w:rFonts w:ascii="Times New Roman" w:hAnsi="Times New Roman"/>
        </w:rPr>
      </w:pPr>
      <w:bookmarkStart w:id="345" w:name="_Toc372895769"/>
      <w:bookmarkStart w:id="346" w:name="_Toc374979643"/>
      <w:r w:rsidRPr="005F1DF7">
        <w:rPr>
          <w:rFonts w:ascii="Times New Roman" w:hAnsi="Times New Roman"/>
        </w:rPr>
        <w:t>Attitudes</w:t>
      </w:r>
      <w:bookmarkEnd w:id="345"/>
      <w:bookmarkEnd w:id="346"/>
    </w:p>
    <w:p w:rsidR="005B6989" w:rsidRPr="005F1DF7" w:rsidRDefault="005B6989" w:rsidP="005B6989">
      <w:pPr>
        <w:pStyle w:val="Heading3"/>
        <w:rPr>
          <w:rFonts w:ascii="Times New Roman" w:hAnsi="Times New Roman"/>
        </w:rPr>
      </w:pPr>
      <w:bookmarkStart w:id="347" w:name="_Toc372895770"/>
      <w:bookmarkStart w:id="348" w:name="_Toc374979644"/>
      <w:r w:rsidRPr="005F1DF7">
        <w:rPr>
          <w:rFonts w:ascii="Times New Roman" w:hAnsi="Times New Roman"/>
        </w:rPr>
        <w:t>Attitudes towards a health or nutrition-related problem</w:t>
      </w:r>
      <w:bookmarkEnd w:id="347"/>
      <w:bookmarkEnd w:id="348"/>
    </w:p>
    <w:p w:rsidR="005B6989" w:rsidRPr="005F1DF7" w:rsidRDefault="005B6989" w:rsidP="005B6989">
      <w:pPr>
        <w:pStyle w:val="questionhead"/>
        <w:rPr>
          <w:rFonts w:ascii="Times New Roman" w:hAnsi="Times New Roman"/>
        </w:rPr>
      </w:pPr>
      <w:r w:rsidRPr="005F1DF7">
        <w:rPr>
          <w:rStyle w:val="questionpriority2"/>
          <w:rFonts w:ascii="Times New Roman" w:hAnsi="Times New Roman"/>
        </w:rPr>
        <w:t xml:space="preserve"> </w:t>
      </w:r>
      <w:bookmarkStart w:id="349" w:name="_Toc372895771"/>
      <w:bookmarkStart w:id="350" w:name="_Toc374979645"/>
      <w:r w:rsidRPr="005F1DF7">
        <w:rPr>
          <w:rStyle w:val="questionpriority2"/>
          <w:rFonts w:ascii="Times New Roman" w:hAnsi="Times New Roman"/>
        </w:rPr>
        <w:t xml:space="preserve">2 </w:t>
      </w:r>
      <w:r w:rsidRPr="005F1DF7">
        <w:rPr>
          <w:rFonts w:ascii="Times New Roman" w:hAnsi="Times New Roman"/>
        </w:rPr>
        <w:t xml:space="preserve"> Sickness from not washing hands</w:t>
      </w:r>
      <w:bookmarkEnd w:id="349"/>
      <w:bookmarkEnd w:id="350"/>
    </w:p>
    <w:p w:rsidR="005B6989" w:rsidRPr="005F1DF7" w:rsidRDefault="005B6989" w:rsidP="005B6989">
      <w:pPr>
        <w:pStyle w:val="Heading4"/>
        <w:rPr>
          <w:rFonts w:ascii="Times New Roman" w:hAnsi="Times New Roman"/>
        </w:rPr>
      </w:pPr>
      <w:r w:rsidRPr="005F1DF7">
        <w:rPr>
          <w:rFonts w:ascii="Times New Roman" w:hAnsi="Times New Roman"/>
        </w:rPr>
        <w:t>Perceived susceptibility</w:t>
      </w:r>
    </w:p>
    <w:p w:rsidR="005B6989" w:rsidRPr="005F1DF7" w:rsidRDefault="005B6989" w:rsidP="005B6989">
      <w:pPr>
        <w:pStyle w:val="question"/>
      </w:pPr>
      <w:r w:rsidRPr="005F1DF7">
        <w:t>How likely do you think you are to become sick, such as having stomach ache or diarrhoea, from not washing your hands?</w:t>
      </w:r>
    </w:p>
    <w:p w:rsidR="005B6989" w:rsidRPr="005F1DF7" w:rsidRDefault="005B6989" w:rsidP="005B6989">
      <w:pPr>
        <w:pStyle w:val="interviewerinstruction"/>
        <w:rPr>
          <w:rFonts w:ascii="Times New Roman" w:hAnsi="Times New Roman"/>
        </w:rPr>
      </w:pPr>
      <w:r w:rsidRPr="005F1DF7">
        <w:rPr>
          <w:rFonts w:ascii="Times New Roman" w:hAnsi="Times New Roman"/>
        </w:rPr>
        <w:t>OR</w:t>
      </w:r>
    </w:p>
    <w:p w:rsidR="005B6989" w:rsidRPr="005F1DF7" w:rsidRDefault="005B6989" w:rsidP="005B6989">
      <w:pPr>
        <w:pStyle w:val="question"/>
      </w:pPr>
      <w:r w:rsidRPr="005F1DF7">
        <w:t>How likely do you think it is that your child will become sick, such as having stomach ache or diarrhoea, from you not washing your hands?</w:t>
      </w:r>
    </w:p>
    <w:p w:rsidR="005B6989" w:rsidRPr="005F1DF7" w:rsidRDefault="005B6989" w:rsidP="005B6989">
      <w:pPr>
        <w:pStyle w:val="answersimple"/>
      </w:pPr>
      <w:r w:rsidRPr="005F1DF7">
        <w:t>1. Not likely</w:t>
      </w:r>
    </w:p>
    <w:p w:rsidR="005B6989" w:rsidRPr="005F1DF7" w:rsidRDefault="005B6989" w:rsidP="005B6989">
      <w:pPr>
        <w:pStyle w:val="answersimple"/>
      </w:pPr>
      <w:r w:rsidRPr="005F1DF7">
        <w:t>2. You’re not sure</w:t>
      </w:r>
    </w:p>
    <w:p w:rsidR="005B6989" w:rsidRPr="005F1DF7" w:rsidRDefault="005B6989" w:rsidP="005B6989">
      <w:pPr>
        <w:pStyle w:val="answersimple"/>
      </w:pPr>
      <w:r w:rsidRPr="005F1DF7">
        <w:t>3. Likely</w:t>
      </w:r>
    </w:p>
    <w:p w:rsidR="005B6989" w:rsidRPr="005F1DF7" w:rsidRDefault="005B6989" w:rsidP="00296952">
      <w:pPr>
        <w:pStyle w:val="interviewerinstruction"/>
        <w:ind w:firstLine="397"/>
        <w:rPr>
          <w:rFonts w:ascii="Times New Roman" w:hAnsi="Times New Roman"/>
        </w:rPr>
      </w:pPr>
      <w:r w:rsidRPr="005F1DF7">
        <w:rPr>
          <w:rFonts w:ascii="Times New Roman" w:hAnsi="Times New Roman"/>
        </w:rPr>
        <w:t>If Not likely:</w:t>
      </w:r>
    </w:p>
    <w:p w:rsidR="005B6989" w:rsidRPr="005F1DF7" w:rsidRDefault="005B6989" w:rsidP="005B6989">
      <w:pPr>
        <w:pStyle w:val="question"/>
      </w:pPr>
      <w:r w:rsidRPr="005F1DF7">
        <w:t>Can you tell me the reason why it is not likely?</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296952" w:rsidRDefault="00296952">
      <w:pPr>
        <w:spacing w:after="200" w:line="276" w:lineRule="auto"/>
        <w:rPr>
          <w:b/>
          <w:bCs/>
          <w:sz w:val="28"/>
          <w:szCs w:val="28"/>
        </w:rPr>
      </w:pPr>
      <w:r>
        <w:br w:type="page"/>
      </w:r>
    </w:p>
    <w:p w:rsidR="005B6989" w:rsidRPr="005F1DF7" w:rsidRDefault="005B6989" w:rsidP="005B6989">
      <w:pPr>
        <w:pStyle w:val="Heading4"/>
        <w:rPr>
          <w:rFonts w:ascii="Times New Roman" w:hAnsi="Times New Roman"/>
        </w:rPr>
      </w:pPr>
      <w:r w:rsidRPr="005F1DF7">
        <w:rPr>
          <w:rFonts w:ascii="Times New Roman" w:hAnsi="Times New Roman"/>
        </w:rPr>
        <w:t>Perceived severity</w:t>
      </w:r>
    </w:p>
    <w:p w:rsidR="005B6989" w:rsidRPr="005F1DF7" w:rsidRDefault="005B6989" w:rsidP="005B6989">
      <w:pPr>
        <w:pStyle w:val="question"/>
      </w:pPr>
      <w:r w:rsidRPr="005F1DF7">
        <w:t>How serious do you think it is if you or your child gets sick from you not washing your hands?</w:t>
      </w:r>
    </w:p>
    <w:p w:rsidR="005B6989" w:rsidRPr="005F1DF7" w:rsidRDefault="005B6989" w:rsidP="005B6989">
      <w:pPr>
        <w:pStyle w:val="interviewerinstruction"/>
        <w:rPr>
          <w:rFonts w:ascii="Times New Roman" w:hAnsi="Times New Roman"/>
        </w:rPr>
      </w:pPr>
      <w:r w:rsidRPr="005F1DF7">
        <w:rPr>
          <w:rFonts w:ascii="Times New Roman" w:hAnsi="Times New Roman"/>
        </w:rPr>
        <w:t>OR</w:t>
      </w:r>
    </w:p>
    <w:p w:rsidR="005B6989" w:rsidRPr="005F1DF7" w:rsidRDefault="005B6989" w:rsidP="005B6989">
      <w:pPr>
        <w:pStyle w:val="question"/>
      </w:pPr>
      <w:r w:rsidRPr="005F1DF7">
        <w:t>How serious do you think diarrhoea is for your health?</w:t>
      </w:r>
    </w:p>
    <w:p w:rsidR="005B6989" w:rsidRPr="005F1DF7" w:rsidRDefault="005B6989" w:rsidP="005B6989">
      <w:pPr>
        <w:pStyle w:val="interviewerinstruction"/>
        <w:rPr>
          <w:rFonts w:ascii="Times New Roman" w:hAnsi="Times New Roman"/>
        </w:rPr>
      </w:pPr>
      <w:r w:rsidRPr="005F1DF7">
        <w:rPr>
          <w:rFonts w:ascii="Times New Roman" w:hAnsi="Times New Roman"/>
        </w:rPr>
        <w:t>OR</w:t>
      </w:r>
    </w:p>
    <w:p w:rsidR="005B6989" w:rsidRPr="005F1DF7" w:rsidRDefault="005B6989" w:rsidP="005B6989">
      <w:pPr>
        <w:pStyle w:val="question"/>
      </w:pPr>
      <w:r w:rsidRPr="005F1DF7">
        <w:t>How serious do you think is diarrhoea for a baby’s health?</w:t>
      </w:r>
    </w:p>
    <w:p w:rsidR="005B6989" w:rsidRPr="005F1DF7" w:rsidRDefault="005B6989" w:rsidP="005B6989">
      <w:pPr>
        <w:pStyle w:val="answersimple"/>
      </w:pPr>
      <w:r w:rsidRPr="005F1DF7">
        <w:t>1.Not really serious</w:t>
      </w:r>
    </w:p>
    <w:p w:rsidR="005B6989" w:rsidRPr="005F1DF7" w:rsidRDefault="005B6989" w:rsidP="005B6989">
      <w:pPr>
        <w:pStyle w:val="answersimple"/>
      </w:pPr>
      <w:r w:rsidRPr="005F1DF7">
        <w:t>2. Neutral/unsure</w:t>
      </w:r>
    </w:p>
    <w:p w:rsidR="005B6989" w:rsidRPr="005F1DF7" w:rsidRDefault="005B6989" w:rsidP="005B6989">
      <w:pPr>
        <w:pStyle w:val="answersimple"/>
      </w:pPr>
      <w:r w:rsidRPr="005F1DF7">
        <w:t>3. Serious</w:t>
      </w:r>
    </w:p>
    <w:p w:rsidR="005B6989" w:rsidRPr="005F1DF7" w:rsidRDefault="005B6989" w:rsidP="00296952">
      <w:pPr>
        <w:pStyle w:val="interviewerinstruction"/>
        <w:ind w:firstLine="397"/>
        <w:rPr>
          <w:rFonts w:ascii="Times New Roman" w:hAnsi="Times New Roman"/>
        </w:rPr>
      </w:pPr>
      <w:r w:rsidRPr="005F1DF7">
        <w:rPr>
          <w:rFonts w:ascii="Times New Roman" w:hAnsi="Times New Roman"/>
        </w:rPr>
        <w:t>If Not Serious:</w:t>
      </w:r>
    </w:p>
    <w:p w:rsidR="005B6989" w:rsidRPr="005F1DF7" w:rsidRDefault="005B6989" w:rsidP="005B6989">
      <w:pPr>
        <w:pStyle w:val="question"/>
      </w:pPr>
      <w:r w:rsidRPr="005F1DF7">
        <w:t>Can you tell me the reason why it is not serious?</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Heading3"/>
        <w:rPr>
          <w:rFonts w:ascii="Times New Roman" w:hAnsi="Times New Roman"/>
        </w:rPr>
      </w:pPr>
      <w:bookmarkStart w:id="351" w:name="_Toc372895772"/>
      <w:bookmarkStart w:id="352" w:name="_Toc374979646"/>
      <w:r w:rsidRPr="005F1DF7">
        <w:rPr>
          <w:rFonts w:ascii="Times New Roman" w:hAnsi="Times New Roman"/>
        </w:rPr>
        <w:t>Attitudes towards an ideal or desired nutrition-related practice</w:t>
      </w:r>
      <w:bookmarkEnd w:id="351"/>
      <w:bookmarkEnd w:id="352"/>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353" w:name="_Toc372895773"/>
      <w:bookmarkStart w:id="354" w:name="_Toc374979647"/>
      <w:r w:rsidRPr="005F1DF7">
        <w:rPr>
          <w:rStyle w:val="questionpriority1"/>
          <w:rFonts w:ascii="Times New Roman" w:hAnsi="Times New Roman"/>
        </w:rPr>
        <w:t xml:space="preserve">1 </w:t>
      </w:r>
      <w:r w:rsidRPr="005F1DF7">
        <w:rPr>
          <w:rFonts w:ascii="Times New Roman" w:hAnsi="Times New Roman"/>
        </w:rPr>
        <w:t xml:space="preserve"> Washing one’s hands</w:t>
      </w:r>
      <w:bookmarkEnd w:id="353"/>
      <w:bookmarkEnd w:id="354"/>
    </w:p>
    <w:p w:rsidR="005B6989" w:rsidRPr="005F1DF7" w:rsidRDefault="005B6989" w:rsidP="005B6989">
      <w:pPr>
        <w:pStyle w:val="Heading4"/>
        <w:rPr>
          <w:rFonts w:ascii="Times New Roman" w:hAnsi="Times New Roman"/>
        </w:rPr>
      </w:pPr>
      <w:r w:rsidRPr="005F1DF7">
        <w:rPr>
          <w:rFonts w:ascii="Times New Roman" w:hAnsi="Times New Roman"/>
        </w:rPr>
        <w:t>Perceived benefits</w:t>
      </w:r>
    </w:p>
    <w:p w:rsidR="005B6989" w:rsidRPr="005F1DF7" w:rsidRDefault="005B6989" w:rsidP="005B6989">
      <w:pPr>
        <w:pStyle w:val="question"/>
      </w:pPr>
      <w:r w:rsidRPr="005F1DF7">
        <w:t>How good do you think it is to wash your hands before preparing food?</w:t>
      </w:r>
    </w:p>
    <w:p w:rsidR="005B6989" w:rsidRPr="005F1DF7" w:rsidRDefault="005B6989" w:rsidP="005B6989">
      <w:pPr>
        <w:pStyle w:val="interviewerinstruction"/>
        <w:rPr>
          <w:rFonts w:ascii="Times New Roman" w:hAnsi="Times New Roman"/>
        </w:rPr>
      </w:pPr>
      <w:r w:rsidRPr="005F1DF7">
        <w:rPr>
          <w:rFonts w:ascii="Times New Roman" w:hAnsi="Times New Roman"/>
        </w:rPr>
        <w:t>OR</w:t>
      </w:r>
    </w:p>
    <w:p w:rsidR="005B6989" w:rsidRPr="005F1DF7" w:rsidRDefault="005B6989" w:rsidP="005B6989">
      <w:pPr>
        <w:pStyle w:val="question"/>
      </w:pPr>
      <w:r w:rsidRPr="005F1DF7">
        <w:t>How good do you think it is to wash your hands before feeding a child/eating?</w:t>
      </w:r>
    </w:p>
    <w:p w:rsidR="005B6989" w:rsidRPr="005F1DF7" w:rsidRDefault="005B6989" w:rsidP="005B6989">
      <w:pPr>
        <w:pStyle w:val="answersimple"/>
      </w:pPr>
      <w:r w:rsidRPr="005F1DF7">
        <w:t>1. Not good</w:t>
      </w:r>
    </w:p>
    <w:p w:rsidR="005B6989" w:rsidRPr="005F1DF7" w:rsidRDefault="005B6989" w:rsidP="005B6989">
      <w:pPr>
        <w:pStyle w:val="answersimple"/>
      </w:pPr>
      <w:r w:rsidRPr="005F1DF7">
        <w:t>2. You’re not sure</w:t>
      </w:r>
    </w:p>
    <w:p w:rsidR="005B6989" w:rsidRPr="005F1DF7" w:rsidRDefault="005B6989" w:rsidP="005B6989">
      <w:pPr>
        <w:pStyle w:val="answersimple"/>
      </w:pPr>
      <w:r w:rsidRPr="005F1DF7">
        <w:t>3. Good</w:t>
      </w:r>
    </w:p>
    <w:p w:rsidR="005B6989" w:rsidRPr="005F1DF7" w:rsidRDefault="005B6989" w:rsidP="00296952">
      <w:pPr>
        <w:pStyle w:val="interviewerinstruction"/>
        <w:ind w:firstLine="397"/>
        <w:rPr>
          <w:rFonts w:ascii="Times New Roman" w:hAnsi="Times New Roman"/>
        </w:rPr>
      </w:pPr>
      <w:r w:rsidRPr="005F1DF7">
        <w:rPr>
          <w:rFonts w:ascii="Times New Roman" w:hAnsi="Times New Roman"/>
        </w:rPr>
        <w:t>If Not good:</w:t>
      </w:r>
    </w:p>
    <w:p w:rsidR="005B6989" w:rsidRPr="005F1DF7" w:rsidRDefault="005B6989" w:rsidP="005B6989">
      <w:pPr>
        <w:pStyle w:val="question"/>
      </w:pPr>
      <w:r w:rsidRPr="005F1DF7">
        <w:t>Can you tell me the reasons why it is not good?</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Heading4"/>
        <w:rPr>
          <w:rFonts w:ascii="Times New Roman" w:hAnsi="Times New Roman"/>
        </w:rPr>
      </w:pPr>
      <w:r w:rsidRPr="005F1DF7">
        <w:rPr>
          <w:rFonts w:ascii="Times New Roman" w:hAnsi="Times New Roman"/>
        </w:rPr>
        <w:t>Perceived barriers</w:t>
      </w:r>
    </w:p>
    <w:p w:rsidR="005B6989" w:rsidRPr="005F1DF7" w:rsidRDefault="005B6989" w:rsidP="005B6989">
      <w:pPr>
        <w:pStyle w:val="question"/>
      </w:pPr>
      <w:r w:rsidRPr="005F1DF7">
        <w:t>How difficult is it for you to wash your hands before preparing food?</w:t>
      </w:r>
    </w:p>
    <w:p w:rsidR="005B6989" w:rsidRPr="005F1DF7" w:rsidRDefault="005B6989" w:rsidP="005B6989">
      <w:pPr>
        <w:pStyle w:val="interviewerinstruction"/>
        <w:rPr>
          <w:rFonts w:ascii="Times New Roman" w:hAnsi="Times New Roman"/>
        </w:rPr>
      </w:pPr>
      <w:r w:rsidRPr="005F1DF7">
        <w:rPr>
          <w:rFonts w:ascii="Times New Roman" w:hAnsi="Times New Roman"/>
        </w:rPr>
        <w:t>OR</w:t>
      </w:r>
    </w:p>
    <w:p w:rsidR="005B6989" w:rsidRPr="005F1DF7" w:rsidRDefault="005B6989" w:rsidP="005B6989">
      <w:pPr>
        <w:pStyle w:val="question"/>
      </w:pPr>
      <w:r w:rsidRPr="005F1DF7">
        <w:t>How difficult is it for you to wash your hands before feeding a child/eating?</w:t>
      </w:r>
    </w:p>
    <w:p w:rsidR="005B6989" w:rsidRPr="005F1DF7" w:rsidRDefault="005B6989" w:rsidP="005B6989">
      <w:pPr>
        <w:pStyle w:val="answersimple"/>
      </w:pPr>
      <w:r w:rsidRPr="005F1DF7">
        <w:t>1. Not difficult</w:t>
      </w:r>
    </w:p>
    <w:p w:rsidR="005B6989" w:rsidRPr="005F1DF7" w:rsidRDefault="005B6989" w:rsidP="005B6989">
      <w:pPr>
        <w:pStyle w:val="answersimple"/>
      </w:pPr>
      <w:r w:rsidRPr="005F1DF7">
        <w:t>2. So-so</w:t>
      </w:r>
    </w:p>
    <w:p w:rsidR="005B6989" w:rsidRPr="005F1DF7" w:rsidRDefault="005B6989" w:rsidP="005B6989">
      <w:pPr>
        <w:pStyle w:val="answersimple"/>
      </w:pPr>
      <w:r w:rsidRPr="005F1DF7">
        <w:t>3. Difficult</w:t>
      </w:r>
    </w:p>
    <w:p w:rsidR="005B6989" w:rsidRPr="005F1DF7" w:rsidRDefault="005B6989" w:rsidP="00296952">
      <w:pPr>
        <w:pStyle w:val="interviewerinstruction"/>
        <w:ind w:firstLine="397"/>
        <w:rPr>
          <w:rFonts w:ascii="Times New Roman" w:hAnsi="Times New Roman"/>
        </w:rPr>
      </w:pPr>
      <w:r w:rsidRPr="005F1DF7">
        <w:rPr>
          <w:rFonts w:ascii="Times New Roman" w:hAnsi="Times New Roman"/>
        </w:rPr>
        <w:t>If Difficult:</w:t>
      </w:r>
    </w:p>
    <w:p w:rsidR="005B6989" w:rsidRPr="005F1DF7" w:rsidRDefault="005B6989" w:rsidP="005B6989">
      <w:pPr>
        <w:pStyle w:val="question"/>
      </w:pPr>
      <w:r w:rsidRPr="005F1DF7">
        <w:t>Can you tell me the reasons why it is difficult?</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355" w:name="_Toc372895774"/>
      <w:bookmarkStart w:id="356" w:name="_Toc374979648"/>
      <w:r w:rsidRPr="005F1DF7">
        <w:rPr>
          <w:rStyle w:val="questionpriority1"/>
          <w:rFonts w:ascii="Times New Roman" w:hAnsi="Times New Roman"/>
        </w:rPr>
        <w:t xml:space="preserve">1 </w:t>
      </w:r>
      <w:r w:rsidRPr="005F1DF7">
        <w:rPr>
          <w:rFonts w:ascii="Times New Roman" w:hAnsi="Times New Roman"/>
        </w:rPr>
        <w:t xml:space="preserve"> Self-confidence</w:t>
      </w:r>
      <w:bookmarkEnd w:id="355"/>
      <w:bookmarkEnd w:id="356"/>
    </w:p>
    <w:p w:rsidR="005B6989" w:rsidRPr="005F1DF7" w:rsidRDefault="005B6989" w:rsidP="005B6989">
      <w:pPr>
        <w:pStyle w:val="question"/>
      </w:pPr>
      <w:r w:rsidRPr="005F1DF7">
        <w:t>How confident do you feel in washing your hands properly?</w:t>
      </w:r>
    </w:p>
    <w:p w:rsidR="005B6989" w:rsidRPr="005F1DF7" w:rsidRDefault="005B6989" w:rsidP="005B6989">
      <w:pPr>
        <w:pStyle w:val="answersimple"/>
      </w:pPr>
      <w:r w:rsidRPr="005F1DF7">
        <w:t>1. Not confident</w:t>
      </w:r>
    </w:p>
    <w:p w:rsidR="005B6989" w:rsidRPr="005F1DF7" w:rsidRDefault="005B6989" w:rsidP="005B6989">
      <w:pPr>
        <w:pStyle w:val="answersimple"/>
      </w:pPr>
      <w:r w:rsidRPr="005F1DF7">
        <w:t>2. Ok/so-so</w:t>
      </w:r>
    </w:p>
    <w:p w:rsidR="005B6989" w:rsidRPr="005F1DF7" w:rsidRDefault="005B6989" w:rsidP="005B6989">
      <w:pPr>
        <w:pStyle w:val="answersimple"/>
      </w:pPr>
      <w:r w:rsidRPr="005F1DF7">
        <w:t>3. Confident</w:t>
      </w:r>
    </w:p>
    <w:p w:rsidR="005B6989" w:rsidRPr="005F1DF7" w:rsidRDefault="005B6989" w:rsidP="00296952">
      <w:pPr>
        <w:pStyle w:val="interviewerinstruction"/>
        <w:ind w:firstLine="397"/>
        <w:rPr>
          <w:rFonts w:ascii="Times New Roman" w:hAnsi="Times New Roman"/>
        </w:rPr>
      </w:pPr>
      <w:r w:rsidRPr="005F1DF7">
        <w:rPr>
          <w:rFonts w:ascii="Times New Roman" w:hAnsi="Times New Roman"/>
        </w:rPr>
        <w:t>If Not confident:</w:t>
      </w:r>
    </w:p>
    <w:p w:rsidR="005B6989" w:rsidRPr="005F1DF7" w:rsidRDefault="005B6989" w:rsidP="005B6989">
      <w:pPr>
        <w:pStyle w:val="question"/>
      </w:pPr>
      <w:r w:rsidRPr="005F1DF7">
        <w:t>Can you tell me the reasons why you do not feel confident?</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5B6989" w:rsidRPr="005F1DF7" w:rsidRDefault="005B6989" w:rsidP="005B6989"/>
    <w:p w:rsidR="005B6989" w:rsidRPr="005F1DF7" w:rsidRDefault="005B6989" w:rsidP="005B6989">
      <w:pPr>
        <w:sectPr w:rsidR="005B6989" w:rsidRPr="005F1DF7" w:rsidSect="005F1DF7">
          <w:pgSz w:w="12240" w:h="15840"/>
          <w:pgMar w:top="851" w:right="1077" w:bottom="851" w:left="1077" w:header="708" w:footer="708" w:gutter="0"/>
          <w:cols w:space="708"/>
          <w:docGrid w:linePitch="360"/>
        </w:sectPr>
      </w:pPr>
    </w:p>
    <w:p w:rsidR="005B6989" w:rsidRPr="005F1DF7" w:rsidRDefault="005B6989" w:rsidP="005B6989">
      <w:pPr>
        <w:pStyle w:val="appendixhead1"/>
        <w:rPr>
          <w:rFonts w:ascii="Times New Roman" w:hAnsi="Times New Roman"/>
        </w:rPr>
      </w:pPr>
      <w:bookmarkStart w:id="357" w:name="_Toc372895775"/>
      <w:bookmarkStart w:id="358" w:name="_Toc374979649"/>
      <w:r w:rsidRPr="005F1DF7">
        <w:rPr>
          <w:rFonts w:ascii="Times New Roman" w:hAnsi="Times New Roman"/>
        </w:rPr>
        <w:t>Module 11: Water and sanitation</w:t>
      </w:r>
      <w:bookmarkEnd w:id="357"/>
      <w:bookmarkEnd w:id="358"/>
    </w:p>
    <w:p w:rsidR="005B6989" w:rsidRPr="005F1DF7" w:rsidRDefault="005B6989" w:rsidP="005B6989">
      <w:pPr>
        <w:pStyle w:val="interviewerinstruction"/>
        <w:rPr>
          <w:rFonts w:ascii="Times New Roman" w:hAnsi="Times New Roman"/>
        </w:rPr>
      </w:pPr>
      <w:r w:rsidRPr="005F1DF7">
        <w:rPr>
          <w:rFonts w:ascii="Times New Roman" w:hAnsi="Times New Roman"/>
        </w:rPr>
        <w:t>Explain to the participant:</w:t>
      </w:r>
    </w:p>
    <w:p w:rsidR="005B6989" w:rsidRPr="005F1DF7" w:rsidRDefault="005B6989" w:rsidP="005B6989">
      <w:r w:rsidRPr="005F1DF7">
        <w:t>I am going to ask you some questions about water and sanitation. Please let me know if you need me to clarify any of my questions. Feel free to ask any question you may have.</w:t>
      </w:r>
    </w:p>
    <w:p w:rsidR="005B6989" w:rsidRPr="005F1DF7" w:rsidRDefault="005B6989" w:rsidP="005B6989">
      <w:pPr>
        <w:pStyle w:val="appendixhead2"/>
        <w:rPr>
          <w:rFonts w:ascii="Times New Roman" w:hAnsi="Times New Roman"/>
        </w:rPr>
      </w:pPr>
      <w:bookmarkStart w:id="359" w:name="_Toc372895776"/>
      <w:bookmarkStart w:id="360" w:name="_Toc374979650"/>
      <w:r w:rsidRPr="005F1DF7">
        <w:rPr>
          <w:rFonts w:ascii="Times New Roman" w:hAnsi="Times New Roman"/>
        </w:rPr>
        <w:t>Practices</w:t>
      </w:r>
      <w:bookmarkEnd w:id="359"/>
      <w:bookmarkEnd w:id="360"/>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361" w:name="_Toc372895777"/>
      <w:bookmarkStart w:id="362" w:name="_Toc374979651"/>
      <w:r w:rsidRPr="005F1DF7">
        <w:rPr>
          <w:rStyle w:val="questionpriority1"/>
          <w:rFonts w:ascii="Times New Roman" w:hAnsi="Times New Roman"/>
        </w:rPr>
        <w:t xml:space="preserve">1 </w:t>
      </w:r>
      <w:r w:rsidRPr="005F1DF7">
        <w:rPr>
          <w:rFonts w:ascii="Times New Roman" w:hAnsi="Times New Roman"/>
        </w:rPr>
        <w:t xml:space="preserve"> Question P.1: Main source of water for drinking, cooking and hand washing</w:t>
      </w:r>
      <w:bookmarkStart w:id="363" w:name="_Ref371097242"/>
      <w:r w:rsidRPr="005F1DF7">
        <w:rPr>
          <w:rStyle w:val="FootnoteReference"/>
          <w:rFonts w:ascii="Times New Roman" w:hAnsi="Times New Roman"/>
        </w:rPr>
        <w:footnoteReference w:id="6"/>
      </w:r>
      <w:bookmarkEnd w:id="361"/>
      <w:bookmarkEnd w:id="362"/>
      <w:bookmarkEnd w:id="363"/>
    </w:p>
    <w:p w:rsidR="005B6989" w:rsidRPr="005F1DF7" w:rsidRDefault="005B6989" w:rsidP="005B6989">
      <w:pPr>
        <w:pStyle w:val="question"/>
      </w:pPr>
      <w:r w:rsidRPr="005F1DF7">
        <w:t>What is the main source of water used by your household for drinking, cooking and hand washing?</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Piped water</w:t>
      </w:r>
    </w:p>
    <w:p w:rsidR="005B6989" w:rsidRPr="005F1DF7" w:rsidRDefault="005B6989" w:rsidP="005B6989">
      <w:pPr>
        <w:pStyle w:val="responsecategory2"/>
        <w:tabs>
          <w:tab w:val="clear" w:pos="360"/>
        </w:tabs>
        <w:rPr>
          <w:rFonts w:ascii="Times New Roman" w:hAnsi="Times New Roman"/>
        </w:rPr>
      </w:pPr>
      <w:r w:rsidRPr="005F1DF7">
        <w:rPr>
          <w:rFonts w:ascii="Times New Roman" w:hAnsi="Times New Roman"/>
        </w:rPr>
        <w:t>Piped into dwelling</w:t>
      </w:r>
    </w:p>
    <w:p w:rsidR="005B6989" w:rsidRPr="005F1DF7" w:rsidRDefault="005B6989" w:rsidP="005B6989">
      <w:pPr>
        <w:pStyle w:val="responsecategory2"/>
        <w:tabs>
          <w:tab w:val="clear" w:pos="360"/>
        </w:tabs>
        <w:rPr>
          <w:rFonts w:ascii="Times New Roman" w:hAnsi="Times New Roman"/>
        </w:rPr>
      </w:pPr>
      <w:r w:rsidRPr="005F1DF7">
        <w:rPr>
          <w:rFonts w:ascii="Times New Roman" w:hAnsi="Times New Roman"/>
        </w:rPr>
        <w:t>Piped into yard or plot</w:t>
      </w:r>
    </w:p>
    <w:p w:rsidR="005B6989" w:rsidRPr="005F1DF7" w:rsidRDefault="005B6989" w:rsidP="005B6989">
      <w:pPr>
        <w:pStyle w:val="responsecategory2"/>
        <w:tabs>
          <w:tab w:val="clear" w:pos="360"/>
        </w:tabs>
        <w:rPr>
          <w:rFonts w:ascii="Times New Roman" w:hAnsi="Times New Roman"/>
        </w:rPr>
      </w:pPr>
      <w:r w:rsidRPr="005F1DF7">
        <w:rPr>
          <w:rFonts w:ascii="Times New Roman" w:hAnsi="Times New Roman"/>
        </w:rPr>
        <w:t>Public tap/standpipe</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Tube well/borehole</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ug well</w:t>
      </w:r>
    </w:p>
    <w:p w:rsidR="005B6989" w:rsidRPr="005F1DF7" w:rsidRDefault="005B6989" w:rsidP="005B6989">
      <w:pPr>
        <w:pStyle w:val="responsecategory2"/>
        <w:tabs>
          <w:tab w:val="clear" w:pos="360"/>
        </w:tabs>
        <w:rPr>
          <w:rFonts w:ascii="Times New Roman" w:hAnsi="Times New Roman"/>
        </w:rPr>
      </w:pPr>
      <w:r w:rsidRPr="005F1DF7">
        <w:rPr>
          <w:rFonts w:ascii="Times New Roman" w:hAnsi="Times New Roman"/>
        </w:rPr>
        <w:t>Protected well</w:t>
      </w:r>
    </w:p>
    <w:p w:rsidR="005B6989" w:rsidRPr="005F1DF7" w:rsidRDefault="005B6989" w:rsidP="005B6989">
      <w:pPr>
        <w:pStyle w:val="responsecategory2"/>
        <w:tabs>
          <w:tab w:val="clear" w:pos="360"/>
        </w:tabs>
        <w:rPr>
          <w:rFonts w:ascii="Times New Roman" w:hAnsi="Times New Roman"/>
        </w:rPr>
      </w:pPr>
      <w:r w:rsidRPr="005F1DF7">
        <w:rPr>
          <w:rFonts w:ascii="Times New Roman" w:hAnsi="Times New Roman"/>
        </w:rPr>
        <w:t>Unprotected well</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Water from spring</w:t>
      </w:r>
    </w:p>
    <w:p w:rsidR="005B6989" w:rsidRPr="005F1DF7" w:rsidRDefault="005B6989" w:rsidP="005B6989">
      <w:pPr>
        <w:pStyle w:val="responsecategory2"/>
        <w:tabs>
          <w:tab w:val="clear" w:pos="360"/>
        </w:tabs>
        <w:rPr>
          <w:rFonts w:ascii="Times New Roman" w:hAnsi="Times New Roman"/>
        </w:rPr>
      </w:pPr>
      <w:r w:rsidRPr="005F1DF7">
        <w:rPr>
          <w:rFonts w:ascii="Times New Roman" w:hAnsi="Times New Roman"/>
        </w:rPr>
        <w:t>Protected spring</w:t>
      </w:r>
    </w:p>
    <w:p w:rsidR="005B6989" w:rsidRPr="005F1DF7" w:rsidRDefault="005B6989" w:rsidP="005B6989">
      <w:pPr>
        <w:pStyle w:val="responsecategory2"/>
        <w:tabs>
          <w:tab w:val="clear" w:pos="360"/>
        </w:tabs>
        <w:rPr>
          <w:rFonts w:ascii="Times New Roman" w:hAnsi="Times New Roman"/>
        </w:rPr>
      </w:pPr>
      <w:r w:rsidRPr="005F1DF7">
        <w:rPr>
          <w:rFonts w:ascii="Times New Roman" w:hAnsi="Times New Roman"/>
        </w:rPr>
        <w:t>Unprotected spring</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Rainwater collection</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Tanker-truck</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Cart with small tank/drum</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Surface water (river, stream, dam, lake, pond, canal, irrigation channel)</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Bottled wat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 (</w:t>
      </w:r>
      <w:r w:rsidRPr="005F1DF7">
        <w:rPr>
          <w:rStyle w:val="interviewerinstructionChar"/>
          <w:rFonts w:ascii="Times New Roman" w:hAnsi="Times New Roman"/>
        </w:rPr>
        <w:t>specify</w:t>
      </w:r>
      <w:r w:rsidRPr="005F1DF7">
        <w:rPr>
          <w:rFonts w:ascii="Times New Roman" w:hAnsi="Times New Roman"/>
        </w:rPr>
        <w:t>) 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296952" w:rsidRDefault="00296952" w:rsidP="005B6989">
      <w:pPr>
        <w:pStyle w:val="questionhead"/>
        <w:rPr>
          <w:rStyle w:val="questionpriority2"/>
          <w:rFonts w:ascii="Times New Roman" w:hAnsi="Times New Roman"/>
        </w:rPr>
      </w:pPr>
    </w:p>
    <w:p w:rsidR="005B6989" w:rsidRPr="005F1DF7" w:rsidRDefault="005B6989" w:rsidP="005B6989">
      <w:pPr>
        <w:pStyle w:val="questionhead"/>
        <w:rPr>
          <w:rFonts w:ascii="Times New Roman" w:hAnsi="Times New Roman"/>
        </w:rPr>
      </w:pPr>
      <w:r w:rsidRPr="005F1DF7">
        <w:rPr>
          <w:rStyle w:val="questionpriority2"/>
          <w:rFonts w:ascii="Times New Roman" w:hAnsi="Times New Roman"/>
        </w:rPr>
        <w:t xml:space="preserve"> </w:t>
      </w:r>
      <w:bookmarkStart w:id="364" w:name="_Toc372895778"/>
      <w:bookmarkStart w:id="365" w:name="_Toc374979652"/>
      <w:r w:rsidRPr="005F1DF7">
        <w:rPr>
          <w:rStyle w:val="questionpriority2"/>
          <w:rFonts w:ascii="Times New Roman" w:hAnsi="Times New Roman"/>
        </w:rPr>
        <w:t xml:space="preserve">2 </w:t>
      </w:r>
      <w:r w:rsidRPr="005F1DF7">
        <w:rPr>
          <w:rFonts w:ascii="Times New Roman" w:hAnsi="Times New Roman"/>
        </w:rPr>
        <w:t xml:space="preserve"> Question P.2: Collection of water</w:t>
      </w:r>
      <w:bookmarkEnd w:id="364"/>
      <w:bookmarkEnd w:id="365"/>
    </w:p>
    <w:p w:rsidR="005B6989" w:rsidRPr="005F1DF7" w:rsidRDefault="005B6989" w:rsidP="005B6989">
      <w:pPr>
        <w:pStyle w:val="questionletterlist"/>
        <w:numPr>
          <w:ilvl w:val="0"/>
          <w:numId w:val="35"/>
        </w:numPr>
        <w:ind w:left="754" w:hanging="357"/>
      </w:pPr>
      <w:r w:rsidRPr="005F1DF7">
        <w:t>Do you collect water for domestic use?</w:t>
      </w:r>
    </w:p>
    <w:p w:rsidR="005B6989" w:rsidRPr="005F1DF7" w:rsidRDefault="005B6989" w:rsidP="005B6989">
      <w:pPr>
        <w:pStyle w:val="answersimple"/>
      </w:pPr>
      <w:r w:rsidRPr="005F1DF7">
        <w:t>Yes</w:t>
      </w:r>
      <w:r w:rsidRPr="005F1DF7">
        <w:tab/>
        <w:t>Go to question P.2.b.</w:t>
      </w:r>
    </w:p>
    <w:p w:rsidR="005B6989" w:rsidRPr="005F1DF7" w:rsidRDefault="005B6989" w:rsidP="005B6989">
      <w:pPr>
        <w:pStyle w:val="answersimple"/>
      </w:pPr>
      <w:r w:rsidRPr="005F1DF7">
        <w:t>No</w:t>
      </w:r>
      <w:r w:rsidRPr="005F1DF7">
        <w:tab/>
        <w:t>Go to question P.3.</w:t>
      </w:r>
    </w:p>
    <w:p w:rsidR="005B6989" w:rsidRPr="005F1DF7" w:rsidRDefault="005B6989" w:rsidP="005B6989">
      <w:pPr>
        <w:pStyle w:val="questionletterlist"/>
      </w:pPr>
      <w:r w:rsidRPr="005F1DF7">
        <w:t>What item do you use to collect water?</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questionletterlist"/>
      </w:pPr>
      <w:r w:rsidRPr="005F1DF7">
        <w:rPr>
          <w:rStyle w:val="interviewerinstructionChar"/>
          <w:rFonts w:ascii="Times New Roman" w:hAnsi="Times New Roman"/>
        </w:rPr>
        <w:t>To know if the item is clean probe:</w:t>
      </w:r>
      <w:r w:rsidRPr="005F1DF7">
        <w:t xml:space="preserve"> Did you treat this item in any way to make it clean?</w:t>
      </w:r>
    </w:p>
    <w:p w:rsidR="005B6989" w:rsidRPr="005F1DF7" w:rsidRDefault="005B6989" w:rsidP="005B6989">
      <w:pPr>
        <w:pStyle w:val="answersimple"/>
      </w:pPr>
      <w:r w:rsidRPr="005F1DF7">
        <w:t>Yes</w:t>
      </w:r>
    </w:p>
    <w:p w:rsidR="005B6989" w:rsidRPr="005F1DF7" w:rsidRDefault="005B6989" w:rsidP="005B6989">
      <w:pPr>
        <w:pStyle w:val="answersimple"/>
      </w:pPr>
      <w:r w:rsidRPr="005F1DF7">
        <w:t>No</w:t>
      </w:r>
    </w:p>
    <w:p w:rsidR="005B6989" w:rsidRPr="005F1DF7" w:rsidRDefault="005B6989" w:rsidP="005B6989">
      <w:pPr>
        <w:pStyle w:val="answersimple"/>
      </w:pPr>
      <w:r w:rsidRPr="005F1DF7">
        <w:t>Don’t know</w:t>
      </w:r>
    </w:p>
    <w:p w:rsidR="005B6989" w:rsidRPr="005F1DF7" w:rsidRDefault="005B6989" w:rsidP="00296952">
      <w:pPr>
        <w:pStyle w:val="interviewerinstruction"/>
        <w:ind w:firstLine="720"/>
        <w:rPr>
          <w:rFonts w:ascii="Times New Roman" w:hAnsi="Times New Roman"/>
        </w:rPr>
      </w:pPr>
      <w:r w:rsidRPr="005F1DF7">
        <w:rPr>
          <w:rFonts w:ascii="Times New Roman" w:hAnsi="Times New Roman"/>
        </w:rPr>
        <w:t>If Yes:</w:t>
      </w:r>
    </w:p>
    <w:p w:rsidR="005B6989" w:rsidRPr="005F1DF7" w:rsidRDefault="005B6989" w:rsidP="005B6989">
      <w:pPr>
        <w:pStyle w:val="answersimple"/>
      </w:pPr>
      <w:r w:rsidRPr="005F1DF7">
        <w:t>How?</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Use of water and soap (clean contain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no answer</w:t>
      </w:r>
    </w:p>
    <w:p w:rsidR="00296952" w:rsidRDefault="00296952">
      <w:pPr>
        <w:spacing w:after="200" w:line="276" w:lineRule="auto"/>
        <w:rPr>
          <w:rStyle w:val="questionpriority2"/>
          <w:b/>
          <w:bCs/>
          <w:sz w:val="28"/>
          <w:szCs w:val="26"/>
          <w:lang w:eastAsia="en-GB"/>
        </w:rPr>
      </w:pPr>
      <w:r>
        <w:rPr>
          <w:rStyle w:val="questionpriority2"/>
        </w:rPr>
        <w:br w:type="page"/>
      </w:r>
    </w:p>
    <w:p w:rsidR="005B6989" w:rsidRPr="005F1DF7" w:rsidRDefault="005B6989" w:rsidP="005B6989">
      <w:pPr>
        <w:pStyle w:val="questionhead"/>
        <w:rPr>
          <w:rFonts w:ascii="Times New Roman" w:hAnsi="Times New Roman"/>
        </w:rPr>
      </w:pPr>
      <w:r w:rsidRPr="005F1DF7">
        <w:rPr>
          <w:rStyle w:val="questionpriority2"/>
          <w:rFonts w:ascii="Times New Roman" w:hAnsi="Times New Roman"/>
        </w:rPr>
        <w:t xml:space="preserve"> </w:t>
      </w:r>
      <w:bookmarkStart w:id="366" w:name="_Toc372895779"/>
      <w:bookmarkStart w:id="367" w:name="_Toc374979653"/>
      <w:r w:rsidRPr="005F1DF7">
        <w:rPr>
          <w:rStyle w:val="questionpriority2"/>
          <w:rFonts w:ascii="Times New Roman" w:hAnsi="Times New Roman"/>
        </w:rPr>
        <w:t xml:space="preserve">2 </w:t>
      </w:r>
      <w:r w:rsidRPr="005F1DF7">
        <w:rPr>
          <w:rFonts w:ascii="Times New Roman" w:hAnsi="Times New Roman"/>
        </w:rPr>
        <w:t xml:space="preserve"> Question P.3: Storage of water</w:t>
      </w:r>
      <w:bookmarkEnd w:id="366"/>
      <w:bookmarkEnd w:id="367"/>
    </w:p>
    <w:p w:rsidR="005B6989" w:rsidRPr="005F1DF7" w:rsidRDefault="005B6989" w:rsidP="005B6989">
      <w:pPr>
        <w:pStyle w:val="question"/>
      </w:pPr>
      <w:r w:rsidRPr="005F1DF7">
        <w:t>Could you describe how you store water?</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Clean container or ja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Covered container or ja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Clean and covered container or ja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no answer</w:t>
      </w:r>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368" w:name="_Toc372895780"/>
      <w:bookmarkStart w:id="369" w:name="_Toc374979654"/>
      <w:r w:rsidRPr="005F1DF7">
        <w:rPr>
          <w:rStyle w:val="questionpriority1"/>
          <w:rFonts w:ascii="Times New Roman" w:hAnsi="Times New Roman"/>
        </w:rPr>
        <w:t xml:space="preserve">1 </w:t>
      </w:r>
      <w:r w:rsidRPr="005F1DF7">
        <w:rPr>
          <w:rFonts w:ascii="Times New Roman" w:hAnsi="Times New Roman"/>
        </w:rPr>
        <w:t xml:space="preserve"> Question P.4: Treatment of water to make it safe to drink</w:t>
      </w:r>
      <w:r w:rsidR="00EB4A5C">
        <w:fldChar w:fldCharType="begin"/>
      </w:r>
      <w:r w:rsidR="00EB4A5C">
        <w:instrText xml:space="preserve"> NOTEREF _Ref371097242 \h  \* MERGEFORMAT </w:instrText>
      </w:r>
      <w:r w:rsidR="00EB4A5C">
        <w:fldChar w:fldCharType="separate"/>
      </w:r>
      <w:r w:rsidR="00BA4EE1" w:rsidRPr="00BA4EE1">
        <w:t>6</w:t>
      </w:r>
      <w:bookmarkEnd w:id="368"/>
      <w:bookmarkEnd w:id="369"/>
      <w:r w:rsidR="00EB4A5C">
        <w:fldChar w:fldCharType="end"/>
      </w:r>
    </w:p>
    <w:p w:rsidR="005B6989" w:rsidRPr="005F1DF7" w:rsidRDefault="005B6989" w:rsidP="005B6989">
      <w:pPr>
        <w:pStyle w:val="question"/>
      </w:pPr>
      <w:r w:rsidRPr="005F1DF7">
        <w:t>Do you treat your water in any way to make it safe to drink?</w:t>
      </w:r>
    </w:p>
    <w:p w:rsidR="005B6989" w:rsidRPr="005F1DF7" w:rsidRDefault="005B6989" w:rsidP="005B6989">
      <w:pPr>
        <w:pStyle w:val="answersimple"/>
      </w:pPr>
      <w:r w:rsidRPr="005F1DF7">
        <w:t>Yes</w:t>
      </w:r>
    </w:p>
    <w:p w:rsidR="005B6989" w:rsidRPr="005F1DF7" w:rsidRDefault="005B6989" w:rsidP="005B6989">
      <w:pPr>
        <w:pStyle w:val="answersimple"/>
      </w:pPr>
      <w:r w:rsidRPr="005F1DF7">
        <w:t>No</w:t>
      </w:r>
    </w:p>
    <w:p w:rsidR="005B6989" w:rsidRPr="005F1DF7" w:rsidRDefault="005B6989" w:rsidP="005B6989">
      <w:pPr>
        <w:pStyle w:val="answersimple"/>
      </w:pPr>
      <w:r w:rsidRPr="005F1DF7">
        <w:t>Don’t know/no answer</w:t>
      </w:r>
    </w:p>
    <w:p w:rsidR="005B6989" w:rsidRPr="005F1DF7" w:rsidRDefault="005B6989" w:rsidP="00296952">
      <w:pPr>
        <w:pStyle w:val="interviewerinstruction"/>
        <w:ind w:firstLine="397"/>
        <w:rPr>
          <w:rFonts w:ascii="Times New Roman" w:hAnsi="Times New Roman"/>
        </w:rPr>
      </w:pPr>
      <w:r w:rsidRPr="005F1DF7">
        <w:rPr>
          <w:rFonts w:ascii="Times New Roman" w:hAnsi="Times New Roman"/>
        </w:rPr>
        <w:t>If Yes:</w:t>
      </w:r>
    </w:p>
    <w:p w:rsidR="005B6989" w:rsidRPr="005F1DF7" w:rsidRDefault="005B6989" w:rsidP="005B6989">
      <w:pPr>
        <w:pStyle w:val="question"/>
      </w:pPr>
      <w:r w:rsidRPr="005F1DF7">
        <w:t>What do you usually do to the water to make it safer to drink?</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Boil it</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Add bleach/chlorine</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Strain it through a cloth</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Use a water filter (ceramic, sand, composite, etc.)</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Use solar disinfection</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Let it stand and settle</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no answer</w:t>
      </w:r>
    </w:p>
    <w:p w:rsidR="005B6989" w:rsidRPr="005F1DF7" w:rsidRDefault="005B6989" w:rsidP="005B6989">
      <w:pPr>
        <w:pStyle w:val="question"/>
      </w:pPr>
      <w:r w:rsidRPr="005F1DF7">
        <w:t>Anything else? (Record all items mentioned)</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ppendixhead2"/>
        <w:rPr>
          <w:rFonts w:ascii="Times New Roman" w:hAnsi="Times New Roman"/>
        </w:rPr>
      </w:pPr>
      <w:bookmarkStart w:id="370" w:name="_Toc372895781"/>
      <w:bookmarkStart w:id="371" w:name="_Toc374979655"/>
      <w:r w:rsidRPr="005F1DF7">
        <w:rPr>
          <w:rFonts w:ascii="Times New Roman" w:hAnsi="Times New Roman"/>
        </w:rPr>
        <w:t>Knowledge</w:t>
      </w:r>
      <w:bookmarkEnd w:id="370"/>
      <w:bookmarkEnd w:id="371"/>
    </w:p>
    <w:p w:rsidR="005B6989" w:rsidRPr="005F1DF7" w:rsidRDefault="005B6989" w:rsidP="005B6989">
      <w:pPr>
        <w:pStyle w:val="questionhead"/>
        <w:rPr>
          <w:rFonts w:ascii="Times New Roman" w:hAnsi="Times New Roman"/>
        </w:rPr>
      </w:pPr>
      <w:bookmarkStart w:id="372" w:name="_Toc372895782"/>
      <w:bookmarkStart w:id="373" w:name="_Toc374979656"/>
      <w:r w:rsidRPr="005F1DF7">
        <w:rPr>
          <w:rStyle w:val="questionpriority1"/>
          <w:rFonts w:ascii="Times New Roman" w:hAnsi="Times New Roman"/>
        </w:rPr>
        <w:t xml:space="preserve">1 </w:t>
      </w:r>
      <w:r w:rsidRPr="005F1DF7">
        <w:rPr>
          <w:rFonts w:ascii="Times New Roman" w:hAnsi="Times New Roman"/>
        </w:rPr>
        <w:t xml:space="preserve"> Question K.1: Treating unsafe water</w:t>
      </w:r>
      <w:bookmarkEnd w:id="372"/>
      <w:bookmarkEnd w:id="373"/>
    </w:p>
    <w:p w:rsidR="005B6989" w:rsidRPr="005F1DF7" w:rsidRDefault="005B6989" w:rsidP="005B6989">
      <w:pPr>
        <w:pStyle w:val="question"/>
      </w:pPr>
      <w:r w:rsidRPr="005F1DF7">
        <w:t>If you know that the water you are going to use for cooking or drinking is not safe or does not come from a safe source, what should you do?</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Boil it</w:t>
      </w:r>
    </w:p>
    <w:p w:rsidR="005B6989" w:rsidRPr="005F1DF7" w:rsidRDefault="005B6989" w:rsidP="005B6989">
      <w:pPr>
        <w:pStyle w:val="responsecategoryhead"/>
        <w:rPr>
          <w:rFonts w:ascii="Times New Roman" w:hAnsi="Times New Roman"/>
        </w:rPr>
      </w:pPr>
      <w:r w:rsidRPr="005F1DF7">
        <w:rPr>
          <w:rFonts w:ascii="Times New Roman" w:hAnsi="Times New Roman"/>
        </w:rPr>
        <w:t>O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Add bleach/chlorine</w:t>
      </w:r>
    </w:p>
    <w:p w:rsidR="005B6989" w:rsidRPr="005F1DF7" w:rsidRDefault="005B6989" w:rsidP="005B6989">
      <w:pPr>
        <w:pStyle w:val="responsecategoryhead"/>
        <w:rPr>
          <w:rFonts w:ascii="Times New Roman" w:hAnsi="Times New Roman"/>
        </w:rPr>
      </w:pPr>
      <w:r w:rsidRPr="005F1DF7">
        <w:rPr>
          <w:rFonts w:ascii="Times New Roman" w:hAnsi="Times New Roman"/>
        </w:rPr>
        <w:t>O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Strain it through a cloth</w:t>
      </w:r>
    </w:p>
    <w:p w:rsidR="005B6989" w:rsidRPr="005F1DF7" w:rsidRDefault="005B6989" w:rsidP="005B6989">
      <w:pPr>
        <w:pStyle w:val="responsecategoryhead"/>
        <w:rPr>
          <w:rFonts w:ascii="Times New Roman" w:hAnsi="Times New Roman"/>
        </w:rPr>
      </w:pPr>
      <w:r w:rsidRPr="005F1DF7">
        <w:rPr>
          <w:rFonts w:ascii="Times New Roman" w:hAnsi="Times New Roman"/>
        </w:rPr>
        <w:t>O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Use a water filter (ceramic, sand, composite, etc.)</w:t>
      </w:r>
    </w:p>
    <w:p w:rsidR="005B6989" w:rsidRPr="005F1DF7" w:rsidRDefault="005B6989" w:rsidP="005B6989">
      <w:pPr>
        <w:pStyle w:val="responsecategoryhead"/>
        <w:rPr>
          <w:rFonts w:ascii="Times New Roman" w:hAnsi="Times New Roman"/>
        </w:rPr>
      </w:pPr>
      <w:r w:rsidRPr="005F1DF7">
        <w:rPr>
          <w:rFonts w:ascii="Times New Roman" w:hAnsi="Times New Roman"/>
        </w:rPr>
        <w:t>O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Use solar disinfection</w:t>
      </w:r>
    </w:p>
    <w:p w:rsidR="005B6989" w:rsidRPr="005F1DF7" w:rsidRDefault="005B6989" w:rsidP="005B6989">
      <w:pPr>
        <w:pStyle w:val="responsecategoryhead"/>
        <w:rPr>
          <w:rFonts w:ascii="Times New Roman" w:hAnsi="Times New Roman"/>
        </w:rPr>
      </w:pPr>
      <w:r w:rsidRPr="005F1DF7">
        <w:rPr>
          <w:rFonts w:ascii="Times New Roman" w:hAnsi="Times New Roman"/>
        </w:rPr>
        <w:t>O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Let it stand and settle</w:t>
      </w:r>
    </w:p>
    <w:p w:rsidR="005B6989" w:rsidRPr="005F1DF7" w:rsidRDefault="005B6989" w:rsidP="005B6989">
      <w:pPr>
        <w:pStyle w:val="responsecategoryhead"/>
        <w:rPr>
          <w:rFonts w:ascii="Times New Roman" w:hAnsi="Times New Roman"/>
        </w:rPr>
      </w:pPr>
      <w:r w:rsidRPr="005F1DF7">
        <w:rPr>
          <w:rFonts w:ascii="Times New Roman" w:hAnsi="Times New Roman"/>
        </w:rPr>
        <w:t>O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iscard it and get water from a safe source</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5B6989" w:rsidRPr="005F1DF7" w:rsidRDefault="005B6989" w:rsidP="005B6989">
      <w:pPr>
        <w:pStyle w:val="appendixhead2"/>
        <w:rPr>
          <w:rFonts w:ascii="Times New Roman" w:hAnsi="Times New Roman"/>
        </w:rPr>
      </w:pPr>
      <w:bookmarkStart w:id="374" w:name="_Toc372895783"/>
      <w:bookmarkStart w:id="375" w:name="_Toc374979657"/>
      <w:r w:rsidRPr="005F1DF7">
        <w:rPr>
          <w:rFonts w:ascii="Times New Roman" w:hAnsi="Times New Roman"/>
        </w:rPr>
        <w:t>Attitudes</w:t>
      </w:r>
      <w:bookmarkEnd w:id="374"/>
      <w:bookmarkEnd w:id="375"/>
    </w:p>
    <w:p w:rsidR="005B6989" w:rsidRPr="005F1DF7" w:rsidRDefault="005B6989" w:rsidP="005B6989">
      <w:pPr>
        <w:pStyle w:val="Heading3"/>
        <w:rPr>
          <w:rFonts w:ascii="Times New Roman" w:hAnsi="Times New Roman"/>
        </w:rPr>
      </w:pPr>
      <w:bookmarkStart w:id="376" w:name="_Toc372895784"/>
      <w:bookmarkStart w:id="377" w:name="_Toc374979658"/>
      <w:r w:rsidRPr="005F1DF7">
        <w:rPr>
          <w:rFonts w:ascii="Times New Roman" w:hAnsi="Times New Roman"/>
        </w:rPr>
        <w:t>Attitudes towards a health or nutrition-related problem</w:t>
      </w:r>
      <w:bookmarkEnd w:id="376"/>
      <w:bookmarkEnd w:id="377"/>
    </w:p>
    <w:p w:rsidR="005B6989" w:rsidRPr="005F1DF7" w:rsidRDefault="005B6989" w:rsidP="005B6989">
      <w:pPr>
        <w:pStyle w:val="questionhead"/>
        <w:rPr>
          <w:rFonts w:ascii="Times New Roman" w:hAnsi="Times New Roman"/>
        </w:rPr>
      </w:pPr>
      <w:r w:rsidRPr="005F1DF7">
        <w:rPr>
          <w:rStyle w:val="questionpriority2"/>
          <w:rFonts w:ascii="Times New Roman" w:hAnsi="Times New Roman"/>
        </w:rPr>
        <w:t xml:space="preserve"> </w:t>
      </w:r>
      <w:bookmarkStart w:id="378" w:name="_Toc372895785"/>
      <w:bookmarkStart w:id="379" w:name="_Toc374979659"/>
      <w:r w:rsidRPr="005F1DF7">
        <w:rPr>
          <w:rStyle w:val="questionpriority2"/>
          <w:rFonts w:ascii="Times New Roman" w:hAnsi="Times New Roman"/>
        </w:rPr>
        <w:t xml:space="preserve">2 </w:t>
      </w:r>
      <w:r w:rsidRPr="005F1DF7">
        <w:rPr>
          <w:rFonts w:ascii="Times New Roman" w:hAnsi="Times New Roman"/>
        </w:rPr>
        <w:t xml:space="preserve"> </w:t>
      </w:r>
      <w:r w:rsidRPr="005F1DF7">
        <w:rPr>
          <w:rFonts w:ascii="Times New Roman" w:hAnsi="Times New Roman"/>
          <w:szCs w:val="20"/>
        </w:rPr>
        <w:t>Diarrhoea</w:t>
      </w:r>
      <w:r w:rsidRPr="005F1DF7">
        <w:rPr>
          <w:rFonts w:ascii="Times New Roman" w:hAnsi="Times New Roman"/>
        </w:rPr>
        <w:t xml:space="preserve"> from using unsafe water</w:t>
      </w:r>
      <w:bookmarkEnd w:id="378"/>
      <w:bookmarkEnd w:id="379"/>
    </w:p>
    <w:p w:rsidR="005B6989" w:rsidRPr="005F1DF7" w:rsidRDefault="005B6989" w:rsidP="005B6989">
      <w:pPr>
        <w:pStyle w:val="Heading4"/>
        <w:rPr>
          <w:rFonts w:ascii="Times New Roman" w:hAnsi="Times New Roman"/>
        </w:rPr>
      </w:pPr>
      <w:r w:rsidRPr="005F1DF7">
        <w:rPr>
          <w:rFonts w:ascii="Times New Roman" w:hAnsi="Times New Roman"/>
        </w:rPr>
        <w:t>Perceived susceptibility</w:t>
      </w:r>
    </w:p>
    <w:p w:rsidR="005B6989" w:rsidRPr="005F1DF7" w:rsidRDefault="005B6989" w:rsidP="005B6989">
      <w:pPr>
        <w:pStyle w:val="question"/>
      </w:pPr>
      <w:r w:rsidRPr="005F1DF7">
        <w:t>How likely do you think you are to get diarrhoea from using unsafe water?</w:t>
      </w:r>
    </w:p>
    <w:p w:rsidR="005B6989" w:rsidRPr="005F1DF7" w:rsidRDefault="005B6989" w:rsidP="005B6989">
      <w:pPr>
        <w:pStyle w:val="interviewerinstruction"/>
        <w:rPr>
          <w:rFonts w:ascii="Times New Roman" w:hAnsi="Times New Roman"/>
        </w:rPr>
      </w:pPr>
      <w:r w:rsidRPr="005F1DF7">
        <w:rPr>
          <w:rFonts w:ascii="Times New Roman" w:hAnsi="Times New Roman"/>
        </w:rPr>
        <w:t>OR</w:t>
      </w:r>
    </w:p>
    <w:p w:rsidR="005B6989" w:rsidRPr="005F1DF7" w:rsidRDefault="005B6989" w:rsidP="005B6989">
      <w:pPr>
        <w:pStyle w:val="question"/>
      </w:pPr>
      <w:r w:rsidRPr="005F1DF7">
        <w:t>How likely do you think your child is to get diarrhoea from using unsafe water?</w:t>
      </w:r>
    </w:p>
    <w:p w:rsidR="005B6989" w:rsidRPr="005F1DF7" w:rsidRDefault="005B6989" w:rsidP="005B6989">
      <w:pPr>
        <w:pStyle w:val="answersimple"/>
      </w:pPr>
      <w:r w:rsidRPr="005F1DF7">
        <w:t>1. Not likely</w:t>
      </w:r>
    </w:p>
    <w:p w:rsidR="005B6989" w:rsidRPr="005F1DF7" w:rsidRDefault="005B6989" w:rsidP="005B6989">
      <w:pPr>
        <w:pStyle w:val="answersimple"/>
      </w:pPr>
      <w:r w:rsidRPr="005F1DF7">
        <w:t>2. You’re not sure</w:t>
      </w:r>
    </w:p>
    <w:p w:rsidR="005B6989" w:rsidRPr="005F1DF7" w:rsidRDefault="005B6989" w:rsidP="005B6989">
      <w:pPr>
        <w:pStyle w:val="answersimple"/>
      </w:pPr>
      <w:r w:rsidRPr="005F1DF7">
        <w:t>3. Likely</w:t>
      </w:r>
    </w:p>
    <w:p w:rsidR="005B6989" w:rsidRPr="005F1DF7" w:rsidRDefault="005B6989" w:rsidP="005B6989">
      <w:pPr>
        <w:pStyle w:val="interviewerinstruction"/>
        <w:rPr>
          <w:rFonts w:ascii="Times New Roman" w:hAnsi="Times New Roman"/>
        </w:rPr>
      </w:pPr>
      <w:r w:rsidRPr="005F1DF7">
        <w:rPr>
          <w:rFonts w:ascii="Times New Roman" w:hAnsi="Times New Roman"/>
        </w:rPr>
        <w:t>If Not likely:</w:t>
      </w:r>
    </w:p>
    <w:p w:rsidR="005B6989" w:rsidRPr="005F1DF7" w:rsidRDefault="005B6989" w:rsidP="005B6989">
      <w:pPr>
        <w:pStyle w:val="question"/>
      </w:pPr>
      <w:r w:rsidRPr="005F1DF7">
        <w:t>Can you tell me the reason why it is not likely?</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Heading4"/>
        <w:rPr>
          <w:rFonts w:ascii="Times New Roman" w:hAnsi="Times New Roman"/>
        </w:rPr>
      </w:pPr>
      <w:r w:rsidRPr="005F1DF7">
        <w:rPr>
          <w:rFonts w:ascii="Times New Roman" w:hAnsi="Times New Roman"/>
        </w:rPr>
        <w:t>Perceived severity</w:t>
      </w:r>
    </w:p>
    <w:p w:rsidR="005B6989" w:rsidRPr="005F1DF7" w:rsidRDefault="005B6989" w:rsidP="005B6989">
      <w:pPr>
        <w:pStyle w:val="question"/>
      </w:pPr>
      <w:r w:rsidRPr="005F1DF7">
        <w:t>How serious do you think it is to get sick from using unsafe water?</w:t>
      </w:r>
    </w:p>
    <w:p w:rsidR="005B6989" w:rsidRPr="005F1DF7" w:rsidRDefault="005B6989" w:rsidP="005B6989">
      <w:pPr>
        <w:pStyle w:val="answersimple"/>
      </w:pPr>
      <w:r w:rsidRPr="005F1DF7">
        <w:t>1. Not really serious</w:t>
      </w:r>
    </w:p>
    <w:p w:rsidR="005B6989" w:rsidRPr="005F1DF7" w:rsidRDefault="005B6989" w:rsidP="005B6989">
      <w:pPr>
        <w:pStyle w:val="answersimple"/>
      </w:pPr>
      <w:r w:rsidRPr="005F1DF7">
        <w:t>2. Neutral/serious</w:t>
      </w:r>
    </w:p>
    <w:p w:rsidR="005B6989" w:rsidRPr="005F1DF7" w:rsidRDefault="005B6989" w:rsidP="005B6989">
      <w:pPr>
        <w:pStyle w:val="answersimple"/>
      </w:pPr>
      <w:r w:rsidRPr="005F1DF7">
        <w:t>3. Serious</w:t>
      </w:r>
    </w:p>
    <w:p w:rsidR="0052697B" w:rsidRDefault="0052697B">
      <w:pPr>
        <w:spacing w:after="200" w:line="276" w:lineRule="auto"/>
        <w:rPr>
          <w:b/>
          <w:bCs/>
          <w:sz w:val="32"/>
          <w:szCs w:val="26"/>
          <w:lang w:eastAsia="en-GB"/>
        </w:rPr>
      </w:pPr>
      <w:bookmarkStart w:id="380" w:name="_Toc372895786"/>
      <w:r>
        <w:br w:type="page"/>
      </w:r>
    </w:p>
    <w:p w:rsidR="005B6989" w:rsidRPr="005F1DF7" w:rsidRDefault="005B6989" w:rsidP="005B6989">
      <w:pPr>
        <w:pStyle w:val="Heading3"/>
        <w:rPr>
          <w:rFonts w:ascii="Times New Roman" w:hAnsi="Times New Roman"/>
        </w:rPr>
      </w:pPr>
      <w:bookmarkStart w:id="381" w:name="_Toc374979660"/>
      <w:r w:rsidRPr="005F1DF7">
        <w:rPr>
          <w:rFonts w:ascii="Times New Roman" w:hAnsi="Times New Roman"/>
        </w:rPr>
        <w:t>Attitudes towards an ideal or desired nutrition-related practice</w:t>
      </w:r>
      <w:bookmarkEnd w:id="380"/>
      <w:bookmarkEnd w:id="381"/>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382" w:name="_Toc372895787"/>
      <w:bookmarkStart w:id="383" w:name="_Toc374979661"/>
      <w:r w:rsidRPr="005F1DF7">
        <w:rPr>
          <w:rStyle w:val="questionpriority1"/>
          <w:rFonts w:ascii="Times New Roman" w:hAnsi="Times New Roman"/>
        </w:rPr>
        <w:t xml:space="preserve">1 </w:t>
      </w:r>
      <w:r w:rsidRPr="005F1DF7">
        <w:rPr>
          <w:rFonts w:ascii="Times New Roman" w:hAnsi="Times New Roman"/>
        </w:rPr>
        <w:t xml:space="preserve"> Boiling water before drinking or using it</w:t>
      </w:r>
      <w:bookmarkEnd w:id="382"/>
      <w:bookmarkEnd w:id="383"/>
    </w:p>
    <w:p w:rsidR="005B6989" w:rsidRPr="005F1DF7" w:rsidRDefault="005B6989" w:rsidP="005B6989">
      <w:pPr>
        <w:pStyle w:val="Heading4"/>
        <w:rPr>
          <w:rFonts w:ascii="Times New Roman" w:hAnsi="Times New Roman"/>
        </w:rPr>
      </w:pPr>
      <w:r w:rsidRPr="005F1DF7">
        <w:rPr>
          <w:rFonts w:ascii="Times New Roman" w:hAnsi="Times New Roman"/>
        </w:rPr>
        <w:t>Perceived benefits</w:t>
      </w:r>
    </w:p>
    <w:p w:rsidR="005B6989" w:rsidRPr="005F1DF7" w:rsidRDefault="005B6989" w:rsidP="005B6989">
      <w:pPr>
        <w:pStyle w:val="question"/>
      </w:pPr>
      <w:r w:rsidRPr="005F1DF7">
        <w:t>How good do you think it is to boil water before drinking or using it?</w:t>
      </w:r>
    </w:p>
    <w:p w:rsidR="005B6989" w:rsidRPr="005F1DF7" w:rsidRDefault="005B6989" w:rsidP="005B6989">
      <w:pPr>
        <w:pStyle w:val="answersimple"/>
      </w:pPr>
      <w:r w:rsidRPr="005F1DF7">
        <w:t>1. Not good</w:t>
      </w:r>
    </w:p>
    <w:p w:rsidR="005B6989" w:rsidRPr="005F1DF7" w:rsidRDefault="005B6989" w:rsidP="005B6989">
      <w:pPr>
        <w:pStyle w:val="answersimple"/>
      </w:pPr>
      <w:r w:rsidRPr="005F1DF7">
        <w:t>2. You’re not sure</w:t>
      </w:r>
    </w:p>
    <w:p w:rsidR="005B6989" w:rsidRPr="005F1DF7" w:rsidRDefault="005B6989" w:rsidP="005B6989">
      <w:pPr>
        <w:pStyle w:val="answersimple"/>
      </w:pPr>
      <w:r w:rsidRPr="005F1DF7">
        <w:t>3. Good</w:t>
      </w:r>
    </w:p>
    <w:p w:rsidR="005B6989" w:rsidRPr="005F1DF7" w:rsidRDefault="005B6989" w:rsidP="0052697B">
      <w:pPr>
        <w:pStyle w:val="interviewerinstruction"/>
        <w:ind w:firstLine="397"/>
        <w:rPr>
          <w:rFonts w:ascii="Times New Roman" w:hAnsi="Times New Roman"/>
        </w:rPr>
      </w:pPr>
      <w:r w:rsidRPr="005F1DF7">
        <w:rPr>
          <w:rFonts w:ascii="Times New Roman" w:hAnsi="Times New Roman"/>
        </w:rPr>
        <w:t>If Not good:</w:t>
      </w:r>
    </w:p>
    <w:p w:rsidR="005B6989" w:rsidRPr="005F1DF7" w:rsidRDefault="005B6989" w:rsidP="005B6989">
      <w:pPr>
        <w:pStyle w:val="question"/>
      </w:pPr>
      <w:r w:rsidRPr="005F1DF7">
        <w:t>Can you tell me the reasons why it is not good?</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Heading4"/>
        <w:rPr>
          <w:rFonts w:ascii="Times New Roman" w:hAnsi="Times New Roman"/>
        </w:rPr>
      </w:pPr>
      <w:r w:rsidRPr="005F1DF7">
        <w:rPr>
          <w:rFonts w:ascii="Times New Roman" w:hAnsi="Times New Roman"/>
        </w:rPr>
        <w:t>Perceived barriers</w:t>
      </w:r>
    </w:p>
    <w:p w:rsidR="005B6989" w:rsidRPr="005F1DF7" w:rsidRDefault="005B6989" w:rsidP="005B6989">
      <w:pPr>
        <w:pStyle w:val="question"/>
      </w:pPr>
      <w:r w:rsidRPr="005F1DF7">
        <w:t>How difficult is it for you to boil water before drinking or using it?</w:t>
      </w:r>
    </w:p>
    <w:p w:rsidR="005B6989" w:rsidRPr="005F1DF7" w:rsidRDefault="005B6989" w:rsidP="005B6989">
      <w:pPr>
        <w:pStyle w:val="answersimple"/>
      </w:pPr>
      <w:r w:rsidRPr="005F1DF7">
        <w:t>1. Not difficult</w:t>
      </w:r>
    </w:p>
    <w:p w:rsidR="005B6989" w:rsidRPr="005F1DF7" w:rsidRDefault="005B6989" w:rsidP="005B6989">
      <w:pPr>
        <w:pStyle w:val="answersimple"/>
      </w:pPr>
      <w:r w:rsidRPr="005F1DF7">
        <w:t>2. So-so</w:t>
      </w:r>
    </w:p>
    <w:p w:rsidR="005B6989" w:rsidRPr="005F1DF7" w:rsidRDefault="005B6989" w:rsidP="005B6989">
      <w:pPr>
        <w:pStyle w:val="answersimple"/>
      </w:pPr>
      <w:r w:rsidRPr="005F1DF7">
        <w:t>3. Difficult</w:t>
      </w:r>
    </w:p>
    <w:p w:rsidR="005B6989" w:rsidRPr="005F1DF7" w:rsidRDefault="005B6989" w:rsidP="0052697B">
      <w:pPr>
        <w:pStyle w:val="interviewerinstruction"/>
        <w:ind w:firstLine="397"/>
        <w:rPr>
          <w:rFonts w:ascii="Times New Roman" w:hAnsi="Times New Roman"/>
        </w:rPr>
      </w:pPr>
      <w:r w:rsidRPr="005F1DF7">
        <w:rPr>
          <w:rFonts w:ascii="Times New Roman" w:hAnsi="Times New Roman"/>
        </w:rPr>
        <w:t>If Difficult:</w:t>
      </w:r>
    </w:p>
    <w:p w:rsidR="005B6989" w:rsidRPr="005F1DF7" w:rsidRDefault="005B6989" w:rsidP="005B6989">
      <w:pPr>
        <w:pStyle w:val="question"/>
      </w:pPr>
      <w:r w:rsidRPr="005F1DF7">
        <w:t>Can you tell me the reasons why it is difficult?</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Heading4"/>
        <w:rPr>
          <w:rFonts w:ascii="Times New Roman" w:hAnsi="Times New Roman"/>
        </w:rPr>
      </w:pPr>
      <w:r w:rsidRPr="005F1DF7">
        <w:rPr>
          <w:rFonts w:ascii="Times New Roman" w:hAnsi="Times New Roman"/>
        </w:rPr>
        <w:t>Self-confidence</w:t>
      </w:r>
    </w:p>
    <w:p w:rsidR="005B6989" w:rsidRPr="005F1DF7" w:rsidRDefault="005B6989" w:rsidP="005B6989">
      <w:pPr>
        <w:pStyle w:val="question"/>
      </w:pPr>
      <w:r w:rsidRPr="005F1DF7">
        <w:t>How confident do you feel in boiling water before drinking or using it?</w:t>
      </w:r>
    </w:p>
    <w:p w:rsidR="005B6989" w:rsidRPr="005F1DF7" w:rsidRDefault="005B6989" w:rsidP="005B6989">
      <w:pPr>
        <w:pStyle w:val="answersimple"/>
      </w:pPr>
      <w:r w:rsidRPr="005F1DF7">
        <w:t>1. Not confident</w:t>
      </w:r>
    </w:p>
    <w:p w:rsidR="005B6989" w:rsidRPr="005F1DF7" w:rsidRDefault="005B6989" w:rsidP="005B6989">
      <w:pPr>
        <w:pStyle w:val="answersimple"/>
      </w:pPr>
      <w:r w:rsidRPr="005F1DF7">
        <w:t>2. Ok/so-so</w:t>
      </w:r>
    </w:p>
    <w:p w:rsidR="005B6989" w:rsidRPr="005F1DF7" w:rsidRDefault="005B6989" w:rsidP="005B6989">
      <w:pPr>
        <w:pStyle w:val="answersimple"/>
      </w:pPr>
      <w:r w:rsidRPr="005F1DF7">
        <w:t>3. Confident</w:t>
      </w:r>
    </w:p>
    <w:p w:rsidR="005B6989" w:rsidRPr="005F1DF7" w:rsidRDefault="005B6989" w:rsidP="0052697B">
      <w:pPr>
        <w:pStyle w:val="interviewerinstruction"/>
        <w:ind w:firstLine="397"/>
        <w:rPr>
          <w:rFonts w:ascii="Times New Roman" w:hAnsi="Times New Roman"/>
        </w:rPr>
      </w:pPr>
      <w:r w:rsidRPr="005F1DF7">
        <w:rPr>
          <w:rFonts w:ascii="Times New Roman" w:hAnsi="Times New Roman"/>
        </w:rPr>
        <w:t>If Not confident:</w:t>
      </w:r>
    </w:p>
    <w:p w:rsidR="005B6989" w:rsidRPr="005F1DF7" w:rsidRDefault="005B6989" w:rsidP="005B6989">
      <w:pPr>
        <w:pStyle w:val="question"/>
      </w:pPr>
      <w:r w:rsidRPr="005F1DF7">
        <w:t>Can you tell me the reasons why you do not feel confident?</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5B6989" w:rsidRPr="005F1DF7" w:rsidRDefault="005B6989" w:rsidP="005B6989"/>
    <w:p w:rsidR="005B6989" w:rsidRPr="005F1DF7" w:rsidRDefault="005B6989" w:rsidP="005B6989">
      <w:pPr>
        <w:sectPr w:rsidR="005B6989" w:rsidRPr="005F1DF7" w:rsidSect="005F1DF7">
          <w:pgSz w:w="12240" w:h="15840"/>
          <w:pgMar w:top="851" w:right="1077" w:bottom="851" w:left="1077" w:header="708" w:footer="708" w:gutter="0"/>
          <w:cols w:space="708"/>
          <w:docGrid w:linePitch="360"/>
        </w:sectPr>
      </w:pPr>
    </w:p>
    <w:p w:rsidR="005B6989" w:rsidRPr="005F1DF7" w:rsidRDefault="005B6989" w:rsidP="005B6989">
      <w:pPr>
        <w:pStyle w:val="appendixhead1"/>
        <w:rPr>
          <w:rFonts w:ascii="Times New Roman" w:hAnsi="Times New Roman"/>
        </w:rPr>
      </w:pPr>
      <w:bookmarkStart w:id="384" w:name="_Toc372895788"/>
      <w:bookmarkStart w:id="385" w:name="_Toc374979662"/>
      <w:r w:rsidRPr="005F1DF7">
        <w:rPr>
          <w:rFonts w:ascii="Times New Roman" w:hAnsi="Times New Roman"/>
        </w:rPr>
        <w:t>Module 12: Food-based dietary guidelines</w:t>
      </w:r>
      <w:bookmarkEnd w:id="384"/>
      <w:bookmarkEnd w:id="385"/>
    </w:p>
    <w:p w:rsidR="005B6989" w:rsidRPr="005F1DF7" w:rsidRDefault="005B6989" w:rsidP="005B6989">
      <w:pPr>
        <w:pStyle w:val="interviewerinstruction"/>
        <w:rPr>
          <w:rFonts w:ascii="Times New Roman" w:hAnsi="Times New Roman"/>
        </w:rPr>
      </w:pPr>
      <w:r w:rsidRPr="005F1DF7">
        <w:rPr>
          <w:rFonts w:ascii="Times New Roman" w:hAnsi="Times New Roman"/>
        </w:rPr>
        <w:t>Explain to the participant:</w:t>
      </w:r>
    </w:p>
    <w:p w:rsidR="005B6989" w:rsidRPr="005F1DF7" w:rsidRDefault="005B6989" w:rsidP="005B6989">
      <w:pPr>
        <w:pStyle w:val="question"/>
      </w:pPr>
      <w:r w:rsidRPr="005F1DF7">
        <w:t xml:space="preserve">I am going to ask you some questions about the national food-based dietary guidelines </w:t>
      </w:r>
      <w:r w:rsidRPr="005F1DF7">
        <w:rPr>
          <w:rStyle w:val="adaptationinstructionChar"/>
          <w:rFonts w:ascii="Times New Roman" w:hAnsi="Times New Roman"/>
        </w:rPr>
        <w:t>[provide name of the local FBDG]</w:t>
      </w:r>
      <w:r w:rsidRPr="005F1DF7">
        <w:t>. Please let me know if you need me to clarify any of my questions. Feel free to ask any question you may have.</w:t>
      </w:r>
    </w:p>
    <w:p w:rsidR="005B6989" w:rsidRPr="005F1DF7" w:rsidRDefault="005B6989" w:rsidP="005B6989">
      <w:pPr>
        <w:pStyle w:val="appendixhead2"/>
        <w:rPr>
          <w:rFonts w:ascii="Times New Roman" w:hAnsi="Times New Roman"/>
        </w:rPr>
      </w:pPr>
      <w:bookmarkStart w:id="386" w:name="_Toc372895789"/>
      <w:bookmarkStart w:id="387" w:name="_Toc374979663"/>
      <w:r w:rsidRPr="005F1DF7">
        <w:rPr>
          <w:rFonts w:ascii="Times New Roman" w:hAnsi="Times New Roman"/>
        </w:rPr>
        <w:t>Knowledge</w:t>
      </w:r>
      <w:bookmarkEnd w:id="386"/>
      <w:bookmarkEnd w:id="387"/>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388" w:name="_Toc372895790"/>
      <w:bookmarkStart w:id="389" w:name="_Toc374979664"/>
      <w:r w:rsidRPr="005F1DF7">
        <w:rPr>
          <w:rStyle w:val="questionpriority1"/>
          <w:rFonts w:ascii="Times New Roman" w:hAnsi="Times New Roman"/>
        </w:rPr>
        <w:t xml:space="preserve">1 </w:t>
      </w:r>
      <w:r w:rsidRPr="005F1DF7">
        <w:rPr>
          <w:rFonts w:ascii="Times New Roman" w:hAnsi="Times New Roman"/>
        </w:rPr>
        <w:t xml:space="preserve"> Question K.1: Knowledge of the local food-based dietary guidelines</w:t>
      </w:r>
      <w:bookmarkEnd w:id="388"/>
      <w:bookmarkEnd w:id="389"/>
    </w:p>
    <w:p w:rsidR="005B6989" w:rsidRPr="005F1DF7" w:rsidRDefault="005B6989" w:rsidP="005B6989">
      <w:pPr>
        <w:pStyle w:val="question"/>
        <w:rPr>
          <w:rStyle w:val="interviewerinstructionChar"/>
          <w:rFonts w:ascii="Times New Roman" w:hAnsi="Times New Roman"/>
        </w:rPr>
      </w:pPr>
      <w:r w:rsidRPr="005F1DF7">
        <w:t>K.1.a: Have you ever seen this image? (</w:t>
      </w:r>
      <w:r w:rsidRPr="005F1DF7">
        <w:rPr>
          <w:rStyle w:val="interviewerinstructionChar"/>
          <w:rFonts w:ascii="Times New Roman" w:hAnsi="Times New Roman"/>
        </w:rPr>
        <w:t>Show the image of the local FBDG.)</w:t>
      </w:r>
    </w:p>
    <w:p w:rsidR="005B6989" w:rsidRPr="005F1DF7" w:rsidRDefault="005B6989" w:rsidP="005B6989">
      <w:pPr>
        <w:pStyle w:val="answersimple"/>
      </w:pPr>
      <w:r w:rsidRPr="005F1DF7">
        <w:t xml:space="preserve">Yes </w:t>
      </w:r>
      <w:r w:rsidRPr="005F1DF7">
        <w:tab/>
        <w:t xml:space="preserve"> G</w:t>
      </w:r>
      <w:r w:rsidRPr="005F1DF7">
        <w:rPr>
          <w:rStyle w:val="interviewerinstructionChar"/>
          <w:rFonts w:ascii="Times New Roman" w:hAnsi="Times New Roman"/>
        </w:rPr>
        <w:t>o to question K.1.b</w:t>
      </w:r>
      <w:r w:rsidRPr="005F1DF7">
        <w:t>.</w:t>
      </w:r>
    </w:p>
    <w:p w:rsidR="005B6989" w:rsidRPr="005F1DF7" w:rsidRDefault="005B6989" w:rsidP="005B6989">
      <w:pPr>
        <w:pStyle w:val="answersimple"/>
      </w:pPr>
      <w:r w:rsidRPr="005F1DF7">
        <w:t xml:space="preserve">No </w:t>
      </w:r>
      <w:r w:rsidRPr="005F1DF7">
        <w:tab/>
        <w:t xml:space="preserve"> G</w:t>
      </w:r>
      <w:r w:rsidRPr="005F1DF7">
        <w:rPr>
          <w:rStyle w:val="interviewerinstructionChar"/>
          <w:rFonts w:ascii="Times New Roman" w:hAnsi="Times New Roman"/>
        </w:rPr>
        <w:t>o to question K.2.</w:t>
      </w:r>
    </w:p>
    <w:p w:rsidR="005B6989" w:rsidRPr="005F1DF7" w:rsidRDefault="005B6989" w:rsidP="005B6989">
      <w:pPr>
        <w:pStyle w:val="answersimple"/>
      </w:pPr>
      <w:r w:rsidRPr="005F1DF7">
        <w:t>Don’t know</w:t>
      </w:r>
    </w:p>
    <w:p w:rsidR="005B6989" w:rsidRPr="005F1DF7" w:rsidRDefault="005B6989" w:rsidP="005B6989">
      <w:pPr>
        <w:pStyle w:val="question"/>
      </w:pPr>
      <w:r w:rsidRPr="005F1DF7">
        <w:t>K.1.b: Could you tell me what it is?</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2697B" w:rsidRDefault="005B6989" w:rsidP="005B6989">
      <w:pPr>
        <w:pStyle w:val="responsecategory"/>
        <w:tabs>
          <w:tab w:val="clear" w:pos="360"/>
        </w:tabs>
        <w:ind w:left="1571"/>
        <w:rPr>
          <w:rFonts w:ascii="Times New Roman" w:hAnsi="Times New Roman"/>
          <w:i w:val="0"/>
        </w:rPr>
      </w:pPr>
      <w:r w:rsidRPr="0052697B">
        <w:rPr>
          <w:rStyle w:val="adaptationinstructionChar"/>
          <w:rFonts w:ascii="Times New Roman" w:hAnsi="Times New Roman"/>
          <w:i w:val="0"/>
        </w:rPr>
        <w:t>[insert the name of the local FBDG]</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52697B" w:rsidRDefault="0052697B">
      <w:pPr>
        <w:spacing w:after="200" w:line="276" w:lineRule="auto"/>
        <w:rPr>
          <w:rStyle w:val="questionpriority1"/>
          <w:b/>
          <w:bCs/>
          <w:sz w:val="28"/>
          <w:szCs w:val="26"/>
          <w:lang w:eastAsia="en-GB"/>
        </w:rPr>
      </w:pPr>
      <w:r>
        <w:rPr>
          <w:rStyle w:val="questionpriority1"/>
        </w:rPr>
        <w:br w:type="page"/>
      </w:r>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390" w:name="_Toc372895791"/>
      <w:bookmarkStart w:id="391" w:name="_Toc374979665"/>
      <w:r w:rsidRPr="005F1DF7">
        <w:rPr>
          <w:rStyle w:val="questionpriority1"/>
          <w:rFonts w:ascii="Times New Roman" w:hAnsi="Times New Roman"/>
        </w:rPr>
        <w:t xml:space="preserve">1 </w:t>
      </w:r>
      <w:r w:rsidRPr="005F1DF7">
        <w:rPr>
          <w:rFonts w:ascii="Times New Roman" w:hAnsi="Times New Roman"/>
        </w:rPr>
        <w:t xml:space="preserve"> Question K.2: Objective of food-based dietary guidelines</w:t>
      </w:r>
      <w:bookmarkEnd w:id="390"/>
      <w:bookmarkEnd w:id="391"/>
    </w:p>
    <w:p w:rsidR="005B6989" w:rsidRPr="005F1DF7" w:rsidRDefault="005B6989" w:rsidP="005B6989">
      <w:pPr>
        <w:pStyle w:val="question"/>
      </w:pPr>
      <w:r w:rsidRPr="005F1DF7">
        <w:t xml:space="preserve">What is the </w:t>
      </w:r>
      <w:r w:rsidRPr="005F1DF7">
        <w:rPr>
          <w:rStyle w:val="adaptationinstructionChar"/>
          <w:rFonts w:ascii="Times New Roman" w:hAnsi="Times New Roman"/>
        </w:rPr>
        <w:t>[name of the local FBDG]</w:t>
      </w:r>
      <w:r w:rsidRPr="005F1DF7">
        <w:t xml:space="preserve"> good for?</w:t>
      </w:r>
    </w:p>
    <w:p w:rsidR="005B6989" w:rsidRPr="005F1DF7" w:rsidRDefault="005B6989" w:rsidP="005B6989">
      <w:pPr>
        <w:pStyle w:val="interviewerinstruction"/>
        <w:rPr>
          <w:rFonts w:ascii="Times New Roman" w:hAnsi="Times New Roman"/>
        </w:rPr>
      </w:pPr>
      <w:r w:rsidRPr="005F1DF7">
        <w:rPr>
          <w:rFonts w:ascii="Times New Roman" w:hAnsi="Times New Roman"/>
        </w:rPr>
        <w:t>If the respondent experiences difficulty to answer, probe:</w:t>
      </w:r>
    </w:p>
    <w:p w:rsidR="005B6989" w:rsidRPr="005F1DF7" w:rsidRDefault="005B6989" w:rsidP="005B6989">
      <w:pPr>
        <w:pStyle w:val="question"/>
        <w:rPr>
          <w:rStyle w:val="adaptationinstructionChar"/>
          <w:rFonts w:ascii="Times New Roman" w:hAnsi="Times New Roman"/>
        </w:rPr>
      </w:pPr>
      <w:r w:rsidRPr="005F1DF7">
        <w:t xml:space="preserve">Why do you think the </w:t>
      </w:r>
      <w:r w:rsidRPr="005F1DF7">
        <w:rPr>
          <w:rStyle w:val="adaptationinstructionChar"/>
          <w:rFonts w:ascii="Times New Roman" w:hAnsi="Times New Roman"/>
        </w:rPr>
        <w:t>[name of the local FBDG]</w:t>
      </w:r>
      <w:r w:rsidRPr="005F1DF7">
        <w:t xml:space="preserve"> exist?</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To help people to eat more healthily/have a healthy diet</w:t>
      </w:r>
    </w:p>
    <w:p w:rsidR="005B6989" w:rsidRPr="005F1DF7" w:rsidRDefault="005B6989" w:rsidP="005B6989">
      <w:pPr>
        <w:pStyle w:val="responsecategoryhead"/>
        <w:rPr>
          <w:rFonts w:ascii="Times New Roman" w:hAnsi="Times New Roman"/>
        </w:rPr>
      </w:pPr>
      <w:r w:rsidRPr="005F1DF7">
        <w:rPr>
          <w:rFonts w:ascii="Times New Roman" w:hAnsi="Times New Roman"/>
        </w:rPr>
        <w:t>O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To encourage people to eat foods from different food groups/have a diversified diet</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392" w:name="_Toc372895792"/>
      <w:bookmarkStart w:id="393" w:name="_Toc374979666"/>
      <w:r w:rsidRPr="005F1DF7">
        <w:rPr>
          <w:rStyle w:val="questionpriority1"/>
          <w:rFonts w:ascii="Times New Roman" w:hAnsi="Times New Roman"/>
        </w:rPr>
        <w:t xml:space="preserve">1 </w:t>
      </w:r>
      <w:r w:rsidRPr="005F1DF7">
        <w:rPr>
          <w:rFonts w:ascii="Times New Roman" w:hAnsi="Times New Roman"/>
        </w:rPr>
        <w:t xml:space="preserve"> Question K.3: Different food groups</w:t>
      </w:r>
      <w:bookmarkEnd w:id="392"/>
      <w:bookmarkEnd w:id="393"/>
    </w:p>
    <w:p w:rsidR="005B6989" w:rsidRPr="005F1DF7" w:rsidRDefault="005B6989" w:rsidP="005B6989">
      <w:pPr>
        <w:pStyle w:val="questionletterlist"/>
        <w:numPr>
          <w:ilvl w:val="0"/>
          <w:numId w:val="36"/>
        </w:numPr>
        <w:ind w:left="754" w:hanging="357"/>
      </w:pPr>
      <w:r w:rsidRPr="005F1DF7">
        <w:t xml:space="preserve">How many food groups are included in the </w:t>
      </w:r>
      <w:r w:rsidRPr="005F1DF7">
        <w:rPr>
          <w:rStyle w:val="adaptationinstructionChar"/>
          <w:rFonts w:ascii="Times New Roman" w:hAnsi="Times New Roman"/>
        </w:rPr>
        <w:t>[name of the local FBDG]</w:t>
      </w:r>
      <w:r w:rsidRPr="005F1DF7">
        <w:t>?</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Style w:val="adaptationinstructionChar"/>
          <w:rFonts w:ascii="Times New Roman" w:hAnsi="Times New Roman"/>
        </w:rPr>
        <w:t>[insert the number of food groups]</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5B6989" w:rsidRPr="005F1DF7" w:rsidRDefault="005B6989" w:rsidP="005B6989">
      <w:pPr>
        <w:pStyle w:val="questionletterlist"/>
      </w:pPr>
      <w:r w:rsidRPr="005F1DF7">
        <w:t>Can you name them?</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Style w:val="adaptationinstructionChar"/>
          <w:rFonts w:ascii="Times New Roman" w:hAnsi="Times New Roman"/>
        </w:rPr>
        <w:t>[list the different food groups into response options]</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5B6989" w:rsidRPr="005F1DF7" w:rsidRDefault="005B6989" w:rsidP="005B6989">
      <w:pPr>
        <w:pStyle w:val="analysisboxtext"/>
      </w:pPr>
    </w:p>
    <w:p w:rsidR="005B6989" w:rsidRPr="005F1DF7" w:rsidRDefault="005B6989" w:rsidP="005B6989">
      <w:pPr>
        <w:pStyle w:val="analysisboxtext"/>
      </w:pPr>
      <w:r w:rsidRPr="005F1DF7">
        <w:t>Number of correct responses</w:t>
      </w:r>
      <w:r w:rsidRPr="005F1DF7">
        <w:tab/>
        <w:t>__ __</w:t>
      </w:r>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394" w:name="_Toc372895793"/>
      <w:bookmarkStart w:id="395" w:name="_Toc374979667"/>
      <w:r w:rsidRPr="005F1DF7">
        <w:rPr>
          <w:rStyle w:val="questionpriority1"/>
          <w:rFonts w:ascii="Times New Roman" w:hAnsi="Times New Roman"/>
        </w:rPr>
        <w:t xml:space="preserve">1 </w:t>
      </w:r>
      <w:r w:rsidRPr="005F1DF7">
        <w:rPr>
          <w:rFonts w:ascii="Times New Roman" w:hAnsi="Times New Roman"/>
        </w:rPr>
        <w:t xml:space="preserve"> Question K.4: Examples of foods from each food group</w:t>
      </w:r>
      <w:bookmarkEnd w:id="394"/>
      <w:bookmarkEnd w:id="395"/>
    </w:p>
    <w:p w:rsidR="005B6989" w:rsidRPr="005F1DF7" w:rsidRDefault="005B6989" w:rsidP="005B6989">
      <w:pPr>
        <w:pStyle w:val="question"/>
      </w:pPr>
      <w:r w:rsidRPr="005F1DF7">
        <w:t>Can you list three examples of foods in each food group?</w:t>
      </w:r>
    </w:p>
    <w:p w:rsidR="005B6989" w:rsidRPr="005F1DF7" w:rsidRDefault="005B6989" w:rsidP="005B6989">
      <w:pPr>
        <w:pStyle w:val="question"/>
      </w:pPr>
      <w:r w:rsidRPr="005F1DF7">
        <w:rPr>
          <w:rStyle w:val="interviewerinstructionChar"/>
          <w:rFonts w:ascii="Times New Roman" w:hAnsi="Times New Roman"/>
        </w:rPr>
        <w:t>Probe if necessary:</w:t>
      </w:r>
      <w:r w:rsidRPr="005F1DF7">
        <w:t xml:space="preserve"> List three foods included in each food group.</w:t>
      </w:r>
    </w:p>
    <w:p w:rsidR="005B6989" w:rsidRPr="005F1DF7" w:rsidRDefault="005B6989" w:rsidP="005B6989">
      <w:pPr>
        <w:pStyle w:val="adaptationinstruction"/>
        <w:rPr>
          <w:rFonts w:ascii="Times New Roman" w:hAnsi="Times New Roman"/>
        </w:rPr>
      </w:pPr>
      <w:r w:rsidRPr="005F1DF7">
        <w:rPr>
          <w:rFonts w:ascii="Times New Roman" w:hAnsi="Times New Roman"/>
        </w:rPr>
        <w:t>[List the food groups of the local FBDG into pre-categorized response options.]</w:t>
      </w:r>
    </w:p>
    <w:p w:rsidR="005B6989" w:rsidRPr="005F1DF7" w:rsidRDefault="005B6989" w:rsidP="005B6989">
      <w:pPr>
        <w:pStyle w:val="responsecategoryhead"/>
        <w:rPr>
          <w:rFonts w:ascii="Times New Roman" w:hAnsi="Times New Roman"/>
        </w:rPr>
      </w:pPr>
      <w:r w:rsidRPr="005F1DF7">
        <w:rPr>
          <w:rStyle w:val="adaptationinstructionChar"/>
          <w:rFonts w:ascii="Times New Roman" w:hAnsi="Times New Roman"/>
        </w:rPr>
        <w:t>[food group]</w:t>
      </w:r>
    </w:p>
    <w:p w:rsidR="005B6989" w:rsidRPr="005F1DF7" w:rsidRDefault="005B6989" w:rsidP="005B6989">
      <w:pPr>
        <w:pStyle w:val="responsecategory"/>
        <w:tabs>
          <w:tab w:val="clear" w:pos="360"/>
        </w:tabs>
        <w:ind w:left="1571"/>
        <w:rPr>
          <w:rFonts w:ascii="Times New Roman" w:hAnsi="Times New Roman"/>
        </w:rPr>
      </w:pPr>
      <w:r w:rsidRPr="005F1DF7">
        <w:rPr>
          <w:rStyle w:val="adaptationinstructionChar"/>
          <w:rFonts w:ascii="Times New Roman" w:hAnsi="Times New Roman"/>
        </w:rPr>
        <w:t xml:space="preserve"> </w:t>
      </w:r>
      <w:r w:rsidRPr="005F1DF7">
        <w:rPr>
          <w:rFonts w:ascii="Times New Roman" w:hAnsi="Times New Roman"/>
        </w:rPr>
        <w:t>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____________________</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5B6989" w:rsidRPr="005F1DF7" w:rsidRDefault="005B6989" w:rsidP="005B6989">
      <w:pPr>
        <w:pStyle w:val="responsecategoryhead"/>
        <w:rPr>
          <w:rFonts w:ascii="Times New Roman" w:hAnsi="Times New Roman"/>
        </w:rPr>
      </w:pPr>
      <w:r w:rsidRPr="005F1DF7">
        <w:rPr>
          <w:rStyle w:val="adaptationinstructionChar"/>
          <w:rFonts w:ascii="Times New Roman" w:hAnsi="Times New Roman"/>
        </w:rPr>
        <w:t>[food group]</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____________________</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5B6989" w:rsidRPr="005F1DF7" w:rsidRDefault="005B6989" w:rsidP="005B6989">
      <w:pPr>
        <w:pStyle w:val="responsecategoryhead"/>
        <w:rPr>
          <w:rFonts w:ascii="Times New Roman" w:hAnsi="Times New Roman"/>
        </w:rPr>
      </w:pPr>
      <w:r w:rsidRPr="005F1DF7">
        <w:rPr>
          <w:rFonts w:ascii="Times New Roman" w:hAnsi="Times New Roman"/>
        </w:rPr>
        <w:t>etc.</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 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52697B" w:rsidRDefault="0052697B">
      <w:pPr>
        <w:spacing w:after="200" w:line="276" w:lineRule="auto"/>
        <w:rPr>
          <w:rStyle w:val="questionpriority1"/>
          <w:b/>
          <w:bCs/>
          <w:sz w:val="28"/>
          <w:szCs w:val="26"/>
          <w:lang w:eastAsia="en-GB"/>
        </w:rPr>
      </w:pPr>
      <w:r>
        <w:rPr>
          <w:rStyle w:val="questionpriority1"/>
        </w:rPr>
        <w:br w:type="page"/>
      </w:r>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396" w:name="_Toc372895794"/>
      <w:bookmarkStart w:id="397" w:name="_Toc374979668"/>
      <w:r w:rsidRPr="005F1DF7">
        <w:rPr>
          <w:rStyle w:val="questionpriority1"/>
          <w:rFonts w:ascii="Times New Roman" w:hAnsi="Times New Roman"/>
        </w:rPr>
        <w:t xml:space="preserve">1 </w:t>
      </w:r>
      <w:r w:rsidRPr="005F1DF7">
        <w:rPr>
          <w:rFonts w:ascii="Times New Roman" w:hAnsi="Times New Roman"/>
        </w:rPr>
        <w:t xml:space="preserve"> Question K.5: Dietary guidelines</w:t>
      </w:r>
      <w:bookmarkEnd w:id="396"/>
      <w:bookmarkEnd w:id="397"/>
    </w:p>
    <w:p w:rsidR="005B6989" w:rsidRPr="005F1DF7" w:rsidRDefault="005B6989" w:rsidP="005B6989">
      <w:pPr>
        <w:pStyle w:val="question"/>
      </w:pPr>
      <w:r w:rsidRPr="005F1DF7">
        <w:t xml:space="preserve">In order to stay healthy, the </w:t>
      </w:r>
      <w:r w:rsidRPr="005F1DF7">
        <w:rPr>
          <w:rStyle w:val="adaptationinstructionChar"/>
          <w:rFonts w:ascii="Times New Roman" w:hAnsi="Times New Roman"/>
        </w:rPr>
        <w:t>[name of the local FBDG]</w:t>
      </w:r>
      <w:r w:rsidRPr="005F1DF7">
        <w:t xml:space="preserve"> provide general recommendations. Please name at least three of them.</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nswerline"/>
      </w:pPr>
      <w:r w:rsidRPr="005F1DF7">
        <w:t>____________________________________________________________________________</w:t>
      </w:r>
    </w:p>
    <w:p w:rsidR="005B6989" w:rsidRPr="005F1DF7" w:rsidRDefault="005B6989" w:rsidP="005B6989">
      <w:pPr>
        <w:pStyle w:val="adaptationinstruction"/>
        <w:rPr>
          <w:rFonts w:ascii="Times New Roman" w:hAnsi="Times New Roman"/>
        </w:rPr>
      </w:pPr>
      <w:r w:rsidRPr="005F1DF7">
        <w:rPr>
          <w:rFonts w:ascii="Times New Roman" w:hAnsi="Times New Roman"/>
        </w:rPr>
        <w:t>[List specific dietary guidelines appearing in text form in the local FBDG into pre-categorized options.]</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5B6989" w:rsidRPr="005F1DF7" w:rsidRDefault="005B6989" w:rsidP="005B6989">
      <w:pPr>
        <w:pStyle w:val="analysisboxtext"/>
      </w:pPr>
    </w:p>
    <w:p w:rsidR="005B6989" w:rsidRPr="005F1DF7" w:rsidRDefault="005B6989" w:rsidP="005B6989">
      <w:pPr>
        <w:pStyle w:val="analysisboxtext"/>
      </w:pPr>
      <w:r w:rsidRPr="005F1DF7">
        <w:t>Number of correct responses</w:t>
      </w:r>
      <w:r w:rsidRPr="005F1DF7">
        <w:tab/>
        <w:t>__</w:t>
      </w:r>
    </w:p>
    <w:p w:rsidR="005B6989" w:rsidRPr="005F1DF7" w:rsidRDefault="005B6989" w:rsidP="005B6989">
      <w:pPr>
        <w:pStyle w:val="appendixhead2"/>
        <w:rPr>
          <w:rFonts w:ascii="Times New Roman" w:hAnsi="Times New Roman"/>
        </w:rPr>
      </w:pPr>
      <w:bookmarkStart w:id="398" w:name="_Toc372895795"/>
      <w:bookmarkStart w:id="399" w:name="_Toc374979669"/>
      <w:r w:rsidRPr="005F1DF7">
        <w:rPr>
          <w:rFonts w:ascii="Times New Roman" w:hAnsi="Times New Roman"/>
        </w:rPr>
        <w:t>Attitudes</w:t>
      </w:r>
      <w:bookmarkEnd w:id="398"/>
      <w:bookmarkEnd w:id="399"/>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400" w:name="_Toc372895796"/>
      <w:bookmarkStart w:id="401" w:name="_Toc374979670"/>
      <w:r w:rsidRPr="005F1DF7">
        <w:rPr>
          <w:rStyle w:val="questionpriority1"/>
          <w:rFonts w:ascii="Times New Roman" w:hAnsi="Times New Roman"/>
        </w:rPr>
        <w:t xml:space="preserve">1 </w:t>
      </w:r>
      <w:r w:rsidRPr="005F1DF7">
        <w:rPr>
          <w:rFonts w:ascii="Times New Roman" w:hAnsi="Times New Roman"/>
        </w:rPr>
        <w:t xml:space="preserve"> Perceived importance of following the FBDG</w:t>
      </w:r>
      <w:bookmarkEnd w:id="400"/>
      <w:bookmarkEnd w:id="401"/>
    </w:p>
    <w:p w:rsidR="005B6989" w:rsidRPr="005F1DF7" w:rsidRDefault="005B6989" w:rsidP="005B6989">
      <w:pPr>
        <w:pStyle w:val="question"/>
      </w:pPr>
      <w:r w:rsidRPr="005F1DF7">
        <w:t xml:space="preserve">How important is it to follow the </w:t>
      </w:r>
      <w:r w:rsidRPr="005F1DF7">
        <w:rPr>
          <w:rStyle w:val="adaptationinstructionChar"/>
          <w:rFonts w:ascii="Times New Roman" w:hAnsi="Times New Roman"/>
        </w:rPr>
        <w:t>[name of local FBDG]</w:t>
      </w:r>
      <w:r w:rsidRPr="005F1DF7">
        <w:t>?</w:t>
      </w:r>
    </w:p>
    <w:p w:rsidR="005B6989" w:rsidRPr="005F1DF7" w:rsidRDefault="005B6989" w:rsidP="005B6989">
      <w:r w:rsidRPr="005F1DF7">
        <w:t>OR</w:t>
      </w:r>
    </w:p>
    <w:p w:rsidR="005B6989" w:rsidRPr="005F1DF7" w:rsidRDefault="005B6989" w:rsidP="005B6989">
      <w:pPr>
        <w:pStyle w:val="question"/>
      </w:pPr>
      <w:r w:rsidRPr="005F1DF7">
        <w:t xml:space="preserve">How important is it to </w:t>
      </w:r>
      <w:r w:rsidRPr="005F1DF7">
        <w:rPr>
          <w:rStyle w:val="adaptationinstructionChar"/>
          <w:rFonts w:ascii="Times New Roman" w:hAnsi="Times New Roman"/>
        </w:rPr>
        <w:t>[insert a recommendation from the FBDG]</w:t>
      </w:r>
      <w:r w:rsidRPr="005F1DF7">
        <w:t>?</w:t>
      </w:r>
    </w:p>
    <w:p w:rsidR="005B6989" w:rsidRPr="005F1DF7" w:rsidRDefault="005B6989" w:rsidP="005B6989">
      <w:pPr>
        <w:pStyle w:val="answersimple"/>
      </w:pPr>
      <w:r w:rsidRPr="005F1DF7">
        <w:t>1. Not important</w:t>
      </w:r>
    </w:p>
    <w:p w:rsidR="005B6989" w:rsidRPr="005F1DF7" w:rsidRDefault="005B6989" w:rsidP="005B6989">
      <w:pPr>
        <w:pStyle w:val="answersimple"/>
      </w:pPr>
      <w:r w:rsidRPr="005F1DF7">
        <w:t>2. You’re not sure</w:t>
      </w:r>
    </w:p>
    <w:p w:rsidR="005B6989" w:rsidRPr="005F1DF7" w:rsidRDefault="005B6989" w:rsidP="005B6989">
      <w:pPr>
        <w:pStyle w:val="answersimple"/>
      </w:pPr>
      <w:r w:rsidRPr="005F1DF7">
        <w:t>3. Important</w:t>
      </w:r>
    </w:p>
    <w:p w:rsidR="005B6989" w:rsidRPr="005F1DF7" w:rsidRDefault="005B6989" w:rsidP="0052697B">
      <w:pPr>
        <w:pStyle w:val="interviewerinstruction"/>
        <w:ind w:firstLine="397"/>
        <w:rPr>
          <w:rFonts w:ascii="Times New Roman" w:hAnsi="Times New Roman"/>
        </w:rPr>
      </w:pPr>
      <w:r w:rsidRPr="005F1DF7">
        <w:rPr>
          <w:rFonts w:ascii="Times New Roman" w:hAnsi="Times New Roman"/>
        </w:rPr>
        <w:t>If Not important:</w:t>
      </w:r>
    </w:p>
    <w:p w:rsidR="005B6989" w:rsidRPr="005F1DF7" w:rsidRDefault="005B6989" w:rsidP="005B6989">
      <w:pPr>
        <w:pStyle w:val="question"/>
      </w:pPr>
      <w:r w:rsidRPr="005F1DF7">
        <w:t>Can you tell me the reasons why it is not important?</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questionhead"/>
        <w:rPr>
          <w:rFonts w:ascii="Times New Roman" w:hAnsi="Times New Roman"/>
        </w:rPr>
      </w:pPr>
      <w:r w:rsidRPr="005F1DF7">
        <w:rPr>
          <w:rStyle w:val="questionpriority2"/>
          <w:rFonts w:ascii="Times New Roman" w:hAnsi="Times New Roman"/>
        </w:rPr>
        <w:t xml:space="preserve"> </w:t>
      </w:r>
      <w:bookmarkStart w:id="402" w:name="_Toc372895797"/>
      <w:bookmarkStart w:id="403" w:name="_Toc374979671"/>
      <w:r w:rsidRPr="005F1DF7">
        <w:rPr>
          <w:rStyle w:val="questionpriority2"/>
          <w:rFonts w:ascii="Times New Roman" w:hAnsi="Times New Roman"/>
        </w:rPr>
        <w:t xml:space="preserve">2 </w:t>
      </w:r>
      <w:r w:rsidRPr="005F1DF7">
        <w:rPr>
          <w:rFonts w:ascii="Times New Roman" w:hAnsi="Times New Roman"/>
        </w:rPr>
        <w:t xml:space="preserve"> Self-confidence</w:t>
      </w:r>
      <w:bookmarkEnd w:id="402"/>
      <w:bookmarkEnd w:id="403"/>
    </w:p>
    <w:p w:rsidR="005B6989" w:rsidRPr="005F1DF7" w:rsidRDefault="005B6989" w:rsidP="005B6989">
      <w:pPr>
        <w:pStyle w:val="question"/>
      </w:pPr>
      <w:r w:rsidRPr="005F1DF7">
        <w:t xml:space="preserve">How confident do you feel in following the </w:t>
      </w:r>
      <w:r w:rsidRPr="005F1DF7">
        <w:rPr>
          <w:rStyle w:val="adaptationinstructionChar"/>
          <w:rFonts w:ascii="Times New Roman" w:hAnsi="Times New Roman"/>
        </w:rPr>
        <w:t>[name of local FBDG</w:t>
      </w:r>
      <w:r w:rsidRPr="005F1DF7">
        <w:t>]?</w:t>
      </w:r>
    </w:p>
    <w:p w:rsidR="005B6989" w:rsidRPr="005F1DF7" w:rsidRDefault="005B6989" w:rsidP="005B6989">
      <w:r w:rsidRPr="005F1DF7">
        <w:t>OR</w:t>
      </w:r>
    </w:p>
    <w:p w:rsidR="005B6989" w:rsidRPr="005F1DF7" w:rsidRDefault="005B6989" w:rsidP="005B6989">
      <w:pPr>
        <w:pStyle w:val="question"/>
      </w:pPr>
      <w:r w:rsidRPr="005F1DF7">
        <w:t xml:space="preserve">How confident do you feel in </w:t>
      </w:r>
      <w:r w:rsidRPr="005F1DF7">
        <w:rPr>
          <w:rStyle w:val="adaptationinstructionChar"/>
          <w:rFonts w:ascii="Times New Roman" w:hAnsi="Times New Roman"/>
        </w:rPr>
        <w:t>[</w:t>
      </w:r>
      <w:r w:rsidRPr="005F1DF7">
        <w:t>i</w:t>
      </w:r>
      <w:r w:rsidRPr="005F1DF7">
        <w:rPr>
          <w:rStyle w:val="adaptationinstructionChar"/>
          <w:rFonts w:ascii="Times New Roman" w:hAnsi="Times New Roman"/>
        </w:rPr>
        <w:t>nsert a recommendation from the FBDG]</w:t>
      </w:r>
      <w:r w:rsidRPr="005F1DF7">
        <w:t>?</w:t>
      </w:r>
    </w:p>
    <w:p w:rsidR="005B6989" w:rsidRPr="005F1DF7" w:rsidRDefault="005B6989" w:rsidP="005B6989">
      <w:pPr>
        <w:pStyle w:val="answersimple"/>
      </w:pPr>
      <w:r w:rsidRPr="005F1DF7">
        <w:t>1. Not confident</w:t>
      </w:r>
    </w:p>
    <w:p w:rsidR="005B6989" w:rsidRPr="005F1DF7" w:rsidRDefault="005B6989" w:rsidP="005B6989">
      <w:pPr>
        <w:pStyle w:val="answersimple"/>
      </w:pPr>
      <w:r w:rsidRPr="005F1DF7">
        <w:t>2. Ok/so-so</w:t>
      </w:r>
    </w:p>
    <w:p w:rsidR="005B6989" w:rsidRPr="005F1DF7" w:rsidRDefault="005B6989" w:rsidP="005B6989">
      <w:pPr>
        <w:pStyle w:val="answersimple"/>
      </w:pPr>
      <w:r w:rsidRPr="005F1DF7">
        <w:t>3. Confident</w:t>
      </w:r>
    </w:p>
    <w:p w:rsidR="005B6989" w:rsidRPr="005F1DF7" w:rsidRDefault="005B6989" w:rsidP="005B6989">
      <w:pPr>
        <w:pStyle w:val="interviewerinstruction"/>
        <w:rPr>
          <w:rFonts w:ascii="Times New Roman" w:hAnsi="Times New Roman"/>
        </w:rPr>
      </w:pPr>
      <w:r w:rsidRPr="005F1DF7">
        <w:rPr>
          <w:rFonts w:ascii="Times New Roman" w:hAnsi="Times New Roman"/>
        </w:rPr>
        <w:t>If Not confident:</w:t>
      </w:r>
    </w:p>
    <w:p w:rsidR="005B6989" w:rsidRPr="005F1DF7" w:rsidRDefault="005B6989" w:rsidP="005B6989">
      <w:pPr>
        <w:pStyle w:val="question"/>
      </w:pPr>
      <w:r w:rsidRPr="005F1DF7">
        <w:t>Can you tell me the reasons why you do not feel confident?</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Heading3"/>
        <w:rPr>
          <w:rFonts w:ascii="Times New Roman" w:hAnsi="Times New Roman"/>
        </w:rPr>
      </w:pPr>
      <w:bookmarkStart w:id="404" w:name="_Toc372895798"/>
      <w:bookmarkStart w:id="405" w:name="_Toc374979672"/>
      <w:r w:rsidRPr="005F1DF7">
        <w:rPr>
          <w:rFonts w:ascii="Times New Roman" w:hAnsi="Times New Roman"/>
        </w:rPr>
        <w:t>Practices</w:t>
      </w:r>
      <w:bookmarkEnd w:id="404"/>
      <w:bookmarkEnd w:id="405"/>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406" w:name="_Toc372895799"/>
      <w:bookmarkStart w:id="407" w:name="_Toc374979673"/>
      <w:r w:rsidRPr="005F1DF7">
        <w:rPr>
          <w:rStyle w:val="questionpriority1"/>
          <w:rFonts w:ascii="Times New Roman" w:hAnsi="Times New Roman"/>
        </w:rPr>
        <w:t xml:space="preserve">1 </w:t>
      </w:r>
      <w:r w:rsidRPr="005F1DF7">
        <w:rPr>
          <w:rFonts w:ascii="Times New Roman" w:hAnsi="Times New Roman"/>
        </w:rPr>
        <w:t xml:space="preserve"> Question P.1: Intake and frequency of consuming foods from a specific food group</w:t>
      </w:r>
      <w:bookmarkEnd w:id="406"/>
      <w:bookmarkEnd w:id="407"/>
    </w:p>
    <w:p w:rsidR="005B6989" w:rsidRPr="005F1DF7" w:rsidRDefault="005B6989" w:rsidP="005B6989">
      <w:pPr>
        <w:pStyle w:val="question"/>
      </w:pPr>
      <w:r w:rsidRPr="005F1DF7">
        <w:t>Yesterday, during the day and night, did you consume any of the following foods (</w:t>
      </w:r>
      <w:r w:rsidRPr="005F1DF7">
        <w:rPr>
          <w:rStyle w:val="interviewerinstructionChar"/>
          <w:rFonts w:ascii="Times New Roman" w:hAnsi="Times New Roman"/>
        </w:rPr>
        <w:t>read the list of different food groups of the FBDG</w:t>
      </w:r>
      <w:r w:rsidRPr="005F1DF7">
        <w:t>) such as (</w:t>
      </w:r>
      <w:r w:rsidRPr="005F1DF7">
        <w:rPr>
          <w:rStyle w:val="interviewerinstructionChar"/>
          <w:rFonts w:ascii="Times New Roman" w:hAnsi="Times New Roman"/>
        </w:rPr>
        <w:t>provide example</w:t>
      </w:r>
      <w:r w:rsidRPr="005F1DF7">
        <w:t>)?</w:t>
      </w:r>
    </w:p>
    <w:p w:rsidR="005B6989" w:rsidRPr="005F1DF7" w:rsidRDefault="005B6989" w:rsidP="0052697B">
      <w:pPr>
        <w:pStyle w:val="adaptationinstruction"/>
        <w:ind w:firstLine="397"/>
        <w:rPr>
          <w:rFonts w:ascii="Times New Roman" w:hAnsi="Times New Roman"/>
        </w:rPr>
      </w:pPr>
      <w:r w:rsidRPr="005F1DF7">
        <w:rPr>
          <w:rFonts w:ascii="Times New Roman" w:hAnsi="Times New Roman"/>
        </w:rPr>
        <w:t>[List the food groups of the local FBDG into pre-categorized response options.]</w:t>
      </w:r>
    </w:p>
    <w:p w:rsidR="005B6989" w:rsidRPr="005F1DF7" w:rsidRDefault="005B6989" w:rsidP="005B6989">
      <w:pPr>
        <w:pStyle w:val="answercomplex"/>
      </w:pPr>
      <w:r w:rsidRPr="005F1DF7">
        <w:rPr>
          <w:rStyle w:val="adaptationinstructionChar"/>
          <w:rFonts w:ascii="Times New Roman" w:hAnsi="Times New Roman"/>
        </w:rPr>
        <w:t>[food group]</w:t>
      </w:r>
      <w:r w:rsidRPr="005F1DF7">
        <w:tab/>
      </w:r>
      <w:r w:rsidRPr="005F1DF7">
        <w:rPr>
          <w:sz w:val="40"/>
        </w:rPr>
        <w:t>□</w:t>
      </w:r>
      <w:r w:rsidRPr="005F1DF7">
        <w:t xml:space="preserve"> Yes</w:t>
      </w:r>
      <w:r w:rsidRPr="005F1DF7">
        <w:tab/>
      </w:r>
      <w:r w:rsidRPr="005F1DF7">
        <w:rPr>
          <w:sz w:val="40"/>
        </w:rPr>
        <w:t>□</w:t>
      </w:r>
      <w:r w:rsidRPr="005F1DF7">
        <w:t xml:space="preserve"> No</w:t>
      </w:r>
    </w:p>
    <w:p w:rsidR="005B6989" w:rsidRPr="005F1DF7" w:rsidRDefault="005B6989" w:rsidP="0052697B">
      <w:pPr>
        <w:pStyle w:val="interviewerinstruction"/>
        <w:ind w:firstLine="397"/>
        <w:rPr>
          <w:rFonts w:ascii="Times New Roman" w:hAnsi="Times New Roman"/>
        </w:rPr>
      </w:pPr>
      <w:r w:rsidRPr="005F1DF7">
        <w:rPr>
          <w:rFonts w:ascii="Times New Roman" w:hAnsi="Times New Roman"/>
        </w:rPr>
        <w:t>If Yes:</w:t>
      </w:r>
    </w:p>
    <w:p w:rsidR="005B6989" w:rsidRPr="005F1DF7" w:rsidRDefault="005B6989" w:rsidP="005B6989">
      <w:pPr>
        <w:pStyle w:val="question"/>
      </w:pPr>
      <w:r w:rsidRPr="005F1DF7">
        <w:t>Which ones?</w:t>
      </w:r>
    </w:p>
    <w:p w:rsidR="005B6989" w:rsidRPr="005F1DF7" w:rsidRDefault="005B6989" w:rsidP="005B6989">
      <w:pPr>
        <w:pStyle w:val="answerline"/>
      </w:pPr>
      <w:r w:rsidRPr="005F1DF7">
        <w:t>________________________________</w:t>
      </w:r>
    </w:p>
    <w:p w:rsidR="005B6989" w:rsidRPr="005F1DF7" w:rsidRDefault="005B6989" w:rsidP="005B6989">
      <w:pPr>
        <w:pStyle w:val="answerline"/>
      </w:pPr>
      <w:r w:rsidRPr="005F1DF7">
        <w:t>________________________________</w:t>
      </w:r>
    </w:p>
    <w:p w:rsidR="005B6989" w:rsidRPr="005F1DF7" w:rsidRDefault="005B6989" w:rsidP="005B6989">
      <w:pPr>
        <w:pStyle w:val="answerline"/>
      </w:pPr>
      <w:r w:rsidRPr="005F1DF7">
        <w:t>________________________________</w:t>
      </w:r>
    </w:p>
    <w:p w:rsidR="005B6989" w:rsidRPr="005F1DF7" w:rsidRDefault="005B6989" w:rsidP="005B6989">
      <w:pPr>
        <w:pStyle w:val="answerline"/>
      </w:pPr>
      <w:r w:rsidRPr="005F1DF7">
        <w:t>________________________________</w:t>
      </w:r>
    </w:p>
    <w:p w:rsidR="005B6989" w:rsidRPr="005F1DF7" w:rsidRDefault="005B6989" w:rsidP="005B6989">
      <w:pPr>
        <w:pStyle w:val="answercomplex"/>
      </w:pPr>
      <w:r w:rsidRPr="005F1DF7">
        <w:rPr>
          <w:rStyle w:val="adaptationinstructionChar"/>
          <w:rFonts w:ascii="Times New Roman" w:hAnsi="Times New Roman"/>
        </w:rPr>
        <w:t>[food group]</w:t>
      </w:r>
      <w:r w:rsidRPr="005F1DF7">
        <w:tab/>
      </w:r>
      <w:r w:rsidRPr="005F1DF7">
        <w:rPr>
          <w:sz w:val="40"/>
        </w:rPr>
        <w:t>□</w:t>
      </w:r>
      <w:r w:rsidRPr="005F1DF7">
        <w:t xml:space="preserve"> Yes</w:t>
      </w:r>
      <w:r w:rsidRPr="005F1DF7">
        <w:tab/>
      </w:r>
      <w:r w:rsidRPr="005F1DF7">
        <w:rPr>
          <w:sz w:val="40"/>
        </w:rPr>
        <w:t>□</w:t>
      </w:r>
      <w:r w:rsidRPr="005F1DF7">
        <w:t xml:space="preserve"> No</w:t>
      </w:r>
    </w:p>
    <w:p w:rsidR="005B6989" w:rsidRPr="005F1DF7" w:rsidRDefault="005B6989" w:rsidP="005B6989">
      <w:pPr>
        <w:pStyle w:val="interviewerinstruction"/>
        <w:rPr>
          <w:rFonts w:ascii="Times New Roman" w:hAnsi="Times New Roman"/>
        </w:rPr>
      </w:pPr>
      <w:r w:rsidRPr="005F1DF7">
        <w:rPr>
          <w:rFonts w:ascii="Times New Roman" w:hAnsi="Times New Roman"/>
        </w:rPr>
        <w:t>If Yes:</w:t>
      </w:r>
    </w:p>
    <w:p w:rsidR="005B6989" w:rsidRPr="005F1DF7" w:rsidRDefault="005B6989" w:rsidP="005B6989">
      <w:pPr>
        <w:pStyle w:val="question"/>
      </w:pPr>
      <w:r w:rsidRPr="005F1DF7">
        <w:t>Which ones?</w:t>
      </w:r>
    </w:p>
    <w:p w:rsidR="005B6989" w:rsidRPr="005F1DF7" w:rsidRDefault="005B6989" w:rsidP="005B6989">
      <w:pPr>
        <w:pStyle w:val="answerline"/>
      </w:pPr>
      <w:r w:rsidRPr="005F1DF7">
        <w:t>________________________________</w:t>
      </w:r>
    </w:p>
    <w:p w:rsidR="005B6989" w:rsidRPr="005F1DF7" w:rsidRDefault="005B6989" w:rsidP="005B6989">
      <w:pPr>
        <w:pStyle w:val="answerline"/>
      </w:pPr>
      <w:r w:rsidRPr="005F1DF7">
        <w:t>________________________________</w:t>
      </w:r>
    </w:p>
    <w:p w:rsidR="005B6989" w:rsidRPr="005F1DF7" w:rsidRDefault="005B6989" w:rsidP="005B6989">
      <w:pPr>
        <w:pStyle w:val="answerline"/>
      </w:pPr>
      <w:r w:rsidRPr="005F1DF7">
        <w:t>________________________________</w:t>
      </w:r>
    </w:p>
    <w:p w:rsidR="005B6989" w:rsidRPr="005F1DF7" w:rsidRDefault="005B6989" w:rsidP="005B6989">
      <w:pPr>
        <w:pStyle w:val="answerline"/>
      </w:pPr>
      <w:r w:rsidRPr="005F1DF7">
        <w:t>________________________________</w:t>
      </w:r>
    </w:p>
    <w:p w:rsidR="005B6989" w:rsidRPr="005F1DF7" w:rsidRDefault="005B6989" w:rsidP="005B6989">
      <w:pPr>
        <w:pStyle w:val="answercomplex"/>
      </w:pPr>
      <w:r w:rsidRPr="005F1DF7">
        <w:t>etc.</w:t>
      </w:r>
    </w:p>
    <w:p w:rsidR="005B6989" w:rsidRPr="005F1DF7" w:rsidRDefault="005B6989" w:rsidP="005B6989"/>
    <w:p w:rsidR="005B6989" w:rsidRPr="005F1DF7" w:rsidRDefault="005B6989" w:rsidP="005B6989">
      <w:pPr>
        <w:sectPr w:rsidR="005B6989" w:rsidRPr="005F1DF7" w:rsidSect="005F1DF7">
          <w:pgSz w:w="12240" w:h="15840"/>
          <w:pgMar w:top="851" w:right="1077" w:bottom="851" w:left="1077" w:header="708" w:footer="708" w:gutter="0"/>
          <w:cols w:space="708"/>
          <w:docGrid w:linePitch="360"/>
        </w:sectPr>
      </w:pPr>
    </w:p>
    <w:p w:rsidR="005B6989" w:rsidRPr="005F1DF7" w:rsidRDefault="005B6989" w:rsidP="005B6989">
      <w:pPr>
        <w:pStyle w:val="appendixhead1"/>
        <w:rPr>
          <w:rFonts w:ascii="Times New Roman" w:hAnsi="Times New Roman"/>
        </w:rPr>
      </w:pPr>
      <w:bookmarkStart w:id="408" w:name="_Toc372895800"/>
      <w:bookmarkStart w:id="409" w:name="_Toc374979674"/>
      <w:r w:rsidRPr="005F1DF7">
        <w:rPr>
          <w:rFonts w:ascii="Times New Roman" w:hAnsi="Times New Roman"/>
        </w:rPr>
        <w:t>Module 13: Overweight and obesity</w:t>
      </w:r>
      <w:bookmarkEnd w:id="408"/>
      <w:bookmarkEnd w:id="409"/>
    </w:p>
    <w:p w:rsidR="005B6989" w:rsidRPr="005F1DF7" w:rsidRDefault="005B6989" w:rsidP="005B6989">
      <w:pPr>
        <w:pStyle w:val="tipbox"/>
      </w:pPr>
      <w:r w:rsidRPr="005F1DF7">
        <w:rPr>
          <w:b/>
        </w:rPr>
        <w:t>NOTE:</w:t>
      </w:r>
      <w:r w:rsidRPr="005F1DF7">
        <w:t xml:space="preserve"> Overweight and obesity are sensitive topics that should be handled with care.</w:t>
      </w:r>
    </w:p>
    <w:p w:rsidR="005B6989" w:rsidRPr="005F1DF7" w:rsidRDefault="005B6989" w:rsidP="005B6989">
      <w:pPr>
        <w:pStyle w:val="interviewerinstruction"/>
        <w:rPr>
          <w:rFonts w:ascii="Times New Roman" w:hAnsi="Times New Roman"/>
        </w:rPr>
      </w:pPr>
      <w:r w:rsidRPr="005F1DF7">
        <w:rPr>
          <w:rFonts w:ascii="Times New Roman" w:hAnsi="Times New Roman"/>
        </w:rPr>
        <w:t>Explain to the participant:</w:t>
      </w:r>
    </w:p>
    <w:p w:rsidR="005B6989" w:rsidRPr="005F1DF7" w:rsidRDefault="005B6989" w:rsidP="005B6989">
      <w:r w:rsidRPr="005F1DF7">
        <w:t>I am going to ask you some questions about overweight and obesity. We are asking these questions to various people in the community who were selected independently of their physical status or weight. Please let me know if you need me to clarify any of my questions. Feel free to ask any question you may have.</w:t>
      </w:r>
    </w:p>
    <w:p w:rsidR="005B6989" w:rsidRPr="005F1DF7" w:rsidRDefault="005B6989" w:rsidP="005B6989">
      <w:pPr>
        <w:pStyle w:val="appendixhead2"/>
        <w:rPr>
          <w:rFonts w:ascii="Times New Roman" w:hAnsi="Times New Roman"/>
        </w:rPr>
      </w:pPr>
      <w:bookmarkStart w:id="410" w:name="_Toc372895801"/>
      <w:bookmarkStart w:id="411" w:name="_Toc374979675"/>
      <w:r w:rsidRPr="005F1DF7">
        <w:rPr>
          <w:rFonts w:ascii="Times New Roman" w:hAnsi="Times New Roman"/>
        </w:rPr>
        <w:t>Practices</w:t>
      </w:r>
      <w:bookmarkEnd w:id="410"/>
      <w:bookmarkEnd w:id="411"/>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412" w:name="_Toc372895802"/>
      <w:bookmarkStart w:id="413" w:name="_Toc374979676"/>
      <w:r w:rsidRPr="005F1DF7">
        <w:rPr>
          <w:rStyle w:val="questionpriority1"/>
          <w:rFonts w:ascii="Times New Roman" w:hAnsi="Times New Roman"/>
        </w:rPr>
        <w:t xml:space="preserve">1 </w:t>
      </w:r>
      <w:r w:rsidRPr="005F1DF7">
        <w:rPr>
          <w:rFonts w:ascii="Times New Roman" w:hAnsi="Times New Roman"/>
        </w:rPr>
        <w:t xml:space="preserve"> Question P.1: Assessment of dietary practices leading to overweight and obesity</w:t>
      </w:r>
      <w:bookmarkEnd w:id="412"/>
      <w:bookmarkEnd w:id="413"/>
    </w:p>
    <w:p w:rsidR="005B6989" w:rsidRPr="005F1DF7" w:rsidRDefault="005B6989" w:rsidP="005B6989">
      <w:r w:rsidRPr="005F1DF7">
        <w:t>Dietary practices leading to overweight and obesity are culture- and person-specific. For that reason, model questions may not be suitable to assess these practices in any context. Questions measuring dietary practices leading to overweight and obesity need to be developed based on the practices that are expected to be changed as a result of the nutrition intervention, such as the frequency of intake of specific foods or observable behaviours.</w:t>
      </w:r>
    </w:p>
    <w:p w:rsidR="005B6989" w:rsidRPr="005F1DF7" w:rsidRDefault="005B6989" w:rsidP="005B6989">
      <w:pPr>
        <w:pStyle w:val="Heading3"/>
        <w:rPr>
          <w:rFonts w:ascii="Times New Roman" w:hAnsi="Times New Roman"/>
        </w:rPr>
      </w:pPr>
      <w:bookmarkStart w:id="414" w:name="_Toc372895803"/>
      <w:bookmarkStart w:id="415" w:name="_Toc374979677"/>
      <w:r w:rsidRPr="005F1DF7">
        <w:rPr>
          <w:rFonts w:ascii="Times New Roman" w:hAnsi="Times New Roman"/>
        </w:rPr>
        <w:t>Measurement of frequency of intake of a specific food item</w:t>
      </w:r>
      <w:bookmarkEnd w:id="414"/>
      <w:bookmarkEnd w:id="415"/>
    </w:p>
    <w:p w:rsidR="005B6989" w:rsidRPr="005F1DF7" w:rsidRDefault="005B6989" w:rsidP="005B6989">
      <w:r w:rsidRPr="005F1DF7">
        <w:t xml:space="preserve">For instance, if the aim of the intervention is to reduce the intake of soft drinks, then the frequency of intake of soft drinks among the survey population should be measured. Depending on the project and the context, the frequency of consumption of sugary foods (soft drinks and </w:t>
      </w:r>
      <w:r w:rsidRPr="005F1DF7">
        <w:rPr>
          <w:iCs/>
        </w:rPr>
        <w:t>other locally available sugary foods</w:t>
      </w:r>
      <w:r w:rsidRPr="005F1DF7">
        <w:rPr>
          <w:i/>
          <w:iCs/>
        </w:rPr>
        <w:t>)</w:t>
      </w:r>
      <w:r w:rsidRPr="005F1DF7">
        <w:t xml:space="preserve"> and fatty foods (fast foods and </w:t>
      </w:r>
      <w:r w:rsidRPr="005F1DF7">
        <w:rPr>
          <w:iCs/>
        </w:rPr>
        <w:t>other locally available fatty foods) should be assessed.</w:t>
      </w:r>
    </w:p>
    <w:p w:rsidR="005B6989" w:rsidRPr="005F1DF7" w:rsidRDefault="005B6989" w:rsidP="005B6989">
      <w:pPr>
        <w:pStyle w:val="question"/>
      </w:pPr>
      <w:r w:rsidRPr="005F1DF7">
        <w:t xml:space="preserve">Yesterday, during the day and night, did you consume </w:t>
      </w:r>
      <w:r w:rsidRPr="005F1DF7">
        <w:rPr>
          <w:rStyle w:val="adaptationinstructionChar"/>
          <w:rFonts w:ascii="Times New Roman" w:hAnsi="Times New Roman"/>
        </w:rPr>
        <w:t>[food item]</w:t>
      </w:r>
      <w:r w:rsidRPr="005F1DF7">
        <w:t>?</w:t>
      </w:r>
    </w:p>
    <w:p w:rsidR="005B6989" w:rsidRPr="005F1DF7" w:rsidRDefault="005B6989" w:rsidP="0052697B">
      <w:pPr>
        <w:pStyle w:val="adaptationinstruction"/>
        <w:ind w:firstLine="397"/>
        <w:rPr>
          <w:rFonts w:ascii="Times New Roman" w:hAnsi="Times New Roman"/>
        </w:rPr>
      </w:pPr>
      <w:r w:rsidRPr="005F1DF7">
        <w:rPr>
          <w:rFonts w:ascii="Times New Roman" w:hAnsi="Times New Roman"/>
        </w:rPr>
        <w:t>[List the food items of interest into pre-categorized options.]</w:t>
      </w:r>
    </w:p>
    <w:p w:rsidR="005B6989" w:rsidRPr="005F1DF7" w:rsidRDefault="005B6989" w:rsidP="005B6989">
      <w:pPr>
        <w:pStyle w:val="answercomplex"/>
      </w:pPr>
      <w:r w:rsidRPr="005F1DF7">
        <w:rPr>
          <w:rStyle w:val="adaptationinstructionChar"/>
          <w:rFonts w:ascii="Times New Roman" w:hAnsi="Times New Roman"/>
        </w:rPr>
        <w:t>[food item]</w:t>
      </w:r>
      <w:r w:rsidRPr="005F1DF7">
        <w:tab/>
      </w:r>
      <w:r w:rsidRPr="005F1DF7">
        <w:sym w:font="Wingdings" w:char="F0A8"/>
      </w:r>
      <w:r w:rsidRPr="005F1DF7">
        <w:t xml:space="preserve"> Yes</w:t>
      </w:r>
      <w:r w:rsidRPr="005F1DF7">
        <w:tab/>
      </w:r>
      <w:r w:rsidRPr="005F1DF7">
        <w:sym w:font="Wingdings" w:char="F0A8"/>
      </w:r>
      <w:r w:rsidRPr="005F1DF7">
        <w:t xml:space="preserve"> No</w:t>
      </w:r>
    </w:p>
    <w:p w:rsidR="005B6989" w:rsidRPr="005F1DF7" w:rsidRDefault="005B6989" w:rsidP="0052697B">
      <w:pPr>
        <w:pStyle w:val="interviewerinstruction"/>
        <w:ind w:firstLine="397"/>
        <w:rPr>
          <w:rFonts w:ascii="Times New Roman" w:hAnsi="Times New Roman"/>
        </w:rPr>
      </w:pPr>
      <w:r w:rsidRPr="005F1DF7">
        <w:rPr>
          <w:rFonts w:ascii="Times New Roman" w:hAnsi="Times New Roman"/>
        </w:rPr>
        <w:t>If Yes:</w:t>
      </w:r>
    </w:p>
    <w:p w:rsidR="005B6989" w:rsidRPr="005F1DF7" w:rsidRDefault="005B6989" w:rsidP="005B6989">
      <w:pPr>
        <w:pStyle w:val="question"/>
      </w:pPr>
      <w:r w:rsidRPr="005F1DF7">
        <w:t>How many times each:</w:t>
      </w:r>
    </w:p>
    <w:p w:rsidR="005B6989" w:rsidRPr="005F1DF7" w:rsidRDefault="005B6989" w:rsidP="005B6989">
      <w:pPr>
        <w:pStyle w:val="answercomplex2"/>
      </w:pPr>
      <w:r w:rsidRPr="005F1DF7">
        <w:t>day?</w:t>
      </w:r>
      <w:r w:rsidRPr="005F1DF7">
        <w:tab/>
        <w:t>___</w:t>
      </w:r>
    </w:p>
    <w:p w:rsidR="005B6989" w:rsidRPr="005F1DF7" w:rsidRDefault="005B6989" w:rsidP="005B6989">
      <w:pPr>
        <w:pStyle w:val="answercomplex2"/>
      </w:pPr>
      <w:r w:rsidRPr="005F1DF7">
        <w:t>week?</w:t>
      </w:r>
      <w:r w:rsidRPr="005F1DF7">
        <w:tab/>
        <w:t>___</w:t>
      </w:r>
    </w:p>
    <w:p w:rsidR="005B6989" w:rsidRPr="005F1DF7" w:rsidRDefault="005B6989" w:rsidP="005B6989">
      <w:pPr>
        <w:pStyle w:val="answercomplex2"/>
      </w:pPr>
      <w:r w:rsidRPr="005F1DF7">
        <w:t>month?</w:t>
      </w:r>
      <w:r w:rsidRPr="005F1DF7">
        <w:tab/>
        <w:t>___</w:t>
      </w:r>
    </w:p>
    <w:p w:rsidR="005B6989" w:rsidRPr="005F1DF7" w:rsidRDefault="005B6989" w:rsidP="005B6989">
      <w:pPr>
        <w:pStyle w:val="Heading3"/>
        <w:rPr>
          <w:rFonts w:ascii="Times New Roman" w:hAnsi="Times New Roman"/>
        </w:rPr>
      </w:pPr>
      <w:bookmarkStart w:id="416" w:name="_Toc372895804"/>
      <w:bookmarkStart w:id="417" w:name="_Toc374979678"/>
      <w:r w:rsidRPr="005F1DF7">
        <w:rPr>
          <w:rFonts w:ascii="Times New Roman" w:hAnsi="Times New Roman"/>
        </w:rPr>
        <w:t>Measurement of specific observable behaviours</w:t>
      </w:r>
      <w:bookmarkEnd w:id="416"/>
      <w:bookmarkEnd w:id="417"/>
    </w:p>
    <w:p w:rsidR="005B6989" w:rsidRPr="005F1DF7" w:rsidRDefault="005B6989" w:rsidP="005B6989">
      <w:r w:rsidRPr="005F1DF7">
        <w:t>Dietary practices leading to overweight and obesity can also be assessed in terms of specific observable behaviours, such as buying or cooking practices, removing ingredients from a recipe, etc. Questions specific to the educational intervention should be created (see “Step 5: Prepare additional questions (optional step)”</w:t>
      </w:r>
      <w:r w:rsidR="00616D17">
        <w:t xml:space="preserve">) </w:t>
      </w:r>
      <w:r w:rsidRPr="005F1DF7">
        <w:t>for precautions to take while preparing additional questions).</w:t>
      </w:r>
    </w:p>
    <w:p w:rsidR="005B6989" w:rsidRPr="005F1DF7" w:rsidRDefault="005B6989" w:rsidP="005B6989">
      <w:r w:rsidRPr="005F1DF7">
        <w:t>For example, if the aim of the intervention is to promote oil-free cooking methods, such as boiling and cooking in the oven, the following question could be added:</w:t>
      </w:r>
    </w:p>
    <w:p w:rsidR="005B6989" w:rsidRPr="005F1DF7" w:rsidRDefault="005B6989" w:rsidP="005B6989">
      <w:pPr>
        <w:pStyle w:val="question"/>
      </w:pPr>
      <w:r w:rsidRPr="005F1DF7">
        <w:t>How do you usually cook chicken for your family?</w:t>
      </w:r>
    </w:p>
    <w:p w:rsidR="005B6989" w:rsidRPr="005F1DF7" w:rsidRDefault="005B6989" w:rsidP="0052697B">
      <w:pPr>
        <w:pStyle w:val="answerline"/>
        <w:ind w:left="0"/>
      </w:pPr>
      <w:r w:rsidRPr="005F1DF7">
        <w:t>__________________________________________________________________________</w:t>
      </w:r>
    </w:p>
    <w:p w:rsidR="005B6989" w:rsidRPr="005F1DF7" w:rsidRDefault="005B6989" w:rsidP="0052697B">
      <w:pPr>
        <w:pStyle w:val="answerline"/>
        <w:ind w:left="0"/>
      </w:pPr>
      <w:r w:rsidRPr="005F1DF7">
        <w:t>____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Fry it</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Cook it in an oven</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Boil it</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no answer</w:t>
      </w:r>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418" w:name="_Toc372895805"/>
      <w:bookmarkStart w:id="419" w:name="_Toc374979679"/>
      <w:r w:rsidRPr="005F1DF7">
        <w:rPr>
          <w:rStyle w:val="questionpriority1"/>
          <w:rFonts w:ascii="Times New Roman" w:hAnsi="Times New Roman"/>
        </w:rPr>
        <w:t xml:space="preserve">1 </w:t>
      </w:r>
      <w:r w:rsidRPr="005F1DF7">
        <w:rPr>
          <w:rFonts w:ascii="Times New Roman" w:hAnsi="Times New Roman"/>
        </w:rPr>
        <w:t xml:space="preserve"> Question P.2: Assessment of physical-activity practices</w:t>
      </w:r>
      <w:bookmarkEnd w:id="418"/>
      <w:bookmarkEnd w:id="419"/>
    </w:p>
    <w:p w:rsidR="005B6989" w:rsidRPr="005F1DF7" w:rsidRDefault="005B6989" w:rsidP="005B6989">
      <w:pPr>
        <w:pStyle w:val="question"/>
      </w:pPr>
      <w:r w:rsidRPr="005F1DF7">
        <w:t>Do you do any physical activity, that is any activity where your body moves over long time periods? For example, walking, running, harvesting, etc.? (</w:t>
      </w:r>
      <w:r w:rsidRPr="005F1DF7">
        <w:rPr>
          <w:rStyle w:val="interviewerinstructionChar"/>
          <w:rFonts w:ascii="Times New Roman" w:hAnsi="Times New Roman"/>
        </w:rPr>
        <w:t>Give other examples if necessary</w:t>
      </w:r>
      <w:r w:rsidRPr="005F1DF7">
        <w:t>.)</w:t>
      </w:r>
    </w:p>
    <w:p w:rsidR="005B6989" w:rsidRPr="005F1DF7" w:rsidRDefault="005B6989" w:rsidP="005B6989">
      <w:pPr>
        <w:pStyle w:val="answersimple"/>
      </w:pPr>
      <w:r w:rsidRPr="005F1DF7">
        <w:t>Yes</w:t>
      </w:r>
    </w:p>
    <w:p w:rsidR="005B6989" w:rsidRPr="005F1DF7" w:rsidRDefault="005B6989" w:rsidP="005B6989">
      <w:pPr>
        <w:pStyle w:val="answersimple"/>
      </w:pPr>
      <w:r w:rsidRPr="005F1DF7">
        <w:t>No</w:t>
      </w:r>
    </w:p>
    <w:p w:rsidR="005B6989" w:rsidRPr="005F1DF7" w:rsidRDefault="005B6989" w:rsidP="005B6989">
      <w:pPr>
        <w:pStyle w:val="answersimple"/>
      </w:pPr>
      <w:r w:rsidRPr="005F1DF7">
        <w:t>Don’t know/no answer</w:t>
      </w:r>
    </w:p>
    <w:p w:rsidR="005B6989" w:rsidRPr="005F1DF7" w:rsidRDefault="005B6989" w:rsidP="005B6989">
      <w:pPr>
        <w:pStyle w:val="interviewerinstruction"/>
        <w:rPr>
          <w:rFonts w:ascii="Times New Roman" w:hAnsi="Times New Roman"/>
        </w:rPr>
      </w:pPr>
      <w:r w:rsidRPr="005F1DF7">
        <w:rPr>
          <w:rFonts w:ascii="Times New Roman" w:hAnsi="Times New Roman"/>
        </w:rPr>
        <w:t>If Yes:</w:t>
      </w:r>
    </w:p>
    <w:p w:rsidR="005B6989" w:rsidRPr="005F1DF7" w:rsidRDefault="005B6989" w:rsidP="005B6989">
      <w:pPr>
        <w:pStyle w:val="question"/>
      </w:pPr>
      <w:r w:rsidRPr="005F1DF7">
        <w:t>Which one?</w:t>
      </w:r>
    </w:p>
    <w:p w:rsidR="005B6989" w:rsidRPr="005F1DF7" w:rsidRDefault="005B6989" w:rsidP="005B6989">
      <w:pPr>
        <w:pStyle w:val="adaptationinstruction"/>
        <w:rPr>
          <w:rFonts w:ascii="Times New Roman" w:hAnsi="Times New Roman"/>
        </w:rPr>
      </w:pPr>
      <w:r w:rsidRPr="005F1DF7">
        <w:rPr>
          <w:rFonts w:ascii="Times New Roman" w:hAnsi="Times New Roman"/>
        </w:rPr>
        <w:t>[Add any other type of physical activity that is performed in the region. For example, in rural areas physical activities could include collecting and transporting water or firewood, pasture/shepherd livestock, etc.]</w:t>
      </w:r>
    </w:p>
    <w:p w:rsidR="005B6989" w:rsidRPr="005F1DF7" w:rsidRDefault="005B6989" w:rsidP="005B6989">
      <w:pPr>
        <w:pStyle w:val="answersimple"/>
      </w:pPr>
      <w:r w:rsidRPr="005F1DF7">
        <w:t>Walking</w:t>
      </w:r>
    </w:p>
    <w:p w:rsidR="005B6989" w:rsidRPr="005F1DF7" w:rsidRDefault="005B6989" w:rsidP="005B6989">
      <w:pPr>
        <w:pStyle w:val="question"/>
      </w:pPr>
      <w:r w:rsidRPr="005F1DF7">
        <w:rPr>
          <w:rStyle w:val="interviewerinstructionChar"/>
          <w:rFonts w:ascii="Times New Roman" w:hAnsi="Times New Roman"/>
        </w:rPr>
        <w:t>If Yes:</w:t>
      </w:r>
      <w:r w:rsidRPr="005F1DF7">
        <w:t xml:space="preserve"> How many minutes each day? __________________________________</w:t>
      </w:r>
    </w:p>
    <w:p w:rsidR="005B6989" w:rsidRPr="005F1DF7" w:rsidRDefault="005B6989" w:rsidP="005B6989">
      <w:pPr>
        <w:pStyle w:val="answersimple"/>
      </w:pPr>
      <w:r w:rsidRPr="005F1DF7">
        <w:t>Running</w:t>
      </w:r>
    </w:p>
    <w:p w:rsidR="005B6989" w:rsidRPr="005F1DF7" w:rsidRDefault="005B6989" w:rsidP="005B6989">
      <w:pPr>
        <w:pStyle w:val="question"/>
      </w:pPr>
      <w:r w:rsidRPr="005F1DF7">
        <w:rPr>
          <w:rStyle w:val="interviewerinstructionChar"/>
          <w:rFonts w:ascii="Times New Roman" w:hAnsi="Times New Roman"/>
        </w:rPr>
        <w:t>If Yes:</w:t>
      </w:r>
      <w:r w:rsidRPr="005F1DF7">
        <w:t xml:space="preserve"> How many minutes each:</w:t>
      </w:r>
    </w:p>
    <w:p w:rsidR="005B6989" w:rsidRPr="005F1DF7" w:rsidRDefault="005B6989" w:rsidP="005B6989">
      <w:pPr>
        <w:pStyle w:val="answercomplex2"/>
      </w:pPr>
      <w:r w:rsidRPr="005F1DF7">
        <w:t>day? ___________________________________</w:t>
      </w:r>
    </w:p>
    <w:p w:rsidR="005B6989" w:rsidRPr="005F1DF7" w:rsidRDefault="005B6989" w:rsidP="005B6989">
      <w:pPr>
        <w:pStyle w:val="answercomplex2"/>
      </w:pPr>
      <w:r w:rsidRPr="005F1DF7">
        <w:t>week?__________________________________</w:t>
      </w:r>
    </w:p>
    <w:p w:rsidR="005B6989" w:rsidRPr="005F1DF7" w:rsidRDefault="005B6989" w:rsidP="005B6989">
      <w:pPr>
        <w:pStyle w:val="answercomplex2"/>
      </w:pPr>
      <w:r w:rsidRPr="005F1DF7">
        <w:t>month?_________________________________</w:t>
      </w:r>
    </w:p>
    <w:p w:rsidR="005B6989" w:rsidRPr="005F1DF7" w:rsidRDefault="005B6989" w:rsidP="005B6989">
      <w:pPr>
        <w:pStyle w:val="answersimple"/>
      </w:pPr>
      <w:r w:rsidRPr="005F1DF7">
        <w:t>Harvesting</w:t>
      </w:r>
    </w:p>
    <w:p w:rsidR="005B6989" w:rsidRPr="005F1DF7" w:rsidRDefault="005B6989" w:rsidP="005B6989">
      <w:pPr>
        <w:pStyle w:val="question"/>
      </w:pPr>
      <w:r w:rsidRPr="005F1DF7">
        <w:rPr>
          <w:rStyle w:val="interviewerinstructionChar"/>
          <w:rFonts w:ascii="Times New Roman" w:hAnsi="Times New Roman"/>
        </w:rPr>
        <w:t>If Yes:</w:t>
      </w:r>
      <w:r w:rsidRPr="005F1DF7">
        <w:t xml:space="preserve"> How many minutes each:</w:t>
      </w:r>
    </w:p>
    <w:p w:rsidR="005B6989" w:rsidRPr="005F1DF7" w:rsidRDefault="005B6989" w:rsidP="005B6989">
      <w:pPr>
        <w:pStyle w:val="answercomplex2"/>
      </w:pPr>
      <w:r w:rsidRPr="005F1DF7">
        <w:t>day?___________________________________</w:t>
      </w:r>
    </w:p>
    <w:p w:rsidR="005B6989" w:rsidRPr="005F1DF7" w:rsidRDefault="005B6989" w:rsidP="005B6989">
      <w:pPr>
        <w:pStyle w:val="answercomplex2"/>
      </w:pPr>
      <w:r w:rsidRPr="005F1DF7">
        <w:t>week?__________________________________</w:t>
      </w:r>
    </w:p>
    <w:p w:rsidR="005B6989" w:rsidRPr="005F1DF7" w:rsidRDefault="005B6989" w:rsidP="005B6989">
      <w:pPr>
        <w:pStyle w:val="answercomplex2"/>
      </w:pPr>
      <w:r w:rsidRPr="005F1DF7">
        <w:t>month?_________________________________</w:t>
      </w:r>
    </w:p>
    <w:p w:rsidR="005B6989" w:rsidRPr="005F1DF7" w:rsidRDefault="005B6989" w:rsidP="005B6989">
      <w:pPr>
        <w:pStyle w:val="answersimple"/>
      </w:pPr>
      <w:r w:rsidRPr="005F1DF7">
        <w:t>Any sport (</w:t>
      </w:r>
      <w:r w:rsidRPr="005F1DF7">
        <w:rPr>
          <w:rStyle w:val="interviewerinstructionChar"/>
          <w:rFonts w:ascii="Times New Roman" w:hAnsi="Times New Roman"/>
        </w:rPr>
        <w:t>specify</w:t>
      </w:r>
      <w:r w:rsidRPr="005F1DF7">
        <w:t>)_________________</w:t>
      </w:r>
    </w:p>
    <w:p w:rsidR="005B6989" w:rsidRPr="005F1DF7" w:rsidRDefault="005B6989" w:rsidP="005B6989">
      <w:pPr>
        <w:pStyle w:val="question"/>
      </w:pPr>
      <w:r w:rsidRPr="005F1DF7">
        <w:rPr>
          <w:rStyle w:val="interviewerinstructionChar"/>
          <w:rFonts w:ascii="Times New Roman" w:hAnsi="Times New Roman"/>
        </w:rPr>
        <w:t>If Yes:</w:t>
      </w:r>
      <w:r w:rsidRPr="005F1DF7">
        <w:t xml:space="preserve"> How many minutes each:</w:t>
      </w:r>
    </w:p>
    <w:p w:rsidR="005B6989" w:rsidRPr="005F1DF7" w:rsidRDefault="005B6989" w:rsidP="005B6989">
      <w:pPr>
        <w:pStyle w:val="answercomplex2"/>
      </w:pPr>
      <w:r w:rsidRPr="005F1DF7">
        <w:t>day?___________________________________</w:t>
      </w:r>
    </w:p>
    <w:p w:rsidR="005B6989" w:rsidRPr="005F1DF7" w:rsidRDefault="005B6989" w:rsidP="005B6989">
      <w:pPr>
        <w:pStyle w:val="answercomplex2"/>
      </w:pPr>
      <w:r w:rsidRPr="005F1DF7">
        <w:t>week?__________________________________</w:t>
      </w:r>
    </w:p>
    <w:p w:rsidR="005B6989" w:rsidRPr="005F1DF7" w:rsidRDefault="005B6989" w:rsidP="005B6989">
      <w:pPr>
        <w:pStyle w:val="answercomplex2"/>
      </w:pPr>
      <w:r w:rsidRPr="005F1DF7">
        <w:t>month?_________________________________</w:t>
      </w:r>
    </w:p>
    <w:p w:rsidR="005B6989" w:rsidRPr="005F1DF7" w:rsidRDefault="005B6989" w:rsidP="005B6989">
      <w:pPr>
        <w:pStyle w:val="answersimple"/>
      </w:pPr>
      <w:r w:rsidRPr="005F1DF7">
        <w:t>Other (</w:t>
      </w:r>
      <w:r w:rsidRPr="005F1DF7">
        <w:rPr>
          <w:rStyle w:val="interviewerinstructionChar"/>
          <w:rFonts w:ascii="Times New Roman" w:hAnsi="Times New Roman"/>
        </w:rPr>
        <w:t>specify</w:t>
      </w:r>
      <w:r w:rsidRPr="005F1DF7">
        <w:t>)____________________</w:t>
      </w:r>
    </w:p>
    <w:p w:rsidR="005B6989" w:rsidRPr="005F1DF7" w:rsidRDefault="005B6989" w:rsidP="005B6989">
      <w:pPr>
        <w:pStyle w:val="question"/>
      </w:pPr>
      <w:r w:rsidRPr="005F1DF7">
        <w:rPr>
          <w:rStyle w:val="interviewerinstructionChar"/>
          <w:rFonts w:ascii="Times New Roman" w:hAnsi="Times New Roman"/>
        </w:rPr>
        <w:t>If Yes:</w:t>
      </w:r>
      <w:r w:rsidRPr="005F1DF7">
        <w:t xml:space="preserve"> How many minutes each:</w:t>
      </w:r>
    </w:p>
    <w:p w:rsidR="005B6989" w:rsidRPr="005F1DF7" w:rsidRDefault="005B6989" w:rsidP="005B6989">
      <w:pPr>
        <w:pStyle w:val="answercomplex2"/>
      </w:pPr>
      <w:r w:rsidRPr="005F1DF7">
        <w:t>day?___________________________________</w:t>
      </w:r>
    </w:p>
    <w:p w:rsidR="005B6989" w:rsidRPr="005F1DF7" w:rsidRDefault="005B6989" w:rsidP="005B6989">
      <w:pPr>
        <w:pStyle w:val="answercomplex2"/>
      </w:pPr>
      <w:r w:rsidRPr="005F1DF7">
        <w:t>week?__________________________________</w:t>
      </w:r>
    </w:p>
    <w:p w:rsidR="005B6989" w:rsidRPr="005F1DF7" w:rsidRDefault="005B6989" w:rsidP="005B6989">
      <w:pPr>
        <w:pStyle w:val="answercomplex2"/>
      </w:pPr>
      <w:r w:rsidRPr="005F1DF7">
        <w:t>month?_________________________________</w:t>
      </w:r>
    </w:p>
    <w:p w:rsidR="005B6989" w:rsidRPr="005F1DF7" w:rsidRDefault="005B6989" w:rsidP="005B6989">
      <w:pPr>
        <w:pStyle w:val="answersimple"/>
      </w:pPr>
      <w:r w:rsidRPr="005F1DF7">
        <w:t>Don’t know/no answer</w:t>
      </w:r>
    </w:p>
    <w:p w:rsidR="005B6989" w:rsidRPr="005F1DF7" w:rsidRDefault="005B6989" w:rsidP="005B6989"/>
    <w:p w:rsidR="005B6989" w:rsidRPr="005F1DF7" w:rsidRDefault="005B6989" w:rsidP="005B6989">
      <w:pPr>
        <w:pStyle w:val="appendixhead2"/>
        <w:rPr>
          <w:rFonts w:ascii="Times New Roman" w:hAnsi="Times New Roman"/>
        </w:rPr>
      </w:pPr>
      <w:r w:rsidRPr="005F1DF7">
        <w:rPr>
          <w:rFonts w:ascii="Times New Roman" w:hAnsi="Times New Roman"/>
        </w:rPr>
        <w:br w:type="page"/>
      </w:r>
      <w:bookmarkStart w:id="420" w:name="_Toc372895806"/>
      <w:bookmarkStart w:id="421" w:name="_Toc374979680"/>
      <w:r w:rsidRPr="005F1DF7">
        <w:rPr>
          <w:rFonts w:ascii="Times New Roman" w:hAnsi="Times New Roman"/>
        </w:rPr>
        <w:t>Knowledge</w:t>
      </w:r>
      <w:r w:rsidRPr="005F1DF7">
        <w:rPr>
          <w:rStyle w:val="FootnoteReference"/>
          <w:rFonts w:ascii="Times New Roman" w:hAnsi="Times New Roman"/>
          <w:b w:val="0"/>
        </w:rPr>
        <w:footnoteReference w:id="7"/>
      </w:r>
      <w:bookmarkEnd w:id="420"/>
      <w:bookmarkEnd w:id="421"/>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422" w:name="_Toc372895807"/>
      <w:bookmarkStart w:id="423" w:name="_Toc374979681"/>
      <w:r w:rsidRPr="005F1DF7">
        <w:rPr>
          <w:rStyle w:val="questionpriority1"/>
          <w:rFonts w:ascii="Times New Roman" w:hAnsi="Times New Roman"/>
        </w:rPr>
        <w:t xml:space="preserve">1 </w:t>
      </w:r>
      <w:r w:rsidRPr="005F1DF7">
        <w:rPr>
          <w:rFonts w:ascii="Times New Roman" w:hAnsi="Times New Roman"/>
        </w:rPr>
        <w:t xml:space="preserve"> Question K.1: Risks of overweight and obesity</w:t>
      </w:r>
      <w:bookmarkEnd w:id="422"/>
      <w:bookmarkEnd w:id="423"/>
    </w:p>
    <w:p w:rsidR="005B6989" w:rsidRPr="005F1DF7" w:rsidRDefault="005B6989" w:rsidP="005B6989">
      <w:pPr>
        <w:pStyle w:val="question"/>
      </w:pPr>
      <w:r w:rsidRPr="005F1DF7">
        <w:t>What are the health problems that can occur when a person is overweight or obese?</w:t>
      </w:r>
    </w:p>
    <w:p w:rsidR="005B6989" w:rsidRPr="005F1DF7" w:rsidRDefault="005B6989" w:rsidP="005B6989">
      <w:pPr>
        <w:pStyle w:val="answerline"/>
      </w:pPr>
      <w:r w:rsidRPr="005F1DF7">
        <w:t>______________________________________________________________________</w:t>
      </w:r>
    </w:p>
    <w:p w:rsidR="005B6989" w:rsidRPr="005F1DF7" w:rsidRDefault="005B6989" w:rsidP="005B6989">
      <w:pPr>
        <w:pStyle w:val="answerline"/>
      </w:pPr>
      <w:r w:rsidRPr="005F1DF7">
        <w:t>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Increased risk of chronic conditions (such as heart/cardiovascular disease, high blood pressure and diabetes, stroke, certain types of cancer, respiratory difficulties, chronic musculoskeletal problems, skin problems and infertility)</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Reduced quality of life</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Premature death</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5B6989" w:rsidRPr="005F1DF7" w:rsidRDefault="005B6989" w:rsidP="005B6989">
      <w:pPr>
        <w:pStyle w:val="analysisboxtext"/>
      </w:pPr>
    </w:p>
    <w:p w:rsidR="005B6989" w:rsidRPr="005F1DF7" w:rsidRDefault="005B6989" w:rsidP="005B6989">
      <w:pPr>
        <w:pStyle w:val="analysisboxtext"/>
      </w:pPr>
      <w:r w:rsidRPr="005F1DF7">
        <w:t>Number of correct responses</w:t>
      </w:r>
      <w:r w:rsidRPr="005F1DF7">
        <w:tab/>
        <w:t>__</w:t>
      </w:r>
    </w:p>
    <w:p w:rsidR="0052697B" w:rsidRDefault="0052697B">
      <w:pPr>
        <w:spacing w:after="200" w:line="276" w:lineRule="auto"/>
        <w:rPr>
          <w:rStyle w:val="questionpriority1"/>
          <w:b/>
          <w:bCs/>
          <w:sz w:val="28"/>
          <w:szCs w:val="26"/>
          <w:lang w:eastAsia="en-GB"/>
        </w:rPr>
      </w:pPr>
      <w:r>
        <w:rPr>
          <w:rStyle w:val="questionpriority1"/>
        </w:rPr>
        <w:br w:type="page"/>
      </w:r>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424" w:name="_Toc372895808"/>
      <w:bookmarkStart w:id="425" w:name="_Toc374979682"/>
      <w:r w:rsidRPr="005F1DF7">
        <w:rPr>
          <w:rStyle w:val="questionpriority1"/>
          <w:rFonts w:ascii="Times New Roman" w:hAnsi="Times New Roman"/>
        </w:rPr>
        <w:t xml:space="preserve">1 </w:t>
      </w:r>
      <w:r w:rsidRPr="005F1DF7">
        <w:rPr>
          <w:rFonts w:ascii="Times New Roman" w:hAnsi="Times New Roman"/>
        </w:rPr>
        <w:t xml:space="preserve"> Question K.2: Causes of overweight and obesity</w:t>
      </w:r>
      <w:bookmarkEnd w:id="424"/>
      <w:bookmarkEnd w:id="425"/>
    </w:p>
    <w:p w:rsidR="005B6989" w:rsidRPr="005F1DF7" w:rsidRDefault="005B6989" w:rsidP="005B6989">
      <w:pPr>
        <w:pStyle w:val="question"/>
      </w:pPr>
      <w:r w:rsidRPr="005F1DF7">
        <w:t>Can you tell me the reasons why people are overweight or obese?</w:t>
      </w:r>
    </w:p>
    <w:p w:rsidR="005B6989" w:rsidRPr="005F1DF7" w:rsidRDefault="005B6989" w:rsidP="005B6989">
      <w:pPr>
        <w:pStyle w:val="answerline"/>
      </w:pPr>
      <w:r w:rsidRPr="005F1DF7">
        <w:t>______________________________________________________________________</w:t>
      </w:r>
    </w:p>
    <w:p w:rsidR="005B6989" w:rsidRPr="005F1DF7" w:rsidRDefault="005B6989" w:rsidP="005B6989">
      <w:pPr>
        <w:pStyle w:val="answerline"/>
      </w:pPr>
      <w:r w:rsidRPr="005F1DF7">
        <w:t>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Increased/excessive intake of energy-dense foods that are high in fat and/or suga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Lack of or decreased physical activity</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5B6989" w:rsidRPr="005F1DF7" w:rsidRDefault="005B6989" w:rsidP="005B6989">
      <w:pPr>
        <w:pStyle w:val="analysisboxtext"/>
      </w:pPr>
    </w:p>
    <w:p w:rsidR="005B6989" w:rsidRPr="005F1DF7" w:rsidRDefault="005B6989" w:rsidP="005B6989">
      <w:pPr>
        <w:pStyle w:val="analysisboxtext"/>
      </w:pPr>
      <w:r w:rsidRPr="005F1DF7">
        <w:t>Number of correct responses</w:t>
      </w:r>
      <w:r w:rsidRPr="005F1DF7">
        <w:tab/>
        <w:t>__</w:t>
      </w:r>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426" w:name="_Toc372895809"/>
      <w:bookmarkStart w:id="427" w:name="_Toc374979683"/>
      <w:r w:rsidRPr="005F1DF7">
        <w:rPr>
          <w:rStyle w:val="questionpriority1"/>
          <w:rFonts w:ascii="Times New Roman" w:hAnsi="Times New Roman"/>
        </w:rPr>
        <w:t xml:space="preserve">1 </w:t>
      </w:r>
      <w:r w:rsidRPr="005F1DF7">
        <w:rPr>
          <w:rFonts w:ascii="Times New Roman" w:hAnsi="Times New Roman"/>
        </w:rPr>
        <w:t xml:space="preserve"> Question K.3: Prevention of overweight and obesity</w:t>
      </w:r>
      <w:bookmarkEnd w:id="426"/>
      <w:bookmarkEnd w:id="427"/>
    </w:p>
    <w:p w:rsidR="005B6989" w:rsidRPr="005F1DF7" w:rsidRDefault="005B6989" w:rsidP="005B6989">
      <w:pPr>
        <w:pStyle w:val="question"/>
      </w:pPr>
      <w:r w:rsidRPr="005F1DF7">
        <w:t>How can people prevent overweight and obesity?</w:t>
      </w:r>
    </w:p>
    <w:p w:rsidR="005B6989" w:rsidRPr="005F1DF7" w:rsidRDefault="005B6989" w:rsidP="005B6989">
      <w:pPr>
        <w:pStyle w:val="answerline"/>
      </w:pPr>
      <w:r w:rsidRPr="005F1DF7">
        <w:t>______________________________________________________________________</w:t>
      </w:r>
    </w:p>
    <w:p w:rsidR="005B6989" w:rsidRPr="005F1DF7" w:rsidRDefault="005B6989" w:rsidP="005B6989">
      <w:pPr>
        <w:pStyle w:val="answerline"/>
      </w:pPr>
      <w:r w:rsidRPr="005F1DF7">
        <w:t>______________________________________________________________________</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Reduce energy intake (less high-energy foods and drinks)/reduce the intake of fatty and sugary foods</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Eat vegetables and fruits more often</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Eat legumes/whole-grain products more often</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Increase physical activity level/engage in regular physical activity</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Other</w:t>
      </w:r>
    </w:p>
    <w:p w:rsidR="005B6989" w:rsidRPr="005F1DF7" w:rsidRDefault="005B6989" w:rsidP="005B6989">
      <w:pPr>
        <w:pStyle w:val="responsecategory"/>
        <w:tabs>
          <w:tab w:val="clear" w:pos="360"/>
        </w:tabs>
        <w:ind w:left="1571"/>
        <w:rPr>
          <w:rFonts w:ascii="Times New Roman" w:hAnsi="Times New Roman"/>
        </w:rPr>
      </w:pPr>
      <w:r w:rsidRPr="005F1DF7">
        <w:rPr>
          <w:rFonts w:ascii="Times New Roman" w:hAnsi="Times New Roman"/>
        </w:rPr>
        <w:t>Don’t know</w:t>
      </w:r>
    </w:p>
    <w:p w:rsidR="005B6989" w:rsidRPr="005F1DF7" w:rsidRDefault="005B6989" w:rsidP="005B6989">
      <w:pPr>
        <w:pStyle w:val="analysisboxhead"/>
      </w:pPr>
      <w:r w:rsidRPr="005F1DF7">
        <w:t>Preliminary analysis</w:t>
      </w:r>
    </w:p>
    <w:p w:rsidR="005B6989" w:rsidRPr="005F1DF7" w:rsidRDefault="005B6989" w:rsidP="005B6989">
      <w:pPr>
        <w:pStyle w:val="analysisboxitemizedlist"/>
      </w:pPr>
      <w:r w:rsidRPr="005F1DF7">
        <w:t>Knows</w:t>
      </w:r>
    </w:p>
    <w:p w:rsidR="005B6989" w:rsidRPr="005F1DF7" w:rsidRDefault="005B6989" w:rsidP="005B6989">
      <w:pPr>
        <w:pStyle w:val="analysisboxitemizedlist"/>
      </w:pPr>
      <w:r w:rsidRPr="005F1DF7">
        <w:t>Does not know</w:t>
      </w:r>
    </w:p>
    <w:p w:rsidR="005B6989" w:rsidRPr="005F1DF7" w:rsidRDefault="005B6989" w:rsidP="005B6989">
      <w:pPr>
        <w:pStyle w:val="analysisboxtext"/>
      </w:pPr>
    </w:p>
    <w:p w:rsidR="005B6989" w:rsidRPr="005F1DF7" w:rsidRDefault="005B6989" w:rsidP="005B6989">
      <w:pPr>
        <w:pStyle w:val="analysisboxtext"/>
      </w:pPr>
      <w:r w:rsidRPr="005F1DF7">
        <w:t>Number of correct responses</w:t>
      </w:r>
      <w:r w:rsidRPr="005F1DF7">
        <w:tab/>
        <w:t>__</w:t>
      </w:r>
    </w:p>
    <w:p w:rsidR="005B6989" w:rsidRPr="005F1DF7" w:rsidRDefault="005B6989" w:rsidP="005B6989">
      <w:pPr>
        <w:pStyle w:val="appendixhead2"/>
        <w:rPr>
          <w:rFonts w:ascii="Times New Roman" w:hAnsi="Times New Roman"/>
        </w:rPr>
      </w:pPr>
      <w:bookmarkStart w:id="428" w:name="_Toc372895810"/>
      <w:bookmarkStart w:id="429" w:name="_Toc374979684"/>
      <w:r w:rsidRPr="005F1DF7">
        <w:rPr>
          <w:rFonts w:ascii="Times New Roman" w:hAnsi="Times New Roman"/>
        </w:rPr>
        <w:t>Attitudes</w:t>
      </w:r>
      <w:bookmarkEnd w:id="428"/>
      <w:bookmarkEnd w:id="429"/>
    </w:p>
    <w:p w:rsidR="005B6989" w:rsidRPr="005F1DF7" w:rsidRDefault="005B6989" w:rsidP="005B6989">
      <w:pPr>
        <w:pStyle w:val="Heading3"/>
        <w:rPr>
          <w:rFonts w:ascii="Times New Roman" w:hAnsi="Times New Roman"/>
        </w:rPr>
      </w:pPr>
      <w:bookmarkStart w:id="430" w:name="_Toc372895811"/>
      <w:bookmarkStart w:id="431" w:name="_Toc374979685"/>
      <w:r w:rsidRPr="005F1DF7">
        <w:rPr>
          <w:rFonts w:ascii="Times New Roman" w:hAnsi="Times New Roman"/>
        </w:rPr>
        <w:t>Attitudes towards a health or nutrition-related problem</w:t>
      </w:r>
      <w:bookmarkEnd w:id="430"/>
      <w:bookmarkEnd w:id="431"/>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432" w:name="_Toc372895812"/>
      <w:bookmarkStart w:id="433" w:name="_Toc374979686"/>
      <w:r w:rsidRPr="005F1DF7">
        <w:rPr>
          <w:rStyle w:val="questionpriority1"/>
          <w:rFonts w:ascii="Times New Roman" w:hAnsi="Times New Roman"/>
        </w:rPr>
        <w:t xml:space="preserve">1 </w:t>
      </w:r>
      <w:r w:rsidRPr="005F1DF7">
        <w:rPr>
          <w:rFonts w:ascii="Times New Roman" w:hAnsi="Times New Roman"/>
        </w:rPr>
        <w:t xml:space="preserve"> Overweight and obesity</w:t>
      </w:r>
      <w:bookmarkEnd w:id="432"/>
      <w:bookmarkEnd w:id="433"/>
    </w:p>
    <w:p w:rsidR="005B6989" w:rsidRPr="005F1DF7" w:rsidRDefault="005B6989" w:rsidP="005B6989">
      <w:pPr>
        <w:pStyle w:val="Heading4"/>
        <w:rPr>
          <w:rFonts w:ascii="Times New Roman" w:hAnsi="Times New Roman"/>
        </w:rPr>
      </w:pPr>
      <w:r w:rsidRPr="005F1DF7">
        <w:rPr>
          <w:rFonts w:ascii="Times New Roman" w:hAnsi="Times New Roman"/>
        </w:rPr>
        <w:t>Perceived susceptibility</w:t>
      </w:r>
    </w:p>
    <w:p w:rsidR="005B6989" w:rsidRPr="005F1DF7" w:rsidRDefault="005B6989" w:rsidP="005B6989">
      <w:pPr>
        <w:pStyle w:val="question"/>
      </w:pPr>
      <w:r w:rsidRPr="005F1DF7">
        <w:t>How likely do you think you are to become overweight or obese?</w:t>
      </w:r>
    </w:p>
    <w:p w:rsidR="005B6989" w:rsidRPr="005F1DF7" w:rsidRDefault="005B6989" w:rsidP="005B6989">
      <w:pPr>
        <w:pStyle w:val="answersimple"/>
      </w:pPr>
      <w:r w:rsidRPr="005F1DF7">
        <w:t>1. Not likely</w:t>
      </w:r>
    </w:p>
    <w:p w:rsidR="005B6989" w:rsidRPr="005F1DF7" w:rsidRDefault="005B6989" w:rsidP="005B6989">
      <w:pPr>
        <w:pStyle w:val="answersimple"/>
      </w:pPr>
      <w:r w:rsidRPr="005F1DF7">
        <w:t>2. You’re not sure</w:t>
      </w:r>
    </w:p>
    <w:p w:rsidR="005B6989" w:rsidRPr="005F1DF7" w:rsidRDefault="005B6989" w:rsidP="005B6989">
      <w:pPr>
        <w:pStyle w:val="answersimple"/>
      </w:pPr>
      <w:r w:rsidRPr="005F1DF7">
        <w:t>3. Likely</w:t>
      </w:r>
    </w:p>
    <w:p w:rsidR="005B6989" w:rsidRPr="005F1DF7" w:rsidRDefault="005B6989" w:rsidP="0052697B">
      <w:pPr>
        <w:pStyle w:val="interviewerinstruction"/>
        <w:ind w:firstLine="397"/>
        <w:rPr>
          <w:rFonts w:ascii="Times New Roman" w:hAnsi="Times New Roman"/>
        </w:rPr>
      </w:pPr>
      <w:r w:rsidRPr="005F1DF7">
        <w:rPr>
          <w:rFonts w:ascii="Times New Roman" w:hAnsi="Times New Roman"/>
        </w:rPr>
        <w:t>If Not likely:</w:t>
      </w:r>
    </w:p>
    <w:p w:rsidR="005B6989" w:rsidRPr="005F1DF7" w:rsidRDefault="005B6989" w:rsidP="005B6989">
      <w:pPr>
        <w:pStyle w:val="question"/>
      </w:pPr>
      <w:r w:rsidRPr="005F1DF7">
        <w:t>Can you tell me the reason why it is not likely?</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Heading4"/>
        <w:rPr>
          <w:rFonts w:ascii="Times New Roman" w:hAnsi="Times New Roman"/>
        </w:rPr>
      </w:pPr>
      <w:r w:rsidRPr="005F1DF7">
        <w:rPr>
          <w:rFonts w:ascii="Times New Roman" w:hAnsi="Times New Roman"/>
        </w:rPr>
        <w:t>Perceived severity</w:t>
      </w:r>
    </w:p>
    <w:p w:rsidR="005B6989" w:rsidRPr="005F1DF7" w:rsidRDefault="005B6989" w:rsidP="005B6989">
      <w:pPr>
        <w:pStyle w:val="question"/>
      </w:pPr>
      <w:r w:rsidRPr="005F1DF7">
        <w:t>How serious do you think it is to be overweight or obese?</w:t>
      </w:r>
    </w:p>
    <w:p w:rsidR="005B6989" w:rsidRPr="005F1DF7" w:rsidRDefault="005B6989" w:rsidP="005B6989">
      <w:pPr>
        <w:pStyle w:val="answersimple"/>
      </w:pPr>
      <w:r w:rsidRPr="005F1DF7">
        <w:t>1. Not really serious</w:t>
      </w:r>
    </w:p>
    <w:p w:rsidR="005B6989" w:rsidRPr="005F1DF7" w:rsidRDefault="005B6989" w:rsidP="005B6989">
      <w:pPr>
        <w:pStyle w:val="answersimple"/>
      </w:pPr>
      <w:r w:rsidRPr="005F1DF7">
        <w:t>2. Neutral/serious</w:t>
      </w:r>
    </w:p>
    <w:p w:rsidR="005B6989" w:rsidRPr="005F1DF7" w:rsidRDefault="005B6989" w:rsidP="005B6989">
      <w:pPr>
        <w:pStyle w:val="answersimple"/>
      </w:pPr>
      <w:r w:rsidRPr="005F1DF7">
        <w:t>3. Serious</w:t>
      </w:r>
    </w:p>
    <w:p w:rsidR="005B6989" w:rsidRPr="005F1DF7" w:rsidRDefault="005B6989" w:rsidP="0052697B">
      <w:pPr>
        <w:pStyle w:val="interviewerinstruction"/>
        <w:ind w:firstLine="397"/>
        <w:rPr>
          <w:rFonts w:ascii="Times New Roman" w:hAnsi="Times New Roman"/>
        </w:rPr>
      </w:pPr>
      <w:r w:rsidRPr="005F1DF7">
        <w:rPr>
          <w:rFonts w:ascii="Times New Roman" w:hAnsi="Times New Roman"/>
        </w:rPr>
        <w:t>If Not Serious:</w:t>
      </w:r>
    </w:p>
    <w:p w:rsidR="005B6989" w:rsidRPr="005F1DF7" w:rsidRDefault="005B6989" w:rsidP="005B6989">
      <w:pPr>
        <w:pStyle w:val="question"/>
      </w:pPr>
      <w:r w:rsidRPr="005F1DF7">
        <w:t>Can you tell me the reason why it is not serious?</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Heading3"/>
        <w:rPr>
          <w:rFonts w:ascii="Times New Roman" w:hAnsi="Times New Roman"/>
        </w:rPr>
      </w:pPr>
      <w:bookmarkStart w:id="434" w:name="_Toc372895813"/>
      <w:bookmarkStart w:id="435" w:name="_Toc374979687"/>
      <w:r w:rsidRPr="005F1DF7">
        <w:rPr>
          <w:rFonts w:ascii="Times New Roman" w:hAnsi="Times New Roman"/>
        </w:rPr>
        <w:t>Attitudes towards an ideal or desired nutrition-related practice</w:t>
      </w:r>
      <w:bookmarkEnd w:id="434"/>
      <w:bookmarkEnd w:id="435"/>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436" w:name="_Toc372895814"/>
      <w:bookmarkStart w:id="437" w:name="_Toc374979688"/>
      <w:r w:rsidRPr="005F1DF7">
        <w:rPr>
          <w:rStyle w:val="questionpriority1"/>
          <w:rFonts w:ascii="Times New Roman" w:hAnsi="Times New Roman"/>
        </w:rPr>
        <w:t xml:space="preserve">1 </w:t>
      </w:r>
      <w:r w:rsidRPr="005F1DF7">
        <w:rPr>
          <w:rFonts w:ascii="Times New Roman" w:hAnsi="Times New Roman"/>
        </w:rPr>
        <w:t xml:space="preserve"> Eating less (e.g. have smaller portions, eat slowly and follow appetite/satiety signals, eat less fatty and sugary foods, etc.)</w:t>
      </w:r>
      <w:bookmarkEnd w:id="436"/>
      <w:bookmarkEnd w:id="437"/>
    </w:p>
    <w:p w:rsidR="005B6989" w:rsidRPr="005F1DF7" w:rsidRDefault="005B6989" w:rsidP="005B6989">
      <w:pPr>
        <w:pStyle w:val="Heading4"/>
        <w:rPr>
          <w:rFonts w:ascii="Times New Roman" w:hAnsi="Times New Roman"/>
        </w:rPr>
      </w:pPr>
      <w:r w:rsidRPr="005F1DF7">
        <w:rPr>
          <w:rFonts w:ascii="Times New Roman" w:hAnsi="Times New Roman"/>
        </w:rPr>
        <w:t>Perceived benefits</w:t>
      </w:r>
    </w:p>
    <w:p w:rsidR="005B6989" w:rsidRPr="005F1DF7" w:rsidRDefault="005B6989" w:rsidP="005B6989">
      <w:pPr>
        <w:pStyle w:val="question"/>
      </w:pPr>
      <w:r w:rsidRPr="005F1DF7">
        <w:t>How good do you think it is to eat less, for example by eating smaller portions of food?</w:t>
      </w:r>
    </w:p>
    <w:p w:rsidR="005B6989" w:rsidRPr="005F1DF7" w:rsidRDefault="005B6989" w:rsidP="005B6989">
      <w:pPr>
        <w:pStyle w:val="answersimple"/>
      </w:pPr>
      <w:r w:rsidRPr="005F1DF7">
        <w:t>1. Not good</w:t>
      </w:r>
    </w:p>
    <w:p w:rsidR="005B6989" w:rsidRPr="005F1DF7" w:rsidRDefault="005B6989" w:rsidP="005B6989">
      <w:pPr>
        <w:pStyle w:val="answersimple"/>
      </w:pPr>
      <w:r w:rsidRPr="005F1DF7">
        <w:t>2. You’re not sure</w:t>
      </w:r>
    </w:p>
    <w:p w:rsidR="005B6989" w:rsidRPr="005F1DF7" w:rsidRDefault="005B6989" w:rsidP="005B6989">
      <w:pPr>
        <w:pStyle w:val="answersimple"/>
      </w:pPr>
      <w:r w:rsidRPr="005F1DF7">
        <w:t>3. Good</w:t>
      </w:r>
    </w:p>
    <w:p w:rsidR="005B6989" w:rsidRPr="005F1DF7" w:rsidRDefault="005B6989" w:rsidP="0052697B">
      <w:pPr>
        <w:pStyle w:val="interviewerinstruction"/>
        <w:ind w:firstLine="397"/>
        <w:rPr>
          <w:rFonts w:ascii="Times New Roman" w:hAnsi="Times New Roman"/>
        </w:rPr>
      </w:pPr>
      <w:r w:rsidRPr="005F1DF7">
        <w:rPr>
          <w:rFonts w:ascii="Times New Roman" w:hAnsi="Times New Roman"/>
        </w:rPr>
        <w:t>If Not good:</w:t>
      </w:r>
    </w:p>
    <w:p w:rsidR="005B6989" w:rsidRPr="005F1DF7" w:rsidRDefault="005B6989" w:rsidP="005B6989">
      <w:pPr>
        <w:pStyle w:val="question"/>
      </w:pPr>
      <w:r w:rsidRPr="005F1DF7">
        <w:t>Can you tell me the reasons why it is not good?</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Heading4"/>
        <w:rPr>
          <w:rFonts w:ascii="Times New Roman" w:hAnsi="Times New Roman"/>
        </w:rPr>
      </w:pPr>
      <w:r w:rsidRPr="005F1DF7">
        <w:rPr>
          <w:rFonts w:ascii="Times New Roman" w:hAnsi="Times New Roman"/>
        </w:rPr>
        <w:t>Perceived barriers</w:t>
      </w:r>
    </w:p>
    <w:p w:rsidR="005B6989" w:rsidRPr="005F1DF7" w:rsidRDefault="005B6989" w:rsidP="005B6989">
      <w:pPr>
        <w:pStyle w:val="question"/>
      </w:pPr>
      <w:r w:rsidRPr="005F1DF7">
        <w:t>How difficult is it for you to eat less?</w:t>
      </w:r>
    </w:p>
    <w:p w:rsidR="005B6989" w:rsidRPr="005F1DF7" w:rsidRDefault="005B6989" w:rsidP="005B6989">
      <w:pPr>
        <w:pStyle w:val="answersimple"/>
      </w:pPr>
      <w:r w:rsidRPr="005F1DF7">
        <w:t>1. Not difficult</w:t>
      </w:r>
    </w:p>
    <w:p w:rsidR="005B6989" w:rsidRPr="005F1DF7" w:rsidRDefault="005B6989" w:rsidP="005B6989">
      <w:pPr>
        <w:pStyle w:val="answersimple"/>
      </w:pPr>
      <w:r w:rsidRPr="005F1DF7">
        <w:t>2. So-so</w:t>
      </w:r>
    </w:p>
    <w:p w:rsidR="005B6989" w:rsidRPr="005F1DF7" w:rsidRDefault="005B6989" w:rsidP="005B6989">
      <w:pPr>
        <w:pStyle w:val="answersimple"/>
      </w:pPr>
      <w:r w:rsidRPr="005F1DF7">
        <w:t>3. Difficult</w:t>
      </w:r>
    </w:p>
    <w:p w:rsidR="005B6989" w:rsidRPr="005F1DF7" w:rsidRDefault="005B6989" w:rsidP="0052697B">
      <w:pPr>
        <w:pStyle w:val="interviewerinstruction"/>
        <w:ind w:firstLine="397"/>
        <w:rPr>
          <w:rFonts w:ascii="Times New Roman" w:hAnsi="Times New Roman"/>
        </w:rPr>
      </w:pPr>
      <w:r w:rsidRPr="005F1DF7">
        <w:rPr>
          <w:rFonts w:ascii="Times New Roman" w:hAnsi="Times New Roman"/>
        </w:rPr>
        <w:t>If Difficult:</w:t>
      </w:r>
    </w:p>
    <w:p w:rsidR="005B6989" w:rsidRPr="005F1DF7" w:rsidRDefault="005B6989" w:rsidP="005B6989">
      <w:pPr>
        <w:pStyle w:val="question"/>
      </w:pPr>
      <w:r w:rsidRPr="005F1DF7">
        <w:t>Can you tell me the reasons why it is difficult?</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questionhead"/>
        <w:rPr>
          <w:rFonts w:ascii="Times New Roman" w:hAnsi="Times New Roman"/>
        </w:rPr>
      </w:pPr>
      <w:r w:rsidRPr="005F1DF7">
        <w:rPr>
          <w:rStyle w:val="questionpriority1"/>
          <w:rFonts w:ascii="Times New Roman" w:hAnsi="Times New Roman"/>
        </w:rPr>
        <w:t xml:space="preserve"> </w:t>
      </w:r>
      <w:bookmarkStart w:id="438" w:name="_Toc372895815"/>
      <w:bookmarkStart w:id="439" w:name="_Toc374979689"/>
      <w:r w:rsidRPr="005F1DF7">
        <w:rPr>
          <w:rStyle w:val="questionpriority1"/>
          <w:rFonts w:ascii="Times New Roman" w:hAnsi="Times New Roman"/>
        </w:rPr>
        <w:t xml:space="preserve">1 </w:t>
      </w:r>
      <w:r w:rsidRPr="005F1DF7">
        <w:rPr>
          <w:rFonts w:ascii="Times New Roman" w:hAnsi="Times New Roman"/>
        </w:rPr>
        <w:t xml:space="preserve"> Doing some (more) physical activity (e.g. walk for 30 minutes every day, play a sport, dance for 60 minutes each week, etc.)</w:t>
      </w:r>
      <w:bookmarkEnd w:id="438"/>
      <w:bookmarkEnd w:id="439"/>
    </w:p>
    <w:p w:rsidR="005B6989" w:rsidRPr="005F1DF7" w:rsidRDefault="005B6989" w:rsidP="005B6989">
      <w:pPr>
        <w:pStyle w:val="Heading4"/>
        <w:rPr>
          <w:rFonts w:ascii="Times New Roman" w:hAnsi="Times New Roman"/>
        </w:rPr>
      </w:pPr>
      <w:r w:rsidRPr="005F1DF7">
        <w:rPr>
          <w:rFonts w:ascii="Times New Roman" w:hAnsi="Times New Roman"/>
        </w:rPr>
        <w:t>Perceived benefits</w:t>
      </w:r>
    </w:p>
    <w:p w:rsidR="005B6989" w:rsidRPr="005F1DF7" w:rsidRDefault="005B6989" w:rsidP="005B6989">
      <w:pPr>
        <w:pStyle w:val="question"/>
      </w:pPr>
      <w:r w:rsidRPr="005F1DF7">
        <w:t>How good do you think it is to do some physical activity, such as walking for 30 minutes a day, running or doing a sport?</w:t>
      </w:r>
    </w:p>
    <w:p w:rsidR="005B6989" w:rsidRPr="005F1DF7" w:rsidRDefault="005B6989" w:rsidP="005B6989">
      <w:pPr>
        <w:pStyle w:val="answersimple"/>
      </w:pPr>
      <w:r w:rsidRPr="005F1DF7">
        <w:t>1. Not good</w:t>
      </w:r>
    </w:p>
    <w:p w:rsidR="005B6989" w:rsidRPr="005F1DF7" w:rsidRDefault="005B6989" w:rsidP="005B6989">
      <w:pPr>
        <w:pStyle w:val="answersimple"/>
      </w:pPr>
      <w:r w:rsidRPr="005F1DF7">
        <w:t>2. You’re not sure</w:t>
      </w:r>
    </w:p>
    <w:p w:rsidR="005B6989" w:rsidRPr="005F1DF7" w:rsidRDefault="005B6989" w:rsidP="005B6989">
      <w:pPr>
        <w:pStyle w:val="answersimple"/>
      </w:pPr>
      <w:r w:rsidRPr="005F1DF7">
        <w:t>3. Good</w:t>
      </w:r>
    </w:p>
    <w:p w:rsidR="005B6989" w:rsidRPr="005F1DF7" w:rsidRDefault="005B6989" w:rsidP="0052697B">
      <w:pPr>
        <w:pStyle w:val="interviewerinstruction"/>
        <w:ind w:firstLine="397"/>
        <w:rPr>
          <w:rFonts w:ascii="Times New Roman" w:hAnsi="Times New Roman"/>
        </w:rPr>
      </w:pPr>
      <w:r w:rsidRPr="005F1DF7">
        <w:rPr>
          <w:rFonts w:ascii="Times New Roman" w:hAnsi="Times New Roman"/>
        </w:rPr>
        <w:t>If Not good:</w:t>
      </w:r>
    </w:p>
    <w:p w:rsidR="005B6989" w:rsidRPr="005F1DF7" w:rsidRDefault="005B6989" w:rsidP="005B6989">
      <w:pPr>
        <w:pStyle w:val="question"/>
      </w:pPr>
      <w:r w:rsidRPr="005F1DF7">
        <w:t>Can you tell me the reasons why it is not good?</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Heading4"/>
        <w:rPr>
          <w:rFonts w:ascii="Times New Roman" w:hAnsi="Times New Roman"/>
        </w:rPr>
      </w:pPr>
      <w:r w:rsidRPr="005F1DF7">
        <w:rPr>
          <w:rFonts w:ascii="Times New Roman" w:hAnsi="Times New Roman"/>
        </w:rPr>
        <w:t>Perceived barriers</w:t>
      </w:r>
    </w:p>
    <w:p w:rsidR="005B6989" w:rsidRPr="005F1DF7" w:rsidRDefault="005B6989" w:rsidP="005B6989">
      <w:pPr>
        <w:pStyle w:val="question"/>
      </w:pPr>
      <w:r w:rsidRPr="005F1DF7">
        <w:t>How difficult is it for you to do some physical activity/exercise?</w:t>
      </w:r>
    </w:p>
    <w:p w:rsidR="005B6989" w:rsidRPr="005F1DF7" w:rsidRDefault="005B6989" w:rsidP="005B6989">
      <w:pPr>
        <w:pStyle w:val="answersimple"/>
      </w:pPr>
      <w:r w:rsidRPr="005F1DF7">
        <w:t>1. Not difficult</w:t>
      </w:r>
    </w:p>
    <w:p w:rsidR="005B6989" w:rsidRPr="005F1DF7" w:rsidRDefault="005B6989" w:rsidP="005B6989">
      <w:pPr>
        <w:pStyle w:val="answersimple"/>
      </w:pPr>
      <w:r w:rsidRPr="005F1DF7">
        <w:t>2. So-so</w:t>
      </w:r>
    </w:p>
    <w:p w:rsidR="005B6989" w:rsidRPr="005F1DF7" w:rsidRDefault="005B6989" w:rsidP="005B6989">
      <w:pPr>
        <w:pStyle w:val="answersimple"/>
      </w:pPr>
      <w:r w:rsidRPr="005F1DF7">
        <w:t>3. Difficult</w:t>
      </w:r>
    </w:p>
    <w:p w:rsidR="005B6989" w:rsidRPr="005F1DF7" w:rsidRDefault="005B6989" w:rsidP="0052697B">
      <w:pPr>
        <w:pStyle w:val="interviewerinstruction"/>
        <w:ind w:firstLine="397"/>
        <w:rPr>
          <w:rFonts w:ascii="Times New Roman" w:hAnsi="Times New Roman"/>
        </w:rPr>
      </w:pPr>
      <w:r w:rsidRPr="005F1DF7">
        <w:rPr>
          <w:rFonts w:ascii="Times New Roman" w:hAnsi="Times New Roman"/>
        </w:rPr>
        <w:t>If Difficult:</w:t>
      </w:r>
    </w:p>
    <w:p w:rsidR="005B6989" w:rsidRPr="005F1DF7" w:rsidRDefault="005B6989" w:rsidP="005B6989">
      <w:pPr>
        <w:pStyle w:val="question"/>
      </w:pPr>
      <w:r w:rsidRPr="005F1DF7">
        <w:t>Can you tell me the reasons why it is difficult?</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52697B" w:rsidRDefault="0052697B">
      <w:pPr>
        <w:spacing w:after="200" w:line="276" w:lineRule="auto"/>
        <w:rPr>
          <w:b/>
          <w:bCs/>
          <w:sz w:val="28"/>
          <w:szCs w:val="28"/>
        </w:rPr>
      </w:pPr>
      <w:r>
        <w:br w:type="page"/>
      </w:r>
    </w:p>
    <w:p w:rsidR="005B6989" w:rsidRPr="005F1DF7" w:rsidRDefault="005B6989" w:rsidP="005B6989">
      <w:pPr>
        <w:pStyle w:val="Heading4"/>
        <w:rPr>
          <w:rFonts w:ascii="Times New Roman" w:hAnsi="Times New Roman"/>
        </w:rPr>
      </w:pPr>
      <w:r w:rsidRPr="005F1DF7">
        <w:rPr>
          <w:rFonts w:ascii="Times New Roman" w:hAnsi="Times New Roman"/>
        </w:rPr>
        <w:t>Self-confidence</w:t>
      </w:r>
    </w:p>
    <w:p w:rsidR="005B6989" w:rsidRPr="005F1DF7" w:rsidRDefault="005B6989" w:rsidP="005B6989">
      <w:pPr>
        <w:pStyle w:val="question"/>
      </w:pPr>
      <w:r w:rsidRPr="005F1DF7">
        <w:t>How confident do you feel in doing some physical activity/exercise?</w:t>
      </w:r>
    </w:p>
    <w:p w:rsidR="005B6989" w:rsidRPr="005F1DF7" w:rsidRDefault="005B6989" w:rsidP="005B6989">
      <w:pPr>
        <w:pStyle w:val="answersimple"/>
      </w:pPr>
      <w:r w:rsidRPr="005F1DF7">
        <w:t>1. Not confident</w:t>
      </w:r>
    </w:p>
    <w:p w:rsidR="005B6989" w:rsidRPr="005F1DF7" w:rsidRDefault="005B6989" w:rsidP="005B6989">
      <w:pPr>
        <w:pStyle w:val="answersimple"/>
      </w:pPr>
      <w:r w:rsidRPr="005F1DF7">
        <w:t>2. Ok/so-so</w:t>
      </w:r>
    </w:p>
    <w:p w:rsidR="005B6989" w:rsidRPr="005F1DF7" w:rsidRDefault="005B6989" w:rsidP="005B6989">
      <w:pPr>
        <w:pStyle w:val="answersimple"/>
      </w:pPr>
      <w:r w:rsidRPr="005F1DF7">
        <w:t>3. Confident</w:t>
      </w:r>
    </w:p>
    <w:p w:rsidR="005B6989" w:rsidRPr="005F1DF7" w:rsidRDefault="005B6989" w:rsidP="0052697B">
      <w:pPr>
        <w:pStyle w:val="interviewerinstruction"/>
        <w:ind w:firstLine="397"/>
        <w:rPr>
          <w:rFonts w:ascii="Times New Roman" w:hAnsi="Times New Roman"/>
        </w:rPr>
      </w:pPr>
      <w:r w:rsidRPr="005F1DF7">
        <w:rPr>
          <w:rFonts w:ascii="Times New Roman" w:hAnsi="Times New Roman"/>
        </w:rPr>
        <w:t>If Not confident:</w:t>
      </w:r>
    </w:p>
    <w:p w:rsidR="005B6989" w:rsidRPr="005F1DF7" w:rsidRDefault="005B6989" w:rsidP="005B6989">
      <w:pPr>
        <w:pStyle w:val="question"/>
      </w:pPr>
      <w:r w:rsidRPr="005F1DF7">
        <w:t>Can you tell me the reasons why you do not feel confident?</w:t>
      </w:r>
    </w:p>
    <w:p w:rsidR="005B6989" w:rsidRPr="005F1DF7" w:rsidRDefault="005B6989" w:rsidP="005B6989">
      <w:pPr>
        <w:pStyle w:val="answerline"/>
      </w:pPr>
      <w:r w:rsidRPr="005F1DF7">
        <w:t>_____________________________________________________</w:t>
      </w:r>
    </w:p>
    <w:p w:rsidR="005B6989" w:rsidRPr="005F1DF7" w:rsidRDefault="005B6989" w:rsidP="005B6989">
      <w:pPr>
        <w:pStyle w:val="answerline"/>
      </w:pPr>
      <w:r w:rsidRPr="005F1DF7">
        <w:t>_____________________________________________________</w:t>
      </w:r>
    </w:p>
    <w:p w:rsidR="005B6989" w:rsidRPr="005F1DF7" w:rsidRDefault="005B6989" w:rsidP="005B6989"/>
    <w:p w:rsidR="00D1308E" w:rsidRPr="005F1DF7" w:rsidRDefault="00D1308E"/>
    <w:sectPr w:rsidR="00D1308E" w:rsidRPr="005F1DF7" w:rsidSect="00D1308E">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B4A5C" w:rsidRDefault="00EB4A5C" w:rsidP="005B6989">
      <w:pPr>
        <w:spacing w:after="0"/>
      </w:pPr>
      <w:r>
        <w:separator/>
      </w:r>
    </w:p>
  </w:endnote>
  <w:endnote w:type="continuationSeparator" w:id="0">
    <w:p w:rsidR="00EB4A5C" w:rsidRDefault="00EB4A5C" w:rsidP="005B698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Trebuchet MS">
    <w:panose1 w:val="020B0603020202020204"/>
    <w:charset w:val="00"/>
    <w:family w:val="swiss"/>
    <w:pitch w:val="variable"/>
    <w:sig w:usb0="00000287" w:usb1="00000000"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FrutigerLTStd-Light">
    <w:altName w:val="Frutiger LT Std 45 Light"/>
    <w:panose1 w:val="00000000000000000000"/>
    <w:charset w:val="4D"/>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357F" w:rsidRDefault="004462FE" w:rsidP="005F1DF7">
    <w:pPr>
      <w:pStyle w:val="Footer"/>
      <w:framePr w:wrap="around" w:vAnchor="text" w:hAnchor="margin" w:xAlign="right" w:y="1"/>
      <w:rPr>
        <w:rStyle w:val="PageNumber"/>
      </w:rPr>
    </w:pPr>
    <w:r>
      <w:rPr>
        <w:rStyle w:val="PageNumber"/>
      </w:rPr>
      <w:fldChar w:fldCharType="begin"/>
    </w:r>
    <w:r w:rsidR="00D5357F">
      <w:rPr>
        <w:rStyle w:val="PageNumber"/>
      </w:rPr>
      <w:instrText xml:space="preserve">PAGE  </w:instrText>
    </w:r>
    <w:r>
      <w:rPr>
        <w:rStyle w:val="PageNumber"/>
      </w:rPr>
      <w:fldChar w:fldCharType="end"/>
    </w:r>
  </w:p>
  <w:p w:rsidR="00D5357F" w:rsidRDefault="00D5357F" w:rsidP="005F1DF7">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357F" w:rsidRDefault="004462FE" w:rsidP="005F1DF7">
    <w:pPr>
      <w:pStyle w:val="Footer"/>
      <w:framePr w:wrap="around" w:vAnchor="text" w:hAnchor="margin" w:xAlign="right" w:y="1"/>
      <w:rPr>
        <w:rStyle w:val="PageNumber"/>
      </w:rPr>
    </w:pPr>
    <w:r>
      <w:rPr>
        <w:rStyle w:val="PageNumber"/>
      </w:rPr>
      <w:fldChar w:fldCharType="begin"/>
    </w:r>
    <w:r w:rsidR="00D5357F">
      <w:rPr>
        <w:rStyle w:val="PageNumber"/>
      </w:rPr>
      <w:instrText xml:space="preserve">PAGE  </w:instrText>
    </w:r>
    <w:r>
      <w:rPr>
        <w:rStyle w:val="PageNumber"/>
      </w:rPr>
      <w:fldChar w:fldCharType="separate"/>
    </w:r>
    <w:r w:rsidR="005C11AC">
      <w:rPr>
        <w:rStyle w:val="PageNumber"/>
        <w:noProof/>
      </w:rPr>
      <w:t>1</w:t>
    </w:r>
    <w:r>
      <w:rPr>
        <w:rStyle w:val="PageNumber"/>
      </w:rPr>
      <w:fldChar w:fldCharType="end"/>
    </w:r>
  </w:p>
  <w:p w:rsidR="00D5357F" w:rsidRPr="00803C3C" w:rsidRDefault="00D5357F" w:rsidP="005F1DF7">
    <w:pPr>
      <w:pStyle w:val="Footer"/>
      <w:spacing w:after="0"/>
      <w:rPr>
        <w:sz w:val="18"/>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B4A5C" w:rsidRDefault="00EB4A5C" w:rsidP="005B6989">
      <w:pPr>
        <w:spacing w:after="0"/>
      </w:pPr>
      <w:r>
        <w:separator/>
      </w:r>
    </w:p>
  </w:footnote>
  <w:footnote w:type="continuationSeparator" w:id="0">
    <w:p w:rsidR="00EB4A5C" w:rsidRDefault="00EB4A5C" w:rsidP="005B6989">
      <w:pPr>
        <w:spacing w:after="0"/>
      </w:pPr>
      <w:r>
        <w:continuationSeparator/>
      </w:r>
    </w:p>
  </w:footnote>
  <w:footnote w:id="1">
    <w:p w:rsidR="00D5357F" w:rsidRPr="00803C3C" w:rsidRDefault="00D5357F" w:rsidP="005B6989">
      <w:pPr>
        <w:pStyle w:val="Footer"/>
        <w:spacing w:after="0"/>
        <w:rPr>
          <w:sz w:val="18"/>
          <w:szCs w:val="18"/>
        </w:rPr>
      </w:pPr>
      <w:r>
        <w:rPr>
          <w:rStyle w:val="FootnoteReference"/>
        </w:rPr>
        <w:footnoteRef/>
      </w:r>
      <w:r>
        <w:t xml:space="preserve"> </w:t>
      </w:r>
      <w:r w:rsidRPr="00803C3C">
        <w:rPr>
          <w:sz w:val="18"/>
          <w:szCs w:val="18"/>
        </w:rPr>
        <w:t>Questions adapted with permission from WHO’s infant and young child feeding module</w:t>
      </w:r>
      <w:r>
        <w:rPr>
          <w:sz w:val="18"/>
          <w:szCs w:val="18"/>
        </w:rPr>
        <w:t xml:space="preserve"> taken from:</w:t>
      </w:r>
    </w:p>
    <w:p w:rsidR="00D5357F" w:rsidRPr="00846A0B" w:rsidRDefault="00D5357F" w:rsidP="005B6989">
      <w:pPr>
        <w:pStyle w:val="FootnoteText"/>
      </w:pPr>
      <w:r w:rsidRPr="00803C3C">
        <w:rPr>
          <w:rFonts w:eastAsiaTheme="minorHAnsi"/>
          <w:sz w:val="18"/>
          <w:szCs w:val="18"/>
        </w:rPr>
        <w:t>WHO.</w:t>
      </w:r>
      <w:r>
        <w:rPr>
          <w:rFonts w:eastAsiaTheme="minorHAnsi"/>
          <w:sz w:val="18"/>
          <w:szCs w:val="18"/>
        </w:rPr>
        <w:t xml:space="preserve"> </w:t>
      </w:r>
      <w:r w:rsidRPr="00803C3C">
        <w:rPr>
          <w:rFonts w:eastAsiaTheme="minorHAnsi"/>
          <w:sz w:val="18"/>
          <w:szCs w:val="18"/>
        </w:rPr>
        <w:t xml:space="preserve">2010. </w:t>
      </w:r>
      <w:r w:rsidRPr="00803C3C">
        <w:rPr>
          <w:rFonts w:eastAsiaTheme="minorHAnsi"/>
          <w:i/>
          <w:iCs/>
          <w:sz w:val="18"/>
          <w:szCs w:val="18"/>
        </w:rPr>
        <w:t>Indicators for assessing infant and young child feeding practices - Part 2: Measurement</w:t>
      </w:r>
      <w:r w:rsidRPr="00803C3C">
        <w:rPr>
          <w:rFonts w:eastAsiaTheme="minorHAnsi"/>
          <w:sz w:val="18"/>
          <w:szCs w:val="18"/>
        </w:rPr>
        <w:t>. Geneva, Switzerland: World Health Organization.</w:t>
      </w:r>
    </w:p>
  </w:footnote>
  <w:footnote w:id="2">
    <w:p w:rsidR="00D5357F" w:rsidRPr="00803C3C" w:rsidRDefault="00D5357F" w:rsidP="005B6989">
      <w:pPr>
        <w:pStyle w:val="Footer"/>
        <w:spacing w:after="0"/>
        <w:rPr>
          <w:sz w:val="18"/>
          <w:szCs w:val="18"/>
        </w:rPr>
      </w:pPr>
      <w:r>
        <w:rPr>
          <w:rStyle w:val="FootnoteReference"/>
        </w:rPr>
        <w:footnoteRef/>
      </w:r>
      <w:r>
        <w:t xml:space="preserve"> </w:t>
      </w:r>
      <w:r w:rsidRPr="00803C3C">
        <w:rPr>
          <w:sz w:val="18"/>
          <w:szCs w:val="18"/>
        </w:rPr>
        <w:t>Questions adapted with permission from WHO’s infant and young child feeding module</w:t>
      </w:r>
      <w:r>
        <w:rPr>
          <w:sz w:val="18"/>
          <w:szCs w:val="18"/>
        </w:rPr>
        <w:t xml:space="preserve"> taken from:</w:t>
      </w:r>
    </w:p>
    <w:p w:rsidR="00D5357F" w:rsidRPr="00842E65" w:rsidRDefault="00D5357F" w:rsidP="005B6989">
      <w:pPr>
        <w:pStyle w:val="FootnoteText"/>
      </w:pPr>
      <w:r w:rsidRPr="00803C3C">
        <w:rPr>
          <w:rFonts w:eastAsiaTheme="minorHAnsi"/>
          <w:sz w:val="18"/>
          <w:szCs w:val="18"/>
        </w:rPr>
        <w:t>WHO.</w:t>
      </w:r>
      <w:r>
        <w:rPr>
          <w:rFonts w:eastAsiaTheme="minorHAnsi"/>
          <w:sz w:val="18"/>
          <w:szCs w:val="18"/>
        </w:rPr>
        <w:t xml:space="preserve"> </w:t>
      </w:r>
      <w:r w:rsidRPr="00803C3C">
        <w:rPr>
          <w:rFonts w:eastAsiaTheme="minorHAnsi"/>
          <w:sz w:val="18"/>
          <w:szCs w:val="18"/>
        </w:rPr>
        <w:t xml:space="preserve">2010. </w:t>
      </w:r>
      <w:r w:rsidRPr="00803C3C">
        <w:rPr>
          <w:rFonts w:eastAsiaTheme="minorHAnsi"/>
          <w:i/>
          <w:iCs/>
          <w:sz w:val="18"/>
          <w:szCs w:val="18"/>
        </w:rPr>
        <w:t>Indicators for assessing infant and young child feeding practices - Part 2: Measurement</w:t>
      </w:r>
      <w:r w:rsidRPr="00803C3C">
        <w:rPr>
          <w:rFonts w:eastAsiaTheme="minorHAnsi"/>
          <w:sz w:val="18"/>
          <w:szCs w:val="18"/>
        </w:rPr>
        <w:t>. Geneva, Switzerland: World Health Organization.</w:t>
      </w:r>
    </w:p>
  </w:footnote>
  <w:footnote w:id="3">
    <w:p w:rsidR="00D5357F" w:rsidRPr="00573F5E" w:rsidRDefault="00D5357F" w:rsidP="005B6989">
      <w:pPr>
        <w:pStyle w:val="FootnoteText"/>
      </w:pPr>
      <w:r>
        <w:rPr>
          <w:rStyle w:val="FootnoteReference"/>
        </w:rPr>
        <w:footnoteRef/>
      </w:r>
      <w:r>
        <w:t xml:space="preserve"> </w:t>
      </w:r>
      <w:r w:rsidRPr="005C5479">
        <w:t>The</w:t>
      </w:r>
      <w:r>
        <w:rPr>
          <w:b/>
        </w:rPr>
        <w:t xml:space="preserve"> </w:t>
      </w:r>
      <w:r>
        <w:t>list of iron-</w:t>
      </w:r>
      <w:r w:rsidRPr="0027429B">
        <w:t xml:space="preserve">rich foods </w:t>
      </w:r>
      <w:r>
        <w:t xml:space="preserve">was </w:t>
      </w:r>
      <w:r w:rsidRPr="0027429B">
        <w:t xml:space="preserve">adapted from the </w:t>
      </w:r>
      <w:r w:rsidRPr="00573F5E">
        <w:t xml:space="preserve">FAO. 2011. </w:t>
      </w:r>
      <w:r w:rsidRPr="00573F5E">
        <w:rPr>
          <w:i/>
        </w:rPr>
        <w:t>Guidelines for measuring household and individual dietary diversity</w:t>
      </w:r>
      <w:r w:rsidRPr="00573F5E">
        <w:t>, by G. Kennedy, T. Ballard &amp; M.C. Dop. Rome.</w:t>
      </w:r>
    </w:p>
  </w:footnote>
  <w:footnote w:id="4">
    <w:p w:rsidR="00D5357F" w:rsidRPr="00A33C12" w:rsidRDefault="00D5357F" w:rsidP="005B6989">
      <w:pPr>
        <w:pStyle w:val="FootnoteText"/>
      </w:pPr>
      <w:r w:rsidRPr="00A33C12">
        <w:rPr>
          <w:rStyle w:val="FootnoteReference"/>
        </w:rPr>
        <w:footnoteRef/>
      </w:r>
      <w:r w:rsidRPr="00A33C12">
        <w:t xml:space="preserve"> Question adapted from MICS3- Household questionnaire (UNICEF, 2005), available at: </w:t>
      </w:r>
      <w:hyperlink r:id="rId1" w:history="1">
        <w:r w:rsidRPr="00A33C12">
          <w:rPr>
            <w:rStyle w:val="Hyperlink"/>
          </w:rPr>
          <w:t>http://www.childinfo.org/mics3_background.html</w:t>
        </w:r>
      </w:hyperlink>
      <w:r w:rsidRPr="00A33C12">
        <w:t>;</w:t>
      </w:r>
    </w:p>
  </w:footnote>
  <w:footnote w:id="5">
    <w:p w:rsidR="00D5357F" w:rsidRDefault="00D5357F" w:rsidP="005B6989">
      <w:pPr>
        <w:pStyle w:val="FootnoteText"/>
      </w:pPr>
      <w:r>
        <w:rPr>
          <w:rStyle w:val="FootnoteReference"/>
        </w:rPr>
        <w:footnoteRef/>
      </w:r>
      <w:r>
        <w:t xml:space="preserve"> For additional practices to inquire on, refer to the</w:t>
      </w:r>
      <w:r w:rsidRPr="00944BE6">
        <w:t xml:space="preserve"> WHO’s </w:t>
      </w:r>
      <w:r w:rsidRPr="00EF565D">
        <w:rPr>
          <w:i/>
        </w:rPr>
        <w:t>Five Keys for Safer Food Manual</w:t>
      </w:r>
      <w:r w:rsidRPr="00944BE6">
        <w:t xml:space="preserve"> </w:t>
      </w:r>
      <w:r w:rsidR="004462FE" w:rsidRPr="00944BE6">
        <w:fldChar w:fldCharType="begin"/>
      </w:r>
      <w:r>
        <w:instrText xml:space="preserve"> ADDIN EN.CITE &lt;EndNote&gt;&lt;Cite&gt;&lt;Author&gt;WHO&lt;/Author&gt;&lt;Year&gt;2006&lt;/Year&gt;&lt;RecNum&gt;63&lt;/RecNum&gt;&lt;DisplayText&gt;12.&amp;#x9;WHO (2006) &lt;style face="italic"&gt;Five Keys to Safer Food Manual&lt;/style&gt;, World Heath Organization, Geneva, Switzerland&lt;/DisplayText&gt;&lt;record&gt;&lt;rec-number&gt;63&lt;/rec-number&gt;&lt;foreign-keys&gt;&lt;key app="EN" db-id="5v2va2aeer2asae2f9nxxfak5a90x2pvz9pr"&gt;63&lt;/key&gt;&lt;/foreign-keys&gt;&lt;ref-type name="Book"&gt;6&lt;/ref-type&gt;&lt;contributors&gt;&lt;authors&gt;&lt;author&gt;WHO&lt;/author&gt;&lt;/authors&gt;&lt;/contributors&gt;&lt;titles&gt;&lt;title&gt;Five Keys to Safer Food Manual&lt;/title&gt;&lt;/titles&gt;&lt;dates&gt;&lt;year&gt;2006&lt;/year&gt;&lt;/dates&gt;&lt;pub-location&gt;Geneva, Switzerland&lt;/pub-location&gt;&lt;publisher&gt;World Heath Organization&lt;/publisher&gt;&lt;urls&gt;&lt;/urls&gt;&lt;/record&gt;&lt;/Cite&gt;&lt;/EndNote&gt;</w:instrText>
      </w:r>
      <w:r w:rsidR="004462FE" w:rsidRPr="00944BE6">
        <w:fldChar w:fldCharType="separate"/>
      </w:r>
      <w:r>
        <w:rPr>
          <w:noProof/>
        </w:rPr>
        <w:t>12.</w:t>
      </w:r>
      <w:r>
        <w:rPr>
          <w:noProof/>
        </w:rPr>
        <w:tab/>
        <w:t xml:space="preserve">WHO (2006) </w:t>
      </w:r>
      <w:r w:rsidRPr="00186AB0">
        <w:rPr>
          <w:i/>
          <w:noProof/>
        </w:rPr>
        <w:t>Five Keys to Safer Food Manual</w:t>
      </w:r>
      <w:r>
        <w:rPr>
          <w:noProof/>
        </w:rPr>
        <w:t>, World Heath Organization, Geneva, Switzerland</w:t>
      </w:r>
      <w:r w:rsidR="004462FE" w:rsidRPr="00944BE6">
        <w:fldChar w:fldCharType="end"/>
      </w:r>
      <w:r w:rsidRPr="00944BE6">
        <w:t xml:space="preserve"> and available at: </w:t>
      </w:r>
      <w:hyperlink r:id="rId2" w:history="1">
        <w:r w:rsidRPr="00944BE6">
          <w:rPr>
            <w:rStyle w:val="Hyperlink"/>
          </w:rPr>
          <w:t>http://www.who.int/foodsafety/consumer/5keysmanual/en/</w:t>
        </w:r>
      </w:hyperlink>
    </w:p>
  </w:footnote>
  <w:footnote w:id="6">
    <w:p w:rsidR="00D5357F" w:rsidRPr="00B652D9" w:rsidRDefault="00D5357F" w:rsidP="005B6989">
      <w:pPr>
        <w:pStyle w:val="FootnoteText"/>
      </w:pPr>
      <w:r w:rsidRPr="00B652D9">
        <w:rPr>
          <w:rStyle w:val="FootnoteReference"/>
        </w:rPr>
        <w:footnoteRef/>
      </w:r>
      <w:r w:rsidRPr="00B652D9">
        <w:t xml:space="preserve"> Question adapted from MICS3-Household questionnaire (UNICEF, 2005), available at: </w:t>
      </w:r>
      <w:hyperlink r:id="rId3" w:history="1">
        <w:r w:rsidRPr="00B652D9">
          <w:rPr>
            <w:rStyle w:val="Hyperlink"/>
          </w:rPr>
          <w:t>http://www.childinfo.org/mics3_background.html</w:t>
        </w:r>
      </w:hyperlink>
    </w:p>
  </w:footnote>
  <w:footnote w:id="7">
    <w:p w:rsidR="00D5357F" w:rsidRPr="0094720D" w:rsidRDefault="00D5357F" w:rsidP="005B6989">
      <w:pPr>
        <w:pStyle w:val="FootnoteText"/>
      </w:pPr>
      <w:r>
        <w:rPr>
          <w:rStyle w:val="FootnoteReference"/>
        </w:rPr>
        <w:footnoteRef/>
      </w:r>
      <w:r>
        <w:t xml:space="preserve"> </w:t>
      </w:r>
      <w:r w:rsidRPr="00F361F6">
        <w:t>Answers to the knowledge questions were taken from the WHO Fact Sheet</w:t>
      </w:r>
      <w:r>
        <w:t xml:space="preserve"> N°311,</w:t>
      </w:r>
      <w:r w:rsidRPr="00F361F6">
        <w:t xml:space="preserve"> </w:t>
      </w:r>
      <w:r w:rsidRPr="00DA618C">
        <w:rPr>
          <w:i/>
        </w:rPr>
        <w:t>Obesity and Overweight</w:t>
      </w:r>
      <w:r>
        <w:rPr>
          <w:i/>
        </w:rPr>
        <w:t>,</w:t>
      </w:r>
      <w:r w:rsidRPr="00F361F6">
        <w:t xml:space="preserve"> </w:t>
      </w:r>
      <w:r>
        <w:t xml:space="preserve">which </w:t>
      </w:r>
      <w:r w:rsidRPr="00F361F6">
        <w:t xml:space="preserve">appeared in May 2012 and </w:t>
      </w:r>
      <w:r>
        <w:t xml:space="preserve">is </w:t>
      </w:r>
      <w:r w:rsidRPr="00F361F6">
        <w:t xml:space="preserve">available at: </w:t>
      </w:r>
      <w:hyperlink r:id="rId4" w:history="1">
        <w:r w:rsidRPr="00433DE1">
          <w:rPr>
            <w:rStyle w:val="Hyperlink"/>
          </w:rPr>
          <w:t>http://www.who.int/mediacentre/factsheets/fs311/en/</w:t>
        </w:r>
      </w:hyperlink>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F07A1E"/>
    <w:multiLevelType w:val="hybridMultilevel"/>
    <w:tmpl w:val="2D3A71C2"/>
    <w:lvl w:ilvl="0" w:tplc="8C2CD972">
      <w:start w:val="1"/>
      <w:numFmt w:val="bullet"/>
      <w:pStyle w:val="answersimple"/>
      <w:lvlText w:val=""/>
      <w:lvlJc w:val="left"/>
      <w:pPr>
        <w:ind w:left="1070" w:hanging="360"/>
      </w:pPr>
      <w:rPr>
        <w:rFonts w:ascii="Wingdings" w:hAnsi="Wingdings" w:hint="default"/>
        <w:sz w:val="24"/>
      </w:rPr>
    </w:lvl>
    <w:lvl w:ilvl="1" w:tplc="08090003" w:tentative="1">
      <w:start w:val="1"/>
      <w:numFmt w:val="bullet"/>
      <w:lvlText w:val="o"/>
      <w:lvlJc w:val="left"/>
      <w:pPr>
        <w:ind w:left="2291" w:hanging="360"/>
      </w:pPr>
      <w:rPr>
        <w:rFonts w:ascii="Courier New" w:hAnsi="Courier New" w:cs="Courier New" w:hint="default"/>
      </w:rPr>
    </w:lvl>
    <w:lvl w:ilvl="2" w:tplc="08090005" w:tentative="1">
      <w:start w:val="1"/>
      <w:numFmt w:val="bullet"/>
      <w:lvlText w:val=""/>
      <w:lvlJc w:val="left"/>
      <w:pPr>
        <w:ind w:left="3011" w:hanging="360"/>
      </w:pPr>
      <w:rPr>
        <w:rFonts w:ascii="Wingdings" w:hAnsi="Wingdings" w:hint="default"/>
      </w:rPr>
    </w:lvl>
    <w:lvl w:ilvl="3" w:tplc="08090001" w:tentative="1">
      <w:start w:val="1"/>
      <w:numFmt w:val="bullet"/>
      <w:lvlText w:val=""/>
      <w:lvlJc w:val="left"/>
      <w:pPr>
        <w:ind w:left="3731" w:hanging="360"/>
      </w:pPr>
      <w:rPr>
        <w:rFonts w:ascii="Symbol" w:hAnsi="Symbol" w:hint="default"/>
      </w:rPr>
    </w:lvl>
    <w:lvl w:ilvl="4" w:tplc="08090003" w:tentative="1">
      <w:start w:val="1"/>
      <w:numFmt w:val="bullet"/>
      <w:lvlText w:val="o"/>
      <w:lvlJc w:val="left"/>
      <w:pPr>
        <w:ind w:left="4451" w:hanging="360"/>
      </w:pPr>
      <w:rPr>
        <w:rFonts w:ascii="Courier New" w:hAnsi="Courier New" w:cs="Courier New" w:hint="default"/>
      </w:rPr>
    </w:lvl>
    <w:lvl w:ilvl="5" w:tplc="08090005" w:tentative="1">
      <w:start w:val="1"/>
      <w:numFmt w:val="bullet"/>
      <w:lvlText w:val=""/>
      <w:lvlJc w:val="left"/>
      <w:pPr>
        <w:ind w:left="5171" w:hanging="360"/>
      </w:pPr>
      <w:rPr>
        <w:rFonts w:ascii="Wingdings" w:hAnsi="Wingdings" w:hint="default"/>
      </w:rPr>
    </w:lvl>
    <w:lvl w:ilvl="6" w:tplc="08090001" w:tentative="1">
      <w:start w:val="1"/>
      <w:numFmt w:val="bullet"/>
      <w:lvlText w:val=""/>
      <w:lvlJc w:val="left"/>
      <w:pPr>
        <w:ind w:left="5891" w:hanging="360"/>
      </w:pPr>
      <w:rPr>
        <w:rFonts w:ascii="Symbol" w:hAnsi="Symbol" w:hint="default"/>
      </w:rPr>
    </w:lvl>
    <w:lvl w:ilvl="7" w:tplc="08090003" w:tentative="1">
      <w:start w:val="1"/>
      <w:numFmt w:val="bullet"/>
      <w:lvlText w:val="o"/>
      <w:lvlJc w:val="left"/>
      <w:pPr>
        <w:ind w:left="6611" w:hanging="360"/>
      </w:pPr>
      <w:rPr>
        <w:rFonts w:ascii="Courier New" w:hAnsi="Courier New" w:cs="Courier New" w:hint="default"/>
      </w:rPr>
    </w:lvl>
    <w:lvl w:ilvl="8" w:tplc="08090005" w:tentative="1">
      <w:start w:val="1"/>
      <w:numFmt w:val="bullet"/>
      <w:lvlText w:val=""/>
      <w:lvlJc w:val="left"/>
      <w:pPr>
        <w:ind w:left="7331" w:hanging="360"/>
      </w:pPr>
      <w:rPr>
        <w:rFonts w:ascii="Wingdings" w:hAnsi="Wingdings" w:hint="default"/>
      </w:rPr>
    </w:lvl>
  </w:abstractNum>
  <w:abstractNum w:abstractNumId="1" w15:restartNumberingAfterBreak="0">
    <w:nsid w:val="196C0698"/>
    <w:multiLevelType w:val="hybridMultilevel"/>
    <w:tmpl w:val="520E7D88"/>
    <w:lvl w:ilvl="0" w:tplc="C1289786">
      <w:start w:val="1"/>
      <w:numFmt w:val="bullet"/>
      <w:pStyle w:val="itemizedlist"/>
      <w:lvlText w:val=""/>
      <w:lvlJc w:val="left"/>
      <w:pPr>
        <w:tabs>
          <w:tab w:val="num" w:pos="357"/>
        </w:tabs>
        <w:ind w:left="357" w:hanging="357"/>
      </w:pPr>
      <w:rPr>
        <w:rFonts w:ascii="Symbol" w:hAnsi="Symbol" w:hint="default"/>
      </w:rPr>
    </w:lvl>
    <w:lvl w:ilvl="1" w:tplc="9DFC51A4">
      <w:start w:val="1"/>
      <w:numFmt w:val="bullet"/>
      <w:lvlText w:val="o"/>
      <w:lvlJc w:val="left"/>
      <w:pPr>
        <w:tabs>
          <w:tab w:val="num" w:pos="1440"/>
        </w:tabs>
        <w:ind w:left="1440" w:hanging="360"/>
      </w:pPr>
      <w:rPr>
        <w:rFonts w:ascii="Courier New" w:hAnsi="Courier New" w:cs="Courier New" w:hint="default"/>
      </w:rPr>
    </w:lvl>
    <w:lvl w:ilvl="2" w:tplc="6A3A9290" w:tentative="1">
      <w:start w:val="1"/>
      <w:numFmt w:val="bullet"/>
      <w:lvlText w:val=""/>
      <w:lvlJc w:val="left"/>
      <w:pPr>
        <w:tabs>
          <w:tab w:val="num" w:pos="2160"/>
        </w:tabs>
        <w:ind w:left="2160" w:hanging="360"/>
      </w:pPr>
      <w:rPr>
        <w:rFonts w:ascii="Wingdings" w:hAnsi="Wingdings" w:hint="default"/>
      </w:rPr>
    </w:lvl>
    <w:lvl w:ilvl="3" w:tplc="39443A2E" w:tentative="1">
      <w:start w:val="1"/>
      <w:numFmt w:val="bullet"/>
      <w:lvlText w:val=""/>
      <w:lvlJc w:val="left"/>
      <w:pPr>
        <w:tabs>
          <w:tab w:val="num" w:pos="2880"/>
        </w:tabs>
        <w:ind w:left="2880" w:hanging="360"/>
      </w:pPr>
      <w:rPr>
        <w:rFonts w:ascii="Symbol" w:hAnsi="Symbol" w:hint="default"/>
      </w:rPr>
    </w:lvl>
    <w:lvl w:ilvl="4" w:tplc="5776D502" w:tentative="1">
      <w:start w:val="1"/>
      <w:numFmt w:val="bullet"/>
      <w:lvlText w:val="o"/>
      <w:lvlJc w:val="left"/>
      <w:pPr>
        <w:tabs>
          <w:tab w:val="num" w:pos="3600"/>
        </w:tabs>
        <w:ind w:left="3600" w:hanging="360"/>
      </w:pPr>
      <w:rPr>
        <w:rFonts w:ascii="Courier New" w:hAnsi="Courier New" w:cs="Courier New" w:hint="default"/>
      </w:rPr>
    </w:lvl>
    <w:lvl w:ilvl="5" w:tplc="696A8C24" w:tentative="1">
      <w:start w:val="1"/>
      <w:numFmt w:val="bullet"/>
      <w:lvlText w:val=""/>
      <w:lvlJc w:val="left"/>
      <w:pPr>
        <w:tabs>
          <w:tab w:val="num" w:pos="4320"/>
        </w:tabs>
        <w:ind w:left="4320" w:hanging="360"/>
      </w:pPr>
      <w:rPr>
        <w:rFonts w:ascii="Wingdings" w:hAnsi="Wingdings" w:hint="default"/>
      </w:rPr>
    </w:lvl>
    <w:lvl w:ilvl="6" w:tplc="C7E67C60" w:tentative="1">
      <w:start w:val="1"/>
      <w:numFmt w:val="bullet"/>
      <w:lvlText w:val=""/>
      <w:lvlJc w:val="left"/>
      <w:pPr>
        <w:tabs>
          <w:tab w:val="num" w:pos="5040"/>
        </w:tabs>
        <w:ind w:left="5040" w:hanging="360"/>
      </w:pPr>
      <w:rPr>
        <w:rFonts w:ascii="Symbol" w:hAnsi="Symbol" w:hint="default"/>
      </w:rPr>
    </w:lvl>
    <w:lvl w:ilvl="7" w:tplc="119E24AA" w:tentative="1">
      <w:start w:val="1"/>
      <w:numFmt w:val="bullet"/>
      <w:lvlText w:val="o"/>
      <w:lvlJc w:val="left"/>
      <w:pPr>
        <w:tabs>
          <w:tab w:val="num" w:pos="5760"/>
        </w:tabs>
        <w:ind w:left="5760" w:hanging="360"/>
      </w:pPr>
      <w:rPr>
        <w:rFonts w:ascii="Courier New" w:hAnsi="Courier New" w:cs="Courier New" w:hint="default"/>
      </w:rPr>
    </w:lvl>
    <w:lvl w:ilvl="8" w:tplc="0E2612D4"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DBA1456"/>
    <w:multiLevelType w:val="hybridMultilevel"/>
    <w:tmpl w:val="CFC8AF6A"/>
    <w:lvl w:ilvl="0" w:tplc="FCD04C80">
      <w:start w:val="1"/>
      <w:numFmt w:val="bullet"/>
      <w:pStyle w:val="itemizedlist3"/>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1E1120C4"/>
    <w:multiLevelType w:val="multilevel"/>
    <w:tmpl w:val="44BC3C22"/>
    <w:styleLink w:val="KAPmanualheadings"/>
    <w:lvl w:ilvl="0">
      <w:start w:val="1"/>
      <w:numFmt w:val="decimal"/>
      <w:lvlText w:val="%1."/>
      <w:lvlJc w:val="left"/>
      <w:pPr>
        <w:ind w:left="360" w:hanging="360"/>
      </w:pPr>
      <w:rPr>
        <w:rFonts w:hint="default"/>
      </w:rPr>
    </w:lvl>
    <w:lvl w:ilvl="1">
      <w:start w:val="1"/>
      <w:numFmt w:val="decimal"/>
      <w:lvlText w:val="%1.%2"/>
      <w:lvlJc w:val="left"/>
      <w:pPr>
        <w:ind w:left="680" w:hanging="680"/>
      </w:pPr>
      <w:rPr>
        <w:rFonts w:hint="default"/>
      </w:rPr>
    </w:lvl>
    <w:lvl w:ilvl="2">
      <w:start w:val="1"/>
      <w:numFmt w:val="none"/>
      <w:lvlText w:val="%3"/>
      <w:lvlJc w:val="left"/>
      <w:pPr>
        <w:ind w:left="0" w:firstLine="0"/>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3947131E"/>
    <w:multiLevelType w:val="hybridMultilevel"/>
    <w:tmpl w:val="3F502EAE"/>
    <w:lvl w:ilvl="0" w:tplc="1DD85C9E">
      <w:start w:val="1"/>
      <w:numFmt w:val="decimal"/>
      <w:pStyle w:val="orderedlist"/>
      <w:lvlText w:val="%1."/>
      <w:lvlJc w:val="left"/>
      <w:pPr>
        <w:tabs>
          <w:tab w:val="num" w:pos="284"/>
        </w:tabs>
        <w:ind w:left="284" w:hanging="284"/>
      </w:pPr>
      <w:rPr>
        <w:rFonts w:hint="default"/>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5" w15:restartNumberingAfterBreak="0">
    <w:nsid w:val="40222B0B"/>
    <w:multiLevelType w:val="hybridMultilevel"/>
    <w:tmpl w:val="7A7A09DE"/>
    <w:lvl w:ilvl="0" w:tplc="04090001">
      <w:start w:val="1"/>
      <w:numFmt w:val="lowerLetter"/>
      <w:pStyle w:val="letterlist"/>
      <w:lvlText w:val="%1)"/>
      <w:lvlJc w:val="left"/>
      <w:pPr>
        <w:tabs>
          <w:tab w:val="num" w:pos="360"/>
        </w:tabs>
        <w:ind w:left="360" w:hanging="360"/>
      </w:pPr>
      <w:rPr>
        <w:rFonts w:hint="default"/>
      </w:rPr>
    </w:lvl>
    <w:lvl w:ilvl="1" w:tplc="04090003" w:tentative="1">
      <w:start w:val="1"/>
      <w:numFmt w:val="lowerLetter"/>
      <w:lvlText w:val="%2."/>
      <w:lvlJc w:val="left"/>
      <w:pPr>
        <w:tabs>
          <w:tab w:val="num" w:pos="1440"/>
        </w:tabs>
        <w:ind w:left="1440" w:hanging="360"/>
      </w:pPr>
    </w:lvl>
    <w:lvl w:ilvl="2" w:tplc="04090005" w:tentative="1">
      <w:start w:val="1"/>
      <w:numFmt w:val="lowerRoman"/>
      <w:lvlText w:val="%3."/>
      <w:lvlJc w:val="right"/>
      <w:pPr>
        <w:tabs>
          <w:tab w:val="num" w:pos="2160"/>
        </w:tabs>
        <w:ind w:left="2160" w:hanging="180"/>
      </w:pPr>
    </w:lvl>
    <w:lvl w:ilvl="3" w:tplc="04090001" w:tentative="1">
      <w:start w:val="1"/>
      <w:numFmt w:val="decimal"/>
      <w:lvlText w:val="%4."/>
      <w:lvlJc w:val="left"/>
      <w:pPr>
        <w:tabs>
          <w:tab w:val="num" w:pos="2880"/>
        </w:tabs>
        <w:ind w:left="2880" w:hanging="360"/>
      </w:pPr>
    </w:lvl>
    <w:lvl w:ilvl="4" w:tplc="04090003" w:tentative="1">
      <w:start w:val="1"/>
      <w:numFmt w:val="lowerLetter"/>
      <w:lvlText w:val="%5."/>
      <w:lvlJc w:val="left"/>
      <w:pPr>
        <w:tabs>
          <w:tab w:val="num" w:pos="3600"/>
        </w:tabs>
        <w:ind w:left="3600" w:hanging="360"/>
      </w:pPr>
    </w:lvl>
    <w:lvl w:ilvl="5" w:tplc="04090005" w:tentative="1">
      <w:start w:val="1"/>
      <w:numFmt w:val="lowerRoman"/>
      <w:lvlText w:val="%6."/>
      <w:lvlJc w:val="right"/>
      <w:pPr>
        <w:tabs>
          <w:tab w:val="num" w:pos="4320"/>
        </w:tabs>
        <w:ind w:left="4320" w:hanging="180"/>
      </w:pPr>
    </w:lvl>
    <w:lvl w:ilvl="6" w:tplc="04090001" w:tentative="1">
      <w:start w:val="1"/>
      <w:numFmt w:val="decimal"/>
      <w:lvlText w:val="%7."/>
      <w:lvlJc w:val="left"/>
      <w:pPr>
        <w:tabs>
          <w:tab w:val="num" w:pos="5040"/>
        </w:tabs>
        <w:ind w:left="5040" w:hanging="360"/>
      </w:pPr>
    </w:lvl>
    <w:lvl w:ilvl="7" w:tplc="04090003" w:tentative="1">
      <w:start w:val="1"/>
      <w:numFmt w:val="lowerLetter"/>
      <w:lvlText w:val="%8."/>
      <w:lvlJc w:val="left"/>
      <w:pPr>
        <w:tabs>
          <w:tab w:val="num" w:pos="5760"/>
        </w:tabs>
        <w:ind w:left="5760" w:hanging="360"/>
      </w:pPr>
    </w:lvl>
    <w:lvl w:ilvl="8" w:tplc="04090005" w:tentative="1">
      <w:start w:val="1"/>
      <w:numFmt w:val="lowerRoman"/>
      <w:lvlText w:val="%9."/>
      <w:lvlJc w:val="right"/>
      <w:pPr>
        <w:tabs>
          <w:tab w:val="num" w:pos="6480"/>
        </w:tabs>
        <w:ind w:left="6480" w:hanging="180"/>
      </w:pPr>
    </w:lvl>
  </w:abstractNum>
  <w:abstractNum w:abstractNumId="6" w15:restartNumberingAfterBreak="0">
    <w:nsid w:val="4062249A"/>
    <w:multiLevelType w:val="hybridMultilevel"/>
    <w:tmpl w:val="8F0A0FC2"/>
    <w:lvl w:ilvl="0" w:tplc="04090003">
      <w:start w:val="1"/>
      <w:numFmt w:val="decimal"/>
      <w:pStyle w:val="boxorderedlist"/>
      <w:lvlText w:val="%1."/>
      <w:lvlJc w:val="left"/>
      <w:pPr>
        <w:tabs>
          <w:tab w:val="num" w:pos="720"/>
        </w:tabs>
        <w:ind w:left="720" w:hanging="360"/>
      </w:pPr>
    </w:lvl>
    <w:lvl w:ilvl="1" w:tplc="04090003" w:tentative="1">
      <w:start w:val="1"/>
      <w:numFmt w:val="lowerLetter"/>
      <w:lvlText w:val="%2."/>
      <w:lvlJc w:val="left"/>
      <w:pPr>
        <w:tabs>
          <w:tab w:val="num" w:pos="1440"/>
        </w:tabs>
        <w:ind w:left="1440" w:hanging="360"/>
      </w:pPr>
    </w:lvl>
    <w:lvl w:ilvl="2" w:tplc="04090005" w:tentative="1">
      <w:start w:val="1"/>
      <w:numFmt w:val="lowerRoman"/>
      <w:lvlText w:val="%3."/>
      <w:lvlJc w:val="right"/>
      <w:pPr>
        <w:tabs>
          <w:tab w:val="num" w:pos="2160"/>
        </w:tabs>
        <w:ind w:left="2160" w:hanging="180"/>
      </w:pPr>
    </w:lvl>
    <w:lvl w:ilvl="3" w:tplc="04090001" w:tentative="1">
      <w:start w:val="1"/>
      <w:numFmt w:val="decimal"/>
      <w:lvlText w:val="%4."/>
      <w:lvlJc w:val="left"/>
      <w:pPr>
        <w:tabs>
          <w:tab w:val="num" w:pos="2880"/>
        </w:tabs>
        <w:ind w:left="2880" w:hanging="360"/>
      </w:pPr>
    </w:lvl>
    <w:lvl w:ilvl="4" w:tplc="04090003" w:tentative="1">
      <w:start w:val="1"/>
      <w:numFmt w:val="lowerLetter"/>
      <w:lvlText w:val="%5."/>
      <w:lvlJc w:val="left"/>
      <w:pPr>
        <w:tabs>
          <w:tab w:val="num" w:pos="3600"/>
        </w:tabs>
        <w:ind w:left="3600" w:hanging="360"/>
      </w:pPr>
    </w:lvl>
    <w:lvl w:ilvl="5" w:tplc="04090005" w:tentative="1">
      <w:start w:val="1"/>
      <w:numFmt w:val="lowerRoman"/>
      <w:lvlText w:val="%6."/>
      <w:lvlJc w:val="right"/>
      <w:pPr>
        <w:tabs>
          <w:tab w:val="num" w:pos="4320"/>
        </w:tabs>
        <w:ind w:left="4320" w:hanging="180"/>
      </w:pPr>
    </w:lvl>
    <w:lvl w:ilvl="6" w:tplc="04090001" w:tentative="1">
      <w:start w:val="1"/>
      <w:numFmt w:val="decimal"/>
      <w:lvlText w:val="%7."/>
      <w:lvlJc w:val="left"/>
      <w:pPr>
        <w:tabs>
          <w:tab w:val="num" w:pos="5040"/>
        </w:tabs>
        <w:ind w:left="5040" w:hanging="360"/>
      </w:pPr>
    </w:lvl>
    <w:lvl w:ilvl="7" w:tplc="04090003" w:tentative="1">
      <w:start w:val="1"/>
      <w:numFmt w:val="lowerLetter"/>
      <w:lvlText w:val="%8."/>
      <w:lvlJc w:val="left"/>
      <w:pPr>
        <w:tabs>
          <w:tab w:val="num" w:pos="5760"/>
        </w:tabs>
        <w:ind w:left="5760" w:hanging="360"/>
      </w:pPr>
    </w:lvl>
    <w:lvl w:ilvl="8" w:tplc="04090005" w:tentative="1">
      <w:start w:val="1"/>
      <w:numFmt w:val="lowerRoman"/>
      <w:lvlText w:val="%9."/>
      <w:lvlJc w:val="right"/>
      <w:pPr>
        <w:tabs>
          <w:tab w:val="num" w:pos="6480"/>
        </w:tabs>
        <w:ind w:left="6480" w:hanging="180"/>
      </w:pPr>
    </w:lvl>
  </w:abstractNum>
  <w:abstractNum w:abstractNumId="7" w15:restartNumberingAfterBreak="0">
    <w:nsid w:val="406C2BC7"/>
    <w:multiLevelType w:val="hybridMultilevel"/>
    <w:tmpl w:val="38D00146"/>
    <w:lvl w:ilvl="0" w:tplc="084A4F40">
      <w:start w:val="1"/>
      <w:numFmt w:val="lowerLetter"/>
      <w:pStyle w:val="questionletterlist"/>
      <w:lvlText w:val="%1."/>
      <w:lvlJc w:val="left"/>
      <w:pPr>
        <w:ind w:left="1571"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1" w:tplc="9E048420" w:tentative="1">
      <w:start w:val="1"/>
      <w:numFmt w:val="lowerLetter"/>
      <w:lvlText w:val="%2."/>
      <w:lvlJc w:val="left"/>
      <w:pPr>
        <w:ind w:left="2291" w:hanging="360"/>
      </w:pPr>
    </w:lvl>
    <w:lvl w:ilvl="2" w:tplc="54F0EBAC" w:tentative="1">
      <w:start w:val="1"/>
      <w:numFmt w:val="lowerRoman"/>
      <w:lvlText w:val="%3."/>
      <w:lvlJc w:val="right"/>
      <w:pPr>
        <w:ind w:left="3011" w:hanging="180"/>
      </w:pPr>
    </w:lvl>
    <w:lvl w:ilvl="3" w:tplc="C2BAF3C0" w:tentative="1">
      <w:start w:val="1"/>
      <w:numFmt w:val="decimal"/>
      <w:lvlText w:val="%4."/>
      <w:lvlJc w:val="left"/>
      <w:pPr>
        <w:ind w:left="3731" w:hanging="360"/>
      </w:pPr>
    </w:lvl>
    <w:lvl w:ilvl="4" w:tplc="A4667FF8" w:tentative="1">
      <w:start w:val="1"/>
      <w:numFmt w:val="lowerLetter"/>
      <w:lvlText w:val="%5."/>
      <w:lvlJc w:val="left"/>
      <w:pPr>
        <w:ind w:left="4451" w:hanging="360"/>
      </w:pPr>
    </w:lvl>
    <w:lvl w:ilvl="5" w:tplc="D0E80CF2" w:tentative="1">
      <w:start w:val="1"/>
      <w:numFmt w:val="lowerRoman"/>
      <w:lvlText w:val="%6."/>
      <w:lvlJc w:val="right"/>
      <w:pPr>
        <w:ind w:left="5171" w:hanging="180"/>
      </w:pPr>
    </w:lvl>
    <w:lvl w:ilvl="6" w:tplc="EEF846CA" w:tentative="1">
      <w:start w:val="1"/>
      <w:numFmt w:val="decimal"/>
      <w:lvlText w:val="%7."/>
      <w:lvlJc w:val="left"/>
      <w:pPr>
        <w:ind w:left="5891" w:hanging="360"/>
      </w:pPr>
    </w:lvl>
    <w:lvl w:ilvl="7" w:tplc="3FDC4104" w:tentative="1">
      <w:start w:val="1"/>
      <w:numFmt w:val="lowerLetter"/>
      <w:lvlText w:val="%8."/>
      <w:lvlJc w:val="left"/>
      <w:pPr>
        <w:ind w:left="6611" w:hanging="360"/>
      </w:pPr>
    </w:lvl>
    <w:lvl w:ilvl="8" w:tplc="8D767AAA" w:tentative="1">
      <w:start w:val="1"/>
      <w:numFmt w:val="lowerRoman"/>
      <w:lvlText w:val="%9."/>
      <w:lvlJc w:val="right"/>
      <w:pPr>
        <w:ind w:left="7331" w:hanging="180"/>
      </w:pPr>
    </w:lvl>
  </w:abstractNum>
  <w:abstractNum w:abstractNumId="8" w15:restartNumberingAfterBreak="0">
    <w:nsid w:val="4070589D"/>
    <w:multiLevelType w:val="hybridMultilevel"/>
    <w:tmpl w:val="B5086E64"/>
    <w:lvl w:ilvl="0" w:tplc="40845F72">
      <w:start w:val="1"/>
      <w:numFmt w:val="bullet"/>
      <w:pStyle w:val="responsecategory2"/>
      <w:lvlText w:val=""/>
      <w:lvlJc w:val="left"/>
      <w:pPr>
        <w:ind w:left="720" w:hanging="360"/>
      </w:pPr>
      <w:rPr>
        <w:rFonts w:ascii="Wingdings" w:hAnsi="Wingdings" w:hint="default"/>
        <w:sz w:val="24"/>
      </w:rPr>
    </w:lvl>
    <w:lvl w:ilvl="1" w:tplc="08090019" w:tentative="1">
      <w:start w:val="1"/>
      <w:numFmt w:val="bullet"/>
      <w:lvlText w:val="o"/>
      <w:lvlJc w:val="left"/>
      <w:pPr>
        <w:ind w:left="1440" w:hanging="360"/>
      </w:pPr>
      <w:rPr>
        <w:rFonts w:ascii="Courier New" w:hAnsi="Courier New" w:cs="Courier New" w:hint="default"/>
      </w:rPr>
    </w:lvl>
    <w:lvl w:ilvl="2" w:tplc="0809001B" w:tentative="1">
      <w:start w:val="1"/>
      <w:numFmt w:val="bullet"/>
      <w:lvlText w:val=""/>
      <w:lvlJc w:val="left"/>
      <w:pPr>
        <w:ind w:left="2160" w:hanging="360"/>
      </w:pPr>
      <w:rPr>
        <w:rFonts w:ascii="Wingdings" w:hAnsi="Wingdings" w:hint="default"/>
      </w:rPr>
    </w:lvl>
    <w:lvl w:ilvl="3" w:tplc="0809000F" w:tentative="1">
      <w:start w:val="1"/>
      <w:numFmt w:val="bullet"/>
      <w:lvlText w:val=""/>
      <w:lvlJc w:val="left"/>
      <w:pPr>
        <w:ind w:left="2880" w:hanging="360"/>
      </w:pPr>
      <w:rPr>
        <w:rFonts w:ascii="Symbol" w:hAnsi="Symbol" w:hint="default"/>
      </w:rPr>
    </w:lvl>
    <w:lvl w:ilvl="4" w:tplc="08090019" w:tentative="1">
      <w:start w:val="1"/>
      <w:numFmt w:val="bullet"/>
      <w:lvlText w:val="o"/>
      <w:lvlJc w:val="left"/>
      <w:pPr>
        <w:ind w:left="3600" w:hanging="360"/>
      </w:pPr>
      <w:rPr>
        <w:rFonts w:ascii="Courier New" w:hAnsi="Courier New" w:cs="Courier New" w:hint="default"/>
      </w:rPr>
    </w:lvl>
    <w:lvl w:ilvl="5" w:tplc="0809001B" w:tentative="1">
      <w:start w:val="1"/>
      <w:numFmt w:val="bullet"/>
      <w:lvlText w:val=""/>
      <w:lvlJc w:val="left"/>
      <w:pPr>
        <w:ind w:left="4320" w:hanging="360"/>
      </w:pPr>
      <w:rPr>
        <w:rFonts w:ascii="Wingdings" w:hAnsi="Wingdings" w:hint="default"/>
      </w:rPr>
    </w:lvl>
    <w:lvl w:ilvl="6" w:tplc="0809000F" w:tentative="1">
      <w:start w:val="1"/>
      <w:numFmt w:val="bullet"/>
      <w:lvlText w:val=""/>
      <w:lvlJc w:val="left"/>
      <w:pPr>
        <w:ind w:left="5040" w:hanging="360"/>
      </w:pPr>
      <w:rPr>
        <w:rFonts w:ascii="Symbol" w:hAnsi="Symbol" w:hint="default"/>
      </w:rPr>
    </w:lvl>
    <w:lvl w:ilvl="7" w:tplc="08090019" w:tentative="1">
      <w:start w:val="1"/>
      <w:numFmt w:val="bullet"/>
      <w:lvlText w:val="o"/>
      <w:lvlJc w:val="left"/>
      <w:pPr>
        <w:ind w:left="5760" w:hanging="360"/>
      </w:pPr>
      <w:rPr>
        <w:rFonts w:ascii="Courier New" w:hAnsi="Courier New" w:cs="Courier New" w:hint="default"/>
      </w:rPr>
    </w:lvl>
    <w:lvl w:ilvl="8" w:tplc="0809001B" w:tentative="1">
      <w:start w:val="1"/>
      <w:numFmt w:val="bullet"/>
      <w:lvlText w:val=""/>
      <w:lvlJc w:val="left"/>
      <w:pPr>
        <w:ind w:left="6480" w:hanging="360"/>
      </w:pPr>
      <w:rPr>
        <w:rFonts w:ascii="Wingdings" w:hAnsi="Wingdings" w:hint="default"/>
      </w:rPr>
    </w:lvl>
  </w:abstractNum>
  <w:abstractNum w:abstractNumId="9" w15:restartNumberingAfterBreak="0">
    <w:nsid w:val="468C3CCE"/>
    <w:multiLevelType w:val="hybridMultilevel"/>
    <w:tmpl w:val="C150C60A"/>
    <w:lvl w:ilvl="0" w:tplc="04090003">
      <w:start w:val="1"/>
      <w:numFmt w:val="bullet"/>
      <w:pStyle w:val="boxitemizedlist2"/>
      <w:lvlText w:val=""/>
      <w:lvlJc w:val="left"/>
      <w:pPr>
        <w:tabs>
          <w:tab w:val="num" w:pos="567"/>
        </w:tabs>
        <w:ind w:left="567" w:hanging="283"/>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49A6366A"/>
    <w:multiLevelType w:val="multilevel"/>
    <w:tmpl w:val="705261E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4AFB4215"/>
    <w:multiLevelType w:val="hybridMultilevel"/>
    <w:tmpl w:val="0D24755C"/>
    <w:lvl w:ilvl="0" w:tplc="63BA55C6">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CCD2CBC"/>
    <w:multiLevelType w:val="hybridMultilevel"/>
    <w:tmpl w:val="FD5A03F8"/>
    <w:lvl w:ilvl="0" w:tplc="FCD04C80">
      <w:start w:val="1"/>
      <w:numFmt w:val="bullet"/>
      <w:pStyle w:val="boxitemizedlist"/>
      <w:lvlText w:val=""/>
      <w:lvlJc w:val="left"/>
      <w:pPr>
        <w:tabs>
          <w:tab w:val="num" w:pos="284"/>
        </w:tabs>
        <w:ind w:left="284" w:hanging="284"/>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60417B61"/>
    <w:multiLevelType w:val="hybridMultilevel"/>
    <w:tmpl w:val="13D0966A"/>
    <w:lvl w:ilvl="0" w:tplc="A8C05CF4">
      <w:start w:val="1"/>
      <w:numFmt w:val="bullet"/>
      <w:pStyle w:val="analysisboxitemizedlist"/>
      <w:lvlText w:val=""/>
      <w:lvlJc w:val="left"/>
      <w:pPr>
        <w:ind w:left="7023" w:hanging="360"/>
      </w:pPr>
      <w:rPr>
        <w:rFonts w:ascii="Wingdings" w:hAnsi="Wingdings" w:hint="default"/>
        <w:sz w:val="20"/>
      </w:rPr>
    </w:lvl>
    <w:lvl w:ilvl="1" w:tplc="08090003" w:tentative="1">
      <w:start w:val="1"/>
      <w:numFmt w:val="bullet"/>
      <w:lvlText w:val="o"/>
      <w:lvlJc w:val="left"/>
      <w:pPr>
        <w:ind w:left="9228" w:hanging="360"/>
      </w:pPr>
      <w:rPr>
        <w:rFonts w:ascii="Courier New" w:hAnsi="Courier New" w:cs="Courier New" w:hint="default"/>
      </w:rPr>
    </w:lvl>
    <w:lvl w:ilvl="2" w:tplc="08090005" w:tentative="1">
      <w:start w:val="1"/>
      <w:numFmt w:val="bullet"/>
      <w:lvlText w:val=""/>
      <w:lvlJc w:val="left"/>
      <w:pPr>
        <w:ind w:left="9948" w:hanging="360"/>
      </w:pPr>
      <w:rPr>
        <w:rFonts w:ascii="Wingdings" w:hAnsi="Wingdings" w:hint="default"/>
      </w:rPr>
    </w:lvl>
    <w:lvl w:ilvl="3" w:tplc="08090001" w:tentative="1">
      <w:start w:val="1"/>
      <w:numFmt w:val="bullet"/>
      <w:lvlText w:val=""/>
      <w:lvlJc w:val="left"/>
      <w:pPr>
        <w:ind w:left="10668" w:hanging="360"/>
      </w:pPr>
      <w:rPr>
        <w:rFonts w:ascii="Symbol" w:hAnsi="Symbol" w:hint="default"/>
      </w:rPr>
    </w:lvl>
    <w:lvl w:ilvl="4" w:tplc="08090003" w:tentative="1">
      <w:start w:val="1"/>
      <w:numFmt w:val="bullet"/>
      <w:lvlText w:val="o"/>
      <w:lvlJc w:val="left"/>
      <w:pPr>
        <w:ind w:left="11388" w:hanging="360"/>
      </w:pPr>
      <w:rPr>
        <w:rFonts w:ascii="Courier New" w:hAnsi="Courier New" w:cs="Courier New" w:hint="default"/>
      </w:rPr>
    </w:lvl>
    <w:lvl w:ilvl="5" w:tplc="08090005" w:tentative="1">
      <w:start w:val="1"/>
      <w:numFmt w:val="bullet"/>
      <w:lvlText w:val=""/>
      <w:lvlJc w:val="left"/>
      <w:pPr>
        <w:ind w:left="12108" w:hanging="360"/>
      </w:pPr>
      <w:rPr>
        <w:rFonts w:ascii="Wingdings" w:hAnsi="Wingdings" w:hint="default"/>
      </w:rPr>
    </w:lvl>
    <w:lvl w:ilvl="6" w:tplc="08090001" w:tentative="1">
      <w:start w:val="1"/>
      <w:numFmt w:val="bullet"/>
      <w:lvlText w:val=""/>
      <w:lvlJc w:val="left"/>
      <w:pPr>
        <w:ind w:left="12828" w:hanging="360"/>
      </w:pPr>
      <w:rPr>
        <w:rFonts w:ascii="Symbol" w:hAnsi="Symbol" w:hint="default"/>
      </w:rPr>
    </w:lvl>
    <w:lvl w:ilvl="7" w:tplc="08090003" w:tentative="1">
      <w:start w:val="1"/>
      <w:numFmt w:val="bullet"/>
      <w:lvlText w:val="o"/>
      <w:lvlJc w:val="left"/>
      <w:pPr>
        <w:ind w:left="13548" w:hanging="360"/>
      </w:pPr>
      <w:rPr>
        <w:rFonts w:ascii="Courier New" w:hAnsi="Courier New" w:cs="Courier New" w:hint="default"/>
      </w:rPr>
    </w:lvl>
    <w:lvl w:ilvl="8" w:tplc="08090005" w:tentative="1">
      <w:start w:val="1"/>
      <w:numFmt w:val="bullet"/>
      <w:lvlText w:val=""/>
      <w:lvlJc w:val="left"/>
      <w:pPr>
        <w:ind w:left="14268" w:hanging="360"/>
      </w:pPr>
      <w:rPr>
        <w:rFonts w:ascii="Wingdings" w:hAnsi="Wingdings" w:hint="default"/>
      </w:rPr>
    </w:lvl>
  </w:abstractNum>
  <w:abstractNum w:abstractNumId="14" w15:restartNumberingAfterBreak="0">
    <w:nsid w:val="7133785B"/>
    <w:multiLevelType w:val="hybridMultilevel"/>
    <w:tmpl w:val="83B06256"/>
    <w:lvl w:ilvl="0" w:tplc="FF18C0FC">
      <w:start w:val="1"/>
      <w:numFmt w:val="bullet"/>
      <w:pStyle w:val="responsecategory"/>
      <w:lvlText w:val=""/>
      <w:lvlJc w:val="left"/>
      <w:pPr>
        <w:ind w:left="1571" w:hanging="360"/>
      </w:pPr>
      <w:rPr>
        <w:rFonts w:ascii="Wingdings" w:hAnsi="Wingdings" w:hint="default"/>
        <w:sz w:val="24"/>
      </w:rPr>
    </w:lvl>
    <w:lvl w:ilvl="1" w:tplc="04090003">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15" w15:restartNumberingAfterBreak="0">
    <w:nsid w:val="73321A78"/>
    <w:multiLevelType w:val="hybridMultilevel"/>
    <w:tmpl w:val="BB380788"/>
    <w:lvl w:ilvl="0" w:tplc="3A3A0F2C">
      <w:start w:val="1"/>
      <w:numFmt w:val="bullet"/>
      <w:pStyle w:val="itemizedlist2"/>
      <w:lvlText w:val=""/>
      <w:lvlJc w:val="left"/>
      <w:pPr>
        <w:tabs>
          <w:tab w:val="num" w:pos="357"/>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758E2A11"/>
    <w:multiLevelType w:val="hybridMultilevel"/>
    <w:tmpl w:val="D026D776"/>
    <w:lvl w:ilvl="0" w:tplc="4DBE0BFE">
      <w:start w:val="1"/>
      <w:numFmt w:val="bullet"/>
      <w:pStyle w:val="tableitemized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D1030A6"/>
    <w:multiLevelType w:val="hybridMultilevel"/>
    <w:tmpl w:val="4170E85A"/>
    <w:lvl w:ilvl="0" w:tplc="7A0A3766">
      <w:start w:val="1"/>
      <w:numFmt w:val="bullet"/>
      <w:pStyle w:val="tipboxitemizedlist"/>
      <w:lvlText w:val=""/>
      <w:lvlJc w:val="left"/>
      <w:pPr>
        <w:tabs>
          <w:tab w:val="num" w:pos="720"/>
        </w:tabs>
        <w:ind w:left="720" w:hanging="360"/>
      </w:pPr>
      <w:rPr>
        <w:rFonts w:ascii="Wingdings" w:hAnsi="Wingdings" w:hint="default"/>
      </w:rPr>
    </w:lvl>
    <w:lvl w:ilvl="1" w:tplc="677C567E"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3"/>
  </w:num>
  <w:num w:numId="2">
    <w:abstractNumId w:val="0"/>
  </w:num>
  <w:num w:numId="3">
    <w:abstractNumId w:val="7"/>
  </w:num>
  <w:num w:numId="4">
    <w:abstractNumId w:val="14"/>
  </w:num>
  <w:num w:numId="5">
    <w:abstractNumId w:val="8"/>
  </w:num>
  <w:num w:numId="6">
    <w:abstractNumId w:val="1"/>
  </w:num>
  <w:num w:numId="7">
    <w:abstractNumId w:val="4"/>
  </w:num>
  <w:num w:numId="8">
    <w:abstractNumId w:val="16"/>
  </w:num>
  <w:num w:numId="9">
    <w:abstractNumId w:val="15"/>
  </w:num>
  <w:num w:numId="10">
    <w:abstractNumId w:val="12"/>
  </w:num>
  <w:num w:numId="11">
    <w:abstractNumId w:val="9"/>
  </w:num>
  <w:num w:numId="12">
    <w:abstractNumId w:val="6"/>
  </w:num>
  <w:num w:numId="13">
    <w:abstractNumId w:val="2"/>
  </w:num>
  <w:num w:numId="14">
    <w:abstractNumId w:val="4"/>
    <w:lvlOverride w:ilvl="0">
      <w:startOverride w:val="1"/>
    </w:lvlOverride>
  </w:num>
  <w:num w:numId="15">
    <w:abstractNumId w:val="5"/>
  </w:num>
  <w:num w:numId="16">
    <w:abstractNumId w:val="3"/>
  </w:num>
  <w:num w:numId="17">
    <w:abstractNumId w:val="4"/>
    <w:lvlOverride w:ilvl="0">
      <w:startOverride w:val="1"/>
    </w:lvlOverride>
  </w:num>
  <w:num w:numId="18">
    <w:abstractNumId w:val="17"/>
  </w:num>
  <w:num w:numId="19">
    <w:abstractNumId w:val="7"/>
    <w:lvlOverride w:ilvl="0">
      <w:startOverride w:val="1"/>
    </w:lvlOverride>
  </w:num>
  <w:num w:numId="20">
    <w:abstractNumId w:val="7"/>
    <w:lvlOverride w:ilvl="0">
      <w:startOverride w:val="1"/>
    </w:lvlOverride>
  </w:num>
  <w:num w:numId="21">
    <w:abstractNumId w:val="7"/>
    <w:lvlOverride w:ilvl="0">
      <w:startOverride w:val="1"/>
    </w:lvlOverride>
  </w:num>
  <w:num w:numId="22">
    <w:abstractNumId w:val="7"/>
    <w:lvlOverride w:ilvl="0">
      <w:startOverride w:val="1"/>
    </w:lvlOverride>
  </w:num>
  <w:num w:numId="23">
    <w:abstractNumId w:val="7"/>
    <w:lvlOverride w:ilvl="0">
      <w:startOverride w:val="1"/>
    </w:lvlOverride>
  </w:num>
  <w:num w:numId="24">
    <w:abstractNumId w:val="7"/>
    <w:lvlOverride w:ilvl="0">
      <w:startOverride w:val="1"/>
    </w:lvlOverride>
  </w:num>
  <w:num w:numId="25">
    <w:abstractNumId w:val="10"/>
  </w:num>
  <w:num w:numId="2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7"/>
    <w:lvlOverride w:ilvl="0">
      <w:startOverride w:val="1"/>
    </w:lvlOverride>
  </w:num>
  <w:num w:numId="32">
    <w:abstractNumId w:val="7"/>
    <w:lvlOverride w:ilvl="0">
      <w:startOverride w:val="1"/>
    </w:lvlOverride>
  </w:num>
  <w:num w:numId="33">
    <w:abstractNumId w:val="7"/>
    <w:lvlOverride w:ilvl="0">
      <w:startOverride w:val="1"/>
    </w:lvlOverride>
  </w:num>
  <w:num w:numId="34">
    <w:abstractNumId w:val="7"/>
    <w:lvlOverride w:ilvl="0">
      <w:startOverride w:val="1"/>
    </w:lvlOverride>
  </w:num>
  <w:num w:numId="35">
    <w:abstractNumId w:val="7"/>
    <w:lvlOverride w:ilvl="0">
      <w:startOverride w:val="1"/>
    </w:lvlOverride>
  </w:num>
  <w:num w:numId="36">
    <w:abstractNumId w:val="7"/>
    <w:lvlOverride w:ilvl="0">
      <w:startOverride w:val="1"/>
    </w:lvlOverride>
  </w:num>
  <w:num w:numId="3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5B6989"/>
    <w:rsid w:val="00022A0C"/>
    <w:rsid w:val="001A5180"/>
    <w:rsid w:val="00253DD8"/>
    <w:rsid w:val="00264A2A"/>
    <w:rsid w:val="002878D4"/>
    <w:rsid w:val="00296952"/>
    <w:rsid w:val="002E1634"/>
    <w:rsid w:val="00345E8C"/>
    <w:rsid w:val="0035025D"/>
    <w:rsid w:val="00362CD6"/>
    <w:rsid w:val="00432F61"/>
    <w:rsid w:val="004462FE"/>
    <w:rsid w:val="0049198F"/>
    <w:rsid w:val="0052697B"/>
    <w:rsid w:val="00587DC4"/>
    <w:rsid w:val="00591CF6"/>
    <w:rsid w:val="005B2293"/>
    <w:rsid w:val="005B6989"/>
    <w:rsid w:val="005C11AC"/>
    <w:rsid w:val="005C24D5"/>
    <w:rsid w:val="005F1DF7"/>
    <w:rsid w:val="00616D17"/>
    <w:rsid w:val="00683D1E"/>
    <w:rsid w:val="006B09C7"/>
    <w:rsid w:val="007003D4"/>
    <w:rsid w:val="008F5894"/>
    <w:rsid w:val="00903ED5"/>
    <w:rsid w:val="00991BE7"/>
    <w:rsid w:val="00A77D04"/>
    <w:rsid w:val="00AA2D6C"/>
    <w:rsid w:val="00AD68C3"/>
    <w:rsid w:val="00B17224"/>
    <w:rsid w:val="00B548CA"/>
    <w:rsid w:val="00BA4EE1"/>
    <w:rsid w:val="00BE1DB3"/>
    <w:rsid w:val="00C32EAA"/>
    <w:rsid w:val="00CD789D"/>
    <w:rsid w:val="00D1308E"/>
    <w:rsid w:val="00D5357F"/>
    <w:rsid w:val="00E63F8B"/>
    <w:rsid w:val="00EA3D0E"/>
    <w:rsid w:val="00EA4A15"/>
    <w:rsid w:val="00EB4A5C"/>
    <w:rsid w:val="00EF2BE7"/>
    <w:rsid w:val="00F050F5"/>
    <w:rsid w:val="00F211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528BC63-3DCA-47B2-8BB3-5FBF345A81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iPriority="0"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6989"/>
    <w:pPr>
      <w:spacing w:after="240" w:line="240" w:lineRule="auto"/>
    </w:pPr>
    <w:rPr>
      <w:rFonts w:ascii="Times New Roman" w:eastAsia="Times New Roman" w:hAnsi="Times New Roman" w:cs="Times New Roman"/>
      <w:sz w:val="24"/>
      <w:szCs w:val="24"/>
      <w:lang w:val="en-GB"/>
    </w:rPr>
  </w:style>
  <w:style w:type="paragraph" w:styleId="Heading1">
    <w:name w:val="heading 1"/>
    <w:basedOn w:val="Normal"/>
    <w:next w:val="Normal"/>
    <w:link w:val="Heading1Char"/>
    <w:qFormat/>
    <w:rsid w:val="005B698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5B698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qFormat/>
    <w:rsid w:val="005B6989"/>
    <w:pPr>
      <w:keepNext/>
      <w:spacing w:before="360" w:after="60"/>
      <w:outlineLvl w:val="2"/>
    </w:pPr>
    <w:rPr>
      <w:rFonts w:asciiTheme="majorHAnsi" w:hAnsiTheme="majorHAnsi"/>
      <w:b/>
      <w:bCs/>
      <w:sz w:val="32"/>
      <w:szCs w:val="26"/>
      <w:lang w:eastAsia="en-GB"/>
    </w:rPr>
  </w:style>
  <w:style w:type="paragraph" w:styleId="Heading4">
    <w:name w:val="heading 4"/>
    <w:basedOn w:val="Normal"/>
    <w:next w:val="Normal"/>
    <w:link w:val="Heading4Char"/>
    <w:qFormat/>
    <w:rsid w:val="005B6989"/>
    <w:pPr>
      <w:keepNext/>
      <w:spacing w:before="360" w:after="60"/>
      <w:outlineLvl w:val="3"/>
    </w:pPr>
    <w:rPr>
      <w:rFonts w:asciiTheme="majorHAnsi" w:hAnsiTheme="majorHAnsi"/>
      <w:b/>
      <w:bCs/>
      <w:sz w:val="28"/>
      <w:szCs w:val="28"/>
    </w:rPr>
  </w:style>
  <w:style w:type="paragraph" w:styleId="Heading5">
    <w:name w:val="heading 5"/>
    <w:basedOn w:val="Normal"/>
    <w:next w:val="Normal"/>
    <w:link w:val="Heading5Char"/>
    <w:rsid w:val="005B6989"/>
    <w:pPr>
      <w:keepNext/>
      <w:keepLines/>
      <w:spacing w:before="360" w:after="60"/>
      <w:outlineLvl w:val="4"/>
    </w:pPr>
    <w:rPr>
      <w:rFonts w:asciiTheme="majorHAnsi" w:hAnsiTheme="majorHAnsi"/>
      <w:b/>
      <w:bCs/>
      <w:iCs/>
      <w:szCs w:val="26"/>
    </w:rPr>
  </w:style>
  <w:style w:type="paragraph" w:styleId="Heading6">
    <w:name w:val="heading 6"/>
    <w:basedOn w:val="Normal"/>
    <w:next w:val="Normal"/>
    <w:link w:val="Heading6Char"/>
    <w:uiPriority w:val="9"/>
    <w:unhideWhenUsed/>
    <w:qFormat/>
    <w:rsid w:val="005B6989"/>
    <w:pPr>
      <w:keepNext/>
      <w:keepLines/>
      <w:spacing w:before="240" w:after="120"/>
      <w:outlineLvl w:val="5"/>
    </w:pPr>
    <w:rPr>
      <w:rFonts w:asciiTheme="majorHAnsi" w:eastAsiaTheme="majorEastAsia" w:hAnsiTheme="majorHAnsi" w:cstheme="majorBidi"/>
      <w:b/>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5B6989"/>
    <w:rPr>
      <w:rFonts w:asciiTheme="majorHAnsi" w:eastAsia="Times New Roman" w:hAnsiTheme="majorHAnsi" w:cs="Times New Roman"/>
      <w:b/>
      <w:bCs/>
      <w:sz w:val="32"/>
      <w:szCs w:val="26"/>
      <w:lang w:val="en-GB" w:eastAsia="en-GB"/>
    </w:rPr>
  </w:style>
  <w:style w:type="character" w:customStyle="1" w:styleId="Heading4Char">
    <w:name w:val="Heading 4 Char"/>
    <w:basedOn w:val="DefaultParagraphFont"/>
    <w:link w:val="Heading4"/>
    <w:rsid w:val="005B6989"/>
    <w:rPr>
      <w:rFonts w:asciiTheme="majorHAnsi" w:eastAsia="Times New Roman" w:hAnsiTheme="majorHAnsi" w:cs="Times New Roman"/>
      <w:b/>
      <w:bCs/>
      <w:sz w:val="28"/>
      <w:szCs w:val="28"/>
      <w:lang w:val="en-GB"/>
    </w:rPr>
  </w:style>
  <w:style w:type="paragraph" w:styleId="Footer">
    <w:name w:val="footer"/>
    <w:basedOn w:val="Normal"/>
    <w:link w:val="FooterChar"/>
    <w:uiPriority w:val="99"/>
    <w:rsid w:val="005B6989"/>
    <w:pPr>
      <w:tabs>
        <w:tab w:val="center" w:pos="4536"/>
        <w:tab w:val="right" w:pos="9072"/>
      </w:tabs>
    </w:pPr>
  </w:style>
  <w:style w:type="character" w:customStyle="1" w:styleId="FooterChar">
    <w:name w:val="Footer Char"/>
    <w:basedOn w:val="DefaultParagraphFont"/>
    <w:link w:val="Footer"/>
    <w:uiPriority w:val="99"/>
    <w:rsid w:val="005B6989"/>
    <w:rPr>
      <w:rFonts w:ascii="Times New Roman" w:eastAsia="Times New Roman" w:hAnsi="Times New Roman" w:cs="Times New Roman"/>
      <w:sz w:val="24"/>
      <w:szCs w:val="24"/>
      <w:lang w:val="en-GB"/>
    </w:rPr>
  </w:style>
  <w:style w:type="paragraph" w:styleId="FootnoteText">
    <w:name w:val="footnote text"/>
    <w:basedOn w:val="Normal"/>
    <w:link w:val="FootnoteTextChar"/>
    <w:uiPriority w:val="99"/>
    <w:unhideWhenUsed/>
    <w:rsid w:val="005B6989"/>
    <w:rPr>
      <w:sz w:val="20"/>
      <w:szCs w:val="20"/>
    </w:rPr>
  </w:style>
  <w:style w:type="character" w:customStyle="1" w:styleId="FootnoteTextChar">
    <w:name w:val="Footnote Text Char"/>
    <w:basedOn w:val="DefaultParagraphFont"/>
    <w:link w:val="FootnoteText"/>
    <w:uiPriority w:val="99"/>
    <w:rsid w:val="005B6989"/>
    <w:rPr>
      <w:rFonts w:ascii="Times New Roman" w:eastAsia="Times New Roman" w:hAnsi="Times New Roman" w:cs="Times New Roman"/>
      <w:sz w:val="20"/>
      <w:szCs w:val="20"/>
      <w:lang w:val="en-GB"/>
    </w:rPr>
  </w:style>
  <w:style w:type="character" w:styleId="FootnoteReference">
    <w:name w:val="footnote reference"/>
    <w:basedOn w:val="DefaultParagraphFont"/>
    <w:uiPriority w:val="99"/>
    <w:unhideWhenUsed/>
    <w:rsid w:val="005B6989"/>
    <w:rPr>
      <w:vertAlign w:val="superscript"/>
    </w:rPr>
  </w:style>
  <w:style w:type="character" w:styleId="CommentReference">
    <w:name w:val="annotation reference"/>
    <w:basedOn w:val="DefaultParagraphFont"/>
    <w:uiPriority w:val="99"/>
    <w:semiHidden/>
    <w:unhideWhenUsed/>
    <w:rsid w:val="005B6989"/>
    <w:rPr>
      <w:sz w:val="16"/>
      <w:szCs w:val="16"/>
    </w:rPr>
  </w:style>
  <w:style w:type="paragraph" w:styleId="CommentText">
    <w:name w:val="annotation text"/>
    <w:basedOn w:val="Normal"/>
    <w:link w:val="CommentTextChar"/>
    <w:uiPriority w:val="99"/>
    <w:unhideWhenUsed/>
    <w:rsid w:val="005B6989"/>
    <w:rPr>
      <w:sz w:val="20"/>
      <w:szCs w:val="20"/>
    </w:rPr>
  </w:style>
  <w:style w:type="character" w:customStyle="1" w:styleId="CommentTextChar">
    <w:name w:val="Comment Text Char"/>
    <w:basedOn w:val="DefaultParagraphFont"/>
    <w:link w:val="CommentText"/>
    <w:uiPriority w:val="99"/>
    <w:rsid w:val="005B6989"/>
    <w:rPr>
      <w:rFonts w:ascii="Times New Roman" w:eastAsia="Times New Roman" w:hAnsi="Times New Roman" w:cs="Times New Roman"/>
      <w:sz w:val="20"/>
      <w:szCs w:val="20"/>
      <w:lang w:val="en-GB"/>
    </w:rPr>
  </w:style>
  <w:style w:type="paragraph" w:customStyle="1" w:styleId="tabletextright">
    <w:name w:val="table_text_right"/>
    <w:basedOn w:val="tabletext"/>
    <w:qFormat/>
    <w:rsid w:val="005B6989"/>
    <w:pPr>
      <w:spacing w:after="0"/>
      <w:jc w:val="right"/>
    </w:pPr>
  </w:style>
  <w:style w:type="paragraph" w:customStyle="1" w:styleId="tablehead">
    <w:name w:val="table_head"/>
    <w:basedOn w:val="Normal"/>
    <w:rsid w:val="005B6989"/>
    <w:pPr>
      <w:spacing w:before="60" w:after="60"/>
    </w:pPr>
    <w:rPr>
      <w:rFonts w:ascii="Arial" w:eastAsiaTheme="minorHAnsi" w:hAnsi="Arial" w:cs="Arial"/>
      <w:b/>
      <w:bCs/>
      <w:sz w:val="20"/>
    </w:rPr>
  </w:style>
  <w:style w:type="paragraph" w:customStyle="1" w:styleId="tablelabel">
    <w:name w:val="table_label"/>
    <w:basedOn w:val="Normal"/>
    <w:rsid w:val="005B6989"/>
    <w:pPr>
      <w:spacing w:before="60" w:after="60"/>
    </w:pPr>
    <w:rPr>
      <w:rFonts w:ascii="Arial" w:eastAsia="MS Mincho" w:hAnsi="Arial" w:cs="Arial"/>
      <w:sz w:val="20"/>
    </w:rPr>
  </w:style>
  <w:style w:type="paragraph" w:customStyle="1" w:styleId="question">
    <w:name w:val="question"/>
    <w:basedOn w:val="Normal"/>
    <w:qFormat/>
    <w:rsid w:val="005B6989"/>
    <w:pPr>
      <w:spacing w:before="240"/>
      <w:ind w:left="397"/>
    </w:pPr>
  </w:style>
  <w:style w:type="paragraph" w:customStyle="1" w:styleId="answersimple">
    <w:name w:val="answer_simple"/>
    <w:basedOn w:val="Normal"/>
    <w:link w:val="answersimpleChar"/>
    <w:qFormat/>
    <w:rsid w:val="005B6989"/>
    <w:pPr>
      <w:numPr>
        <w:numId w:val="2"/>
      </w:numPr>
      <w:tabs>
        <w:tab w:val="left" w:leader="dot" w:pos="3969"/>
      </w:tabs>
      <w:spacing w:before="240" w:after="120"/>
      <w:ind w:left="1208" w:hanging="357"/>
    </w:pPr>
    <w:rPr>
      <w:szCs w:val="22"/>
    </w:rPr>
  </w:style>
  <w:style w:type="paragraph" w:customStyle="1" w:styleId="tabletext">
    <w:name w:val="table_text"/>
    <w:basedOn w:val="Normal"/>
    <w:qFormat/>
    <w:rsid w:val="005B6989"/>
    <w:pPr>
      <w:spacing w:after="120"/>
    </w:pPr>
    <w:rPr>
      <w:rFonts w:ascii="Arial" w:eastAsiaTheme="minorHAnsi" w:hAnsi="Arial" w:cs="Arial"/>
      <w:sz w:val="20"/>
      <w:lang w:eastAsia="en-GB"/>
    </w:rPr>
  </w:style>
  <w:style w:type="paragraph" w:customStyle="1" w:styleId="appendixhead1">
    <w:name w:val="appendix_head_1"/>
    <w:basedOn w:val="Heading1"/>
    <w:rsid w:val="005B6989"/>
    <w:pPr>
      <w:keepLines w:val="0"/>
      <w:spacing w:before="360" w:after="60"/>
    </w:pPr>
    <w:rPr>
      <w:rFonts w:eastAsia="Times New Roman" w:cs="Times New Roman"/>
      <w:color w:val="1F497D"/>
      <w:kern w:val="32"/>
      <w:sz w:val="40"/>
      <w:szCs w:val="32"/>
    </w:rPr>
  </w:style>
  <w:style w:type="paragraph" w:customStyle="1" w:styleId="appendixhead2">
    <w:name w:val="appendix_head_2"/>
    <w:basedOn w:val="Heading2"/>
    <w:rsid w:val="005B6989"/>
    <w:pPr>
      <w:keepLines w:val="0"/>
      <w:spacing w:before="360" w:after="60"/>
    </w:pPr>
    <w:rPr>
      <w:rFonts w:ascii="Cambria" w:eastAsia="Times New Roman" w:hAnsi="Cambria" w:cs="Times New Roman"/>
      <w:iCs/>
      <w:color w:val="auto"/>
      <w:sz w:val="36"/>
      <w:szCs w:val="28"/>
    </w:rPr>
  </w:style>
  <w:style w:type="paragraph" w:customStyle="1" w:styleId="tablecaption">
    <w:name w:val="table_caption"/>
    <w:rsid w:val="005B6989"/>
    <w:pPr>
      <w:keepNext/>
      <w:spacing w:after="120" w:line="240" w:lineRule="auto"/>
    </w:pPr>
    <w:rPr>
      <w:rFonts w:ascii="Arial" w:hAnsi="Arial" w:cs="Arial"/>
      <w:b/>
      <w:sz w:val="24"/>
      <w:szCs w:val="24"/>
      <w:lang w:val="en-GB"/>
    </w:rPr>
  </w:style>
  <w:style w:type="paragraph" w:customStyle="1" w:styleId="tipbox">
    <w:name w:val="tip_box"/>
    <w:basedOn w:val="Normal"/>
    <w:autoRedefine/>
    <w:rsid w:val="005B6989"/>
    <w:pPr>
      <w:keepNext/>
      <w:pBdr>
        <w:top w:val="single" w:sz="4" w:space="4" w:color="auto"/>
        <w:left w:val="single" w:sz="4" w:space="4" w:color="auto"/>
        <w:bottom w:val="single" w:sz="4" w:space="4" w:color="auto"/>
        <w:right w:val="single" w:sz="4" w:space="4" w:color="auto"/>
      </w:pBdr>
      <w:suppressAutoHyphens/>
      <w:spacing w:before="240"/>
      <w:ind w:left="284" w:right="284"/>
    </w:pPr>
    <w:rPr>
      <w:rFonts w:eastAsia="SimSun"/>
      <w:i/>
      <w:iCs/>
      <w:spacing w:val="-4"/>
      <w:lang w:eastAsia="en-GB"/>
    </w:rPr>
  </w:style>
  <w:style w:type="paragraph" w:customStyle="1" w:styleId="answercomplex">
    <w:name w:val="answer_complex"/>
    <w:basedOn w:val="answersimple"/>
    <w:qFormat/>
    <w:rsid w:val="005B6989"/>
    <w:pPr>
      <w:numPr>
        <w:numId w:val="0"/>
      </w:numPr>
      <w:tabs>
        <w:tab w:val="clear" w:pos="3969"/>
        <w:tab w:val="left" w:pos="2835"/>
        <w:tab w:val="left" w:pos="4536"/>
        <w:tab w:val="left" w:pos="7371"/>
        <w:tab w:val="left" w:pos="8222"/>
      </w:tabs>
      <w:spacing w:before="0" w:after="240"/>
      <w:ind w:left="851"/>
    </w:pPr>
  </w:style>
  <w:style w:type="paragraph" w:customStyle="1" w:styleId="interviewerinstruction">
    <w:name w:val="interviewer_instruction"/>
    <w:basedOn w:val="Normal"/>
    <w:link w:val="interviewerinstructionChar"/>
    <w:qFormat/>
    <w:rsid w:val="005B6989"/>
    <w:pPr>
      <w:spacing w:after="200" w:line="276" w:lineRule="auto"/>
    </w:pPr>
    <w:rPr>
      <w:rFonts w:ascii="Calibri" w:eastAsia="Calibri" w:hAnsi="Calibri"/>
      <w:i/>
      <w:szCs w:val="22"/>
    </w:rPr>
  </w:style>
  <w:style w:type="character" w:customStyle="1" w:styleId="interviewerinstructionChar">
    <w:name w:val="interviewer_instruction Char"/>
    <w:basedOn w:val="DefaultParagraphFont"/>
    <w:link w:val="interviewerinstruction"/>
    <w:rsid w:val="005B6989"/>
    <w:rPr>
      <w:rFonts w:ascii="Calibri" w:eastAsia="Calibri" w:hAnsi="Calibri" w:cs="Times New Roman"/>
      <w:i/>
      <w:sz w:val="24"/>
      <w:lang w:val="en-GB"/>
    </w:rPr>
  </w:style>
  <w:style w:type="paragraph" w:customStyle="1" w:styleId="answerline">
    <w:name w:val="answer_line"/>
    <w:basedOn w:val="answersimple"/>
    <w:qFormat/>
    <w:rsid w:val="005B6989"/>
    <w:pPr>
      <w:numPr>
        <w:numId w:val="0"/>
      </w:numPr>
      <w:tabs>
        <w:tab w:val="left" w:pos="3969"/>
      </w:tabs>
      <w:ind w:left="851"/>
    </w:pPr>
  </w:style>
  <w:style w:type="paragraph" w:customStyle="1" w:styleId="adaptationinstruction">
    <w:name w:val="adaptation_instruction"/>
    <w:basedOn w:val="Normal"/>
    <w:link w:val="adaptationinstructionChar"/>
    <w:qFormat/>
    <w:rsid w:val="005B6989"/>
    <w:pPr>
      <w:spacing w:after="200" w:line="276" w:lineRule="auto"/>
    </w:pPr>
    <w:rPr>
      <w:rFonts w:ascii="Calibri" w:eastAsia="Calibri" w:hAnsi="Calibri"/>
      <w:b/>
      <w:bCs/>
      <w:szCs w:val="22"/>
    </w:rPr>
  </w:style>
  <w:style w:type="character" w:customStyle="1" w:styleId="adaptationinstructionChar">
    <w:name w:val="adaptation_instruction Char"/>
    <w:basedOn w:val="DefaultParagraphFont"/>
    <w:link w:val="adaptationinstruction"/>
    <w:rsid w:val="005B6989"/>
    <w:rPr>
      <w:rFonts w:ascii="Calibri" w:eastAsia="Calibri" w:hAnsi="Calibri" w:cs="Times New Roman"/>
      <w:b/>
      <w:bCs/>
      <w:sz w:val="24"/>
      <w:lang w:val="en-GB"/>
    </w:rPr>
  </w:style>
  <w:style w:type="paragraph" w:customStyle="1" w:styleId="responsecategory">
    <w:name w:val="response_category"/>
    <w:basedOn w:val="answersimple"/>
    <w:qFormat/>
    <w:rsid w:val="005B6989"/>
    <w:pPr>
      <w:numPr>
        <w:numId w:val="4"/>
      </w:numPr>
      <w:tabs>
        <w:tab w:val="num" w:pos="360"/>
      </w:tabs>
      <w:ind w:left="1070"/>
    </w:pPr>
    <w:rPr>
      <w:rFonts w:asciiTheme="minorHAnsi" w:hAnsiTheme="minorHAnsi"/>
      <w:i/>
    </w:rPr>
  </w:style>
  <w:style w:type="paragraph" w:customStyle="1" w:styleId="analysisboxhead">
    <w:name w:val="analysis_box_head"/>
    <w:basedOn w:val="analysisboxtext"/>
    <w:qFormat/>
    <w:rsid w:val="005B6989"/>
    <w:pPr>
      <w:spacing w:before="120" w:after="60"/>
    </w:pPr>
    <w:rPr>
      <w:b/>
    </w:rPr>
  </w:style>
  <w:style w:type="paragraph" w:customStyle="1" w:styleId="analysisboxitemizedlist">
    <w:name w:val="analysis_box_itemizedlist"/>
    <w:basedOn w:val="analysisboxtext"/>
    <w:qFormat/>
    <w:rsid w:val="005B6989"/>
    <w:pPr>
      <w:numPr>
        <w:numId w:val="1"/>
      </w:numPr>
      <w:ind w:left="7161" w:hanging="357"/>
    </w:pPr>
  </w:style>
  <w:style w:type="paragraph" w:customStyle="1" w:styleId="analysisboxtext">
    <w:name w:val="analysis_box_text"/>
    <w:basedOn w:val="Normal"/>
    <w:qFormat/>
    <w:rsid w:val="005B6989"/>
    <w:pPr>
      <w:pBdr>
        <w:top w:val="single" w:sz="4" w:space="1" w:color="auto"/>
        <w:left w:val="single" w:sz="4" w:space="4" w:color="auto"/>
        <w:bottom w:val="single" w:sz="4" w:space="1" w:color="auto"/>
        <w:right w:val="single" w:sz="4" w:space="4" w:color="auto"/>
      </w:pBdr>
      <w:shd w:val="clear" w:color="auto" w:fill="D9D9D9" w:themeFill="background1" w:themeFillShade="D9"/>
      <w:spacing w:after="0" w:line="276" w:lineRule="auto"/>
      <w:ind w:left="6804"/>
    </w:pPr>
    <w:rPr>
      <w:rFonts w:eastAsia="Calibri"/>
      <w:sz w:val="20"/>
      <w:szCs w:val="20"/>
    </w:rPr>
  </w:style>
  <w:style w:type="paragraph" w:customStyle="1" w:styleId="responsecategory2">
    <w:name w:val="response_category_2"/>
    <w:basedOn w:val="responsecategory"/>
    <w:qFormat/>
    <w:rsid w:val="005B6989"/>
    <w:pPr>
      <w:numPr>
        <w:numId w:val="5"/>
      </w:numPr>
      <w:tabs>
        <w:tab w:val="num" w:pos="360"/>
      </w:tabs>
      <w:ind w:left="1945" w:hanging="357"/>
    </w:pPr>
  </w:style>
  <w:style w:type="paragraph" w:customStyle="1" w:styleId="answerlisthead">
    <w:name w:val="answer_list_head"/>
    <w:basedOn w:val="answercomplex"/>
    <w:qFormat/>
    <w:rsid w:val="005B6989"/>
    <w:pPr>
      <w:spacing w:before="240" w:after="120"/>
      <w:ind w:left="397"/>
    </w:pPr>
  </w:style>
  <w:style w:type="paragraph" w:customStyle="1" w:styleId="analysisboxheadwide">
    <w:name w:val="analysis_box_head_wide"/>
    <w:basedOn w:val="analysisboxhead"/>
    <w:rsid w:val="005B6989"/>
    <w:pPr>
      <w:ind w:left="1134" w:right="1134"/>
    </w:pPr>
    <w:rPr>
      <w:rFonts w:eastAsia="Times New Roman"/>
      <w:bCs/>
    </w:rPr>
  </w:style>
  <w:style w:type="paragraph" w:customStyle="1" w:styleId="analysisboxitemizedlistwide">
    <w:name w:val="analysis_box_itemizedlist_wide"/>
    <w:basedOn w:val="analysisboxitemizedlist"/>
    <w:rsid w:val="005B6989"/>
    <w:pPr>
      <w:ind w:left="1491" w:right="1134"/>
    </w:pPr>
    <w:rPr>
      <w:rFonts w:eastAsia="Times New Roman"/>
    </w:rPr>
  </w:style>
  <w:style w:type="paragraph" w:customStyle="1" w:styleId="analysisboxtextwide">
    <w:name w:val="analysis_box_text_wide"/>
    <w:basedOn w:val="analysisboxtext"/>
    <w:rsid w:val="005B6989"/>
    <w:pPr>
      <w:ind w:left="1134" w:right="1134"/>
    </w:pPr>
    <w:rPr>
      <w:rFonts w:eastAsia="Times New Roman"/>
    </w:rPr>
  </w:style>
  <w:style w:type="paragraph" w:customStyle="1" w:styleId="questionhead">
    <w:name w:val="question_head"/>
    <w:qFormat/>
    <w:rsid w:val="005B6989"/>
    <w:pPr>
      <w:keepNext/>
      <w:keepLines/>
      <w:spacing w:before="360" w:after="240"/>
      <w:outlineLvl w:val="2"/>
    </w:pPr>
    <w:rPr>
      <w:rFonts w:asciiTheme="majorHAnsi" w:eastAsia="Times New Roman" w:hAnsiTheme="majorHAnsi" w:cs="Times New Roman"/>
      <w:b/>
      <w:bCs/>
      <w:sz w:val="28"/>
      <w:szCs w:val="26"/>
      <w:lang w:val="en-GB" w:eastAsia="en-GB"/>
    </w:rPr>
  </w:style>
  <w:style w:type="paragraph" w:customStyle="1" w:styleId="questionletterlist">
    <w:name w:val="question_letter_list"/>
    <w:basedOn w:val="answersimple"/>
    <w:link w:val="questionletterlistChar"/>
    <w:qFormat/>
    <w:rsid w:val="005B6989"/>
    <w:pPr>
      <w:numPr>
        <w:numId w:val="3"/>
      </w:numPr>
      <w:ind w:left="754" w:hanging="357"/>
    </w:pPr>
  </w:style>
  <w:style w:type="character" w:customStyle="1" w:styleId="questionpriority1">
    <w:name w:val="question_priority_1"/>
    <w:basedOn w:val="DefaultParagraphFont"/>
    <w:uiPriority w:val="1"/>
    <w:qFormat/>
    <w:rsid w:val="005B6989"/>
    <w:rPr>
      <w:color w:val="FF0000"/>
      <w:bdr w:val="single" w:sz="4" w:space="0" w:color="auto"/>
    </w:rPr>
  </w:style>
  <w:style w:type="character" w:customStyle="1" w:styleId="questionpriority2">
    <w:name w:val="question_priority_2"/>
    <w:basedOn w:val="DefaultParagraphFont"/>
    <w:uiPriority w:val="1"/>
    <w:qFormat/>
    <w:rsid w:val="005B6989"/>
    <w:rPr>
      <w:color w:val="E36C0A" w:themeColor="accent6" w:themeShade="BF"/>
      <w:bdr w:val="single" w:sz="4" w:space="0" w:color="auto"/>
    </w:rPr>
  </w:style>
  <w:style w:type="character" w:customStyle="1" w:styleId="questionpriority3">
    <w:name w:val="question_priority_3"/>
    <w:basedOn w:val="DefaultParagraphFont"/>
    <w:uiPriority w:val="1"/>
    <w:qFormat/>
    <w:rsid w:val="005B6989"/>
    <w:rPr>
      <w:color w:val="31849B" w:themeColor="accent5" w:themeShade="BF"/>
      <w:bdr w:val="single" w:sz="4" w:space="0" w:color="auto"/>
    </w:rPr>
  </w:style>
  <w:style w:type="paragraph" w:customStyle="1" w:styleId="responsecategoryhead">
    <w:name w:val="response_category_head"/>
    <w:basedOn w:val="responsecategory"/>
    <w:qFormat/>
    <w:rsid w:val="005B6989"/>
    <w:pPr>
      <w:numPr>
        <w:numId w:val="0"/>
      </w:numPr>
      <w:tabs>
        <w:tab w:val="clear" w:pos="3969"/>
        <w:tab w:val="left" w:pos="2552"/>
      </w:tabs>
      <w:ind w:left="851"/>
    </w:pPr>
  </w:style>
  <w:style w:type="character" w:styleId="PageNumber">
    <w:name w:val="page number"/>
    <w:basedOn w:val="DefaultParagraphFont"/>
    <w:uiPriority w:val="99"/>
    <w:semiHidden/>
    <w:unhideWhenUsed/>
    <w:rsid w:val="005B6989"/>
  </w:style>
  <w:style w:type="character" w:customStyle="1" w:styleId="answersimpleChar">
    <w:name w:val="answer_simple Char"/>
    <w:basedOn w:val="DefaultParagraphFont"/>
    <w:link w:val="answersimple"/>
    <w:rsid w:val="005B6989"/>
    <w:rPr>
      <w:rFonts w:ascii="Times New Roman" w:eastAsia="Times New Roman" w:hAnsi="Times New Roman" w:cs="Times New Roman"/>
      <w:sz w:val="24"/>
      <w:lang w:val="en-GB"/>
    </w:rPr>
  </w:style>
  <w:style w:type="character" w:customStyle="1" w:styleId="questionletterlistChar">
    <w:name w:val="question_letter_list Char"/>
    <w:basedOn w:val="answersimpleChar"/>
    <w:link w:val="questionletterlist"/>
    <w:rsid w:val="005B6989"/>
    <w:rPr>
      <w:rFonts w:ascii="Times New Roman" w:eastAsia="Times New Roman" w:hAnsi="Times New Roman" w:cs="Times New Roman"/>
      <w:sz w:val="24"/>
      <w:lang w:val="en-GB"/>
    </w:rPr>
  </w:style>
  <w:style w:type="character" w:customStyle="1" w:styleId="Heading1Char">
    <w:name w:val="Heading 1 Char"/>
    <w:basedOn w:val="DefaultParagraphFont"/>
    <w:link w:val="Heading1"/>
    <w:rsid w:val="005B6989"/>
    <w:rPr>
      <w:rFonts w:asciiTheme="majorHAnsi" w:eastAsiaTheme="majorEastAsia" w:hAnsiTheme="majorHAnsi" w:cstheme="majorBidi"/>
      <w:b/>
      <w:bCs/>
      <w:color w:val="365F91" w:themeColor="accent1" w:themeShade="BF"/>
      <w:sz w:val="28"/>
      <w:szCs w:val="28"/>
      <w:lang w:val="en-GB"/>
    </w:rPr>
  </w:style>
  <w:style w:type="character" w:customStyle="1" w:styleId="Heading2Char">
    <w:name w:val="Heading 2 Char"/>
    <w:basedOn w:val="DefaultParagraphFont"/>
    <w:link w:val="Heading2"/>
    <w:rsid w:val="005B6989"/>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5B6989"/>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6989"/>
    <w:rPr>
      <w:rFonts w:ascii="Tahoma" w:eastAsia="Times New Roman" w:hAnsi="Tahoma" w:cs="Tahoma"/>
      <w:sz w:val="16"/>
      <w:szCs w:val="16"/>
      <w:lang w:val="en-GB"/>
    </w:rPr>
  </w:style>
  <w:style w:type="character" w:customStyle="1" w:styleId="Heading5Char">
    <w:name w:val="Heading 5 Char"/>
    <w:basedOn w:val="DefaultParagraphFont"/>
    <w:link w:val="Heading5"/>
    <w:rsid w:val="005B6989"/>
    <w:rPr>
      <w:rFonts w:asciiTheme="majorHAnsi" w:eastAsia="Times New Roman" w:hAnsiTheme="majorHAnsi" w:cs="Times New Roman"/>
      <w:b/>
      <w:bCs/>
      <w:iCs/>
      <w:sz w:val="24"/>
      <w:szCs w:val="26"/>
      <w:lang w:val="en-GB"/>
    </w:rPr>
  </w:style>
  <w:style w:type="character" w:customStyle="1" w:styleId="Heading6Char">
    <w:name w:val="Heading 6 Char"/>
    <w:basedOn w:val="DefaultParagraphFont"/>
    <w:link w:val="Heading6"/>
    <w:uiPriority w:val="9"/>
    <w:rsid w:val="005B6989"/>
    <w:rPr>
      <w:rFonts w:asciiTheme="majorHAnsi" w:eastAsiaTheme="majorEastAsia" w:hAnsiTheme="majorHAnsi" w:cstheme="majorBidi"/>
      <w:b/>
      <w:i/>
      <w:iCs/>
      <w:sz w:val="24"/>
      <w:szCs w:val="24"/>
      <w:lang w:val="en-GB"/>
    </w:rPr>
  </w:style>
  <w:style w:type="paragraph" w:styleId="Header">
    <w:name w:val="header"/>
    <w:basedOn w:val="Normal"/>
    <w:link w:val="HeaderChar"/>
    <w:uiPriority w:val="99"/>
    <w:rsid w:val="005B6989"/>
    <w:pPr>
      <w:tabs>
        <w:tab w:val="center" w:pos="4536"/>
        <w:tab w:val="right" w:pos="9072"/>
      </w:tabs>
    </w:pPr>
  </w:style>
  <w:style w:type="character" w:customStyle="1" w:styleId="HeaderChar">
    <w:name w:val="Header Char"/>
    <w:basedOn w:val="DefaultParagraphFont"/>
    <w:link w:val="Header"/>
    <w:uiPriority w:val="99"/>
    <w:rsid w:val="005B6989"/>
    <w:rPr>
      <w:rFonts w:ascii="Times New Roman" w:eastAsia="Times New Roman" w:hAnsi="Times New Roman" w:cs="Times New Roman"/>
      <w:sz w:val="24"/>
      <w:szCs w:val="24"/>
      <w:lang w:val="en-GB"/>
    </w:rPr>
  </w:style>
  <w:style w:type="paragraph" w:styleId="EndnoteText">
    <w:name w:val="endnote text"/>
    <w:basedOn w:val="Normal"/>
    <w:link w:val="EndnoteTextChar"/>
    <w:semiHidden/>
    <w:unhideWhenUsed/>
    <w:rsid w:val="005B6989"/>
    <w:rPr>
      <w:sz w:val="20"/>
      <w:szCs w:val="20"/>
    </w:rPr>
  </w:style>
  <w:style w:type="character" w:customStyle="1" w:styleId="EndnoteTextChar">
    <w:name w:val="Endnote Text Char"/>
    <w:basedOn w:val="DefaultParagraphFont"/>
    <w:link w:val="EndnoteText"/>
    <w:semiHidden/>
    <w:rsid w:val="005B6989"/>
    <w:rPr>
      <w:rFonts w:ascii="Times New Roman" w:eastAsia="Times New Roman" w:hAnsi="Times New Roman" w:cs="Times New Roman"/>
      <w:sz w:val="20"/>
      <w:szCs w:val="20"/>
      <w:lang w:val="en-GB"/>
    </w:rPr>
  </w:style>
  <w:style w:type="character" w:styleId="EndnoteReference">
    <w:name w:val="endnote reference"/>
    <w:basedOn w:val="DefaultParagraphFont"/>
    <w:uiPriority w:val="99"/>
    <w:semiHidden/>
    <w:unhideWhenUsed/>
    <w:rsid w:val="005B6989"/>
    <w:rPr>
      <w:vertAlign w:val="superscript"/>
    </w:rPr>
  </w:style>
  <w:style w:type="paragraph" w:customStyle="1" w:styleId="En-ttedetabledesmatires">
    <w:name w:val="En-tête de table des matières"/>
    <w:basedOn w:val="Heading1"/>
    <w:next w:val="Normal"/>
    <w:uiPriority w:val="39"/>
    <w:semiHidden/>
    <w:unhideWhenUsed/>
    <w:qFormat/>
    <w:rsid w:val="005B6989"/>
    <w:pPr>
      <w:spacing w:line="276" w:lineRule="auto"/>
      <w:ind w:left="357" w:hanging="357"/>
      <w:outlineLvl w:val="9"/>
    </w:pPr>
    <w:rPr>
      <w:rFonts w:eastAsia="Times New Roman" w:cs="Times New Roman"/>
      <w:color w:val="365F91"/>
      <w:lang w:val="en-US"/>
    </w:rPr>
  </w:style>
  <w:style w:type="paragraph" w:styleId="TOC2">
    <w:name w:val="toc 2"/>
    <w:basedOn w:val="Normal"/>
    <w:next w:val="Normal"/>
    <w:autoRedefine/>
    <w:uiPriority w:val="39"/>
    <w:unhideWhenUsed/>
    <w:rsid w:val="005B6989"/>
    <w:pPr>
      <w:tabs>
        <w:tab w:val="left" w:pos="720"/>
        <w:tab w:val="right" w:leader="dot" w:pos="9781"/>
      </w:tabs>
      <w:spacing w:after="100" w:line="276" w:lineRule="auto"/>
      <w:ind w:left="220"/>
    </w:pPr>
    <w:rPr>
      <w:rFonts w:ascii="Calibri" w:hAnsi="Calibri"/>
      <w:noProof/>
      <w:sz w:val="22"/>
      <w:szCs w:val="22"/>
      <w:lang w:val="en-US"/>
    </w:rPr>
  </w:style>
  <w:style w:type="paragraph" w:styleId="TOC1">
    <w:name w:val="toc 1"/>
    <w:basedOn w:val="Normal"/>
    <w:next w:val="Normal"/>
    <w:autoRedefine/>
    <w:uiPriority w:val="39"/>
    <w:unhideWhenUsed/>
    <w:rsid w:val="005F1DF7"/>
    <w:pPr>
      <w:tabs>
        <w:tab w:val="left" w:pos="440"/>
        <w:tab w:val="right" w:leader="dot" w:pos="9781"/>
      </w:tabs>
      <w:spacing w:after="100" w:line="276" w:lineRule="auto"/>
      <w:jc w:val="center"/>
    </w:pPr>
    <w:rPr>
      <w:b/>
      <w:noProof/>
      <w:sz w:val="22"/>
      <w:szCs w:val="22"/>
      <w:lang w:val="en-US"/>
    </w:rPr>
  </w:style>
  <w:style w:type="paragraph" w:styleId="TOC3">
    <w:name w:val="toc 3"/>
    <w:basedOn w:val="Normal"/>
    <w:next w:val="Normal"/>
    <w:autoRedefine/>
    <w:uiPriority w:val="39"/>
    <w:unhideWhenUsed/>
    <w:rsid w:val="005B6989"/>
    <w:pPr>
      <w:tabs>
        <w:tab w:val="right" w:leader="dot" w:pos="9742"/>
      </w:tabs>
      <w:spacing w:after="100" w:line="276" w:lineRule="auto"/>
      <w:ind w:left="709"/>
    </w:pPr>
    <w:rPr>
      <w:rFonts w:ascii="Calibri" w:hAnsi="Calibri"/>
      <w:noProof/>
      <w:sz w:val="22"/>
      <w:szCs w:val="22"/>
      <w:lang w:val="en-US"/>
    </w:rPr>
  </w:style>
  <w:style w:type="character" w:styleId="Hyperlink">
    <w:name w:val="Hyperlink"/>
    <w:aliases w:val="TOC2"/>
    <w:basedOn w:val="DefaultParagraphFont"/>
    <w:uiPriority w:val="99"/>
    <w:unhideWhenUsed/>
    <w:rsid w:val="005B6989"/>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5B6989"/>
    <w:rPr>
      <w:b/>
      <w:bCs/>
    </w:rPr>
  </w:style>
  <w:style w:type="character" w:customStyle="1" w:styleId="CommentSubjectChar">
    <w:name w:val="Comment Subject Char"/>
    <w:basedOn w:val="CommentTextChar"/>
    <w:link w:val="CommentSubject"/>
    <w:uiPriority w:val="99"/>
    <w:semiHidden/>
    <w:rsid w:val="005B6989"/>
    <w:rPr>
      <w:rFonts w:ascii="Times New Roman" w:eastAsia="Times New Roman" w:hAnsi="Times New Roman" w:cs="Times New Roman"/>
      <w:b/>
      <w:bCs/>
      <w:sz w:val="20"/>
      <w:szCs w:val="20"/>
      <w:lang w:val="en-GB"/>
    </w:rPr>
  </w:style>
  <w:style w:type="table" w:styleId="TableGrid">
    <w:name w:val="Table Grid"/>
    <w:basedOn w:val="TableNormal"/>
    <w:uiPriority w:val="59"/>
    <w:rsid w:val="005B6989"/>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rsid w:val="005B6989"/>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5B6989"/>
    <w:rPr>
      <w:rFonts w:asciiTheme="majorHAnsi" w:eastAsiaTheme="majorEastAsia" w:hAnsiTheme="majorHAnsi" w:cstheme="majorBidi"/>
      <w:color w:val="17365D" w:themeColor="text2" w:themeShade="BF"/>
      <w:spacing w:val="5"/>
      <w:kern w:val="28"/>
      <w:sz w:val="52"/>
      <w:szCs w:val="52"/>
      <w:lang w:val="en-GB"/>
    </w:rPr>
  </w:style>
  <w:style w:type="paragraph" w:styleId="TableofFigures">
    <w:name w:val="table of figures"/>
    <w:basedOn w:val="Normal"/>
    <w:next w:val="Normal"/>
    <w:uiPriority w:val="99"/>
    <w:unhideWhenUsed/>
    <w:rsid w:val="005B6989"/>
  </w:style>
  <w:style w:type="paragraph" w:styleId="TOC4">
    <w:name w:val="toc 4"/>
    <w:basedOn w:val="Normal"/>
    <w:next w:val="Normal"/>
    <w:autoRedefine/>
    <w:uiPriority w:val="39"/>
    <w:unhideWhenUsed/>
    <w:rsid w:val="005B6989"/>
    <w:pPr>
      <w:ind w:left="720"/>
    </w:pPr>
  </w:style>
  <w:style w:type="character" w:styleId="FollowedHyperlink">
    <w:name w:val="FollowedHyperlink"/>
    <w:basedOn w:val="DefaultParagraphFont"/>
    <w:uiPriority w:val="99"/>
    <w:unhideWhenUsed/>
    <w:rsid w:val="005B6989"/>
    <w:rPr>
      <w:color w:val="800080"/>
      <w:u w:val="single"/>
    </w:rPr>
  </w:style>
  <w:style w:type="paragraph" w:styleId="ListParagraph">
    <w:name w:val="List Paragraph"/>
    <w:basedOn w:val="Normal"/>
    <w:uiPriority w:val="34"/>
    <w:rsid w:val="005B6989"/>
    <w:pPr>
      <w:ind w:left="720"/>
    </w:pPr>
  </w:style>
  <w:style w:type="character" w:customStyle="1" w:styleId="TL2">
    <w:name w:val="TL2"/>
    <w:rsid w:val="005B6989"/>
  </w:style>
  <w:style w:type="paragraph" w:customStyle="1" w:styleId="Default">
    <w:name w:val="Default"/>
    <w:rsid w:val="005B6989"/>
    <w:pPr>
      <w:widowControl w:val="0"/>
      <w:autoSpaceDE w:val="0"/>
      <w:autoSpaceDN w:val="0"/>
      <w:adjustRightInd w:val="0"/>
      <w:spacing w:after="0" w:line="240" w:lineRule="auto"/>
    </w:pPr>
    <w:rPr>
      <w:rFonts w:ascii="Helvetica" w:eastAsia="Times New Roman" w:hAnsi="Helvetica" w:cs="Helvetica"/>
      <w:color w:val="000000"/>
      <w:sz w:val="24"/>
      <w:szCs w:val="24"/>
    </w:rPr>
  </w:style>
  <w:style w:type="paragraph" w:customStyle="1" w:styleId="Year">
    <w:name w:val="Year"/>
    <w:basedOn w:val="Normal"/>
    <w:rsid w:val="005B6989"/>
    <w:pPr>
      <w:spacing w:before="40"/>
      <w:jc w:val="center"/>
    </w:pPr>
    <w:rPr>
      <w:rFonts w:ascii="Trebuchet MS" w:hAnsi="Trebuchet MS"/>
      <w:b/>
      <w:lang w:val="en-US"/>
    </w:rPr>
  </w:style>
  <w:style w:type="paragraph" w:customStyle="1" w:styleId="biblio">
    <w:name w:val="biblio"/>
    <w:basedOn w:val="Normal"/>
    <w:rsid w:val="005B6989"/>
    <w:pPr>
      <w:spacing w:after="0"/>
      <w:ind w:left="720" w:hanging="720"/>
      <w:contextualSpacing/>
    </w:pPr>
    <w:rPr>
      <w:rFonts w:eastAsia="SimSun"/>
      <w:noProof/>
      <w:lang w:eastAsia="zh-CN"/>
    </w:rPr>
  </w:style>
  <w:style w:type="paragraph" w:styleId="NoSpacing">
    <w:name w:val="No Spacing"/>
    <w:link w:val="NoSpacingChar"/>
    <w:rsid w:val="005B6989"/>
    <w:pPr>
      <w:spacing w:after="0" w:line="240" w:lineRule="auto"/>
    </w:pPr>
    <w:rPr>
      <w:rFonts w:ascii="Times New Roman" w:eastAsia="PMingLiU" w:hAnsi="Times New Roman" w:cs="Times New Roman"/>
      <w:sz w:val="24"/>
      <w:szCs w:val="24"/>
    </w:rPr>
  </w:style>
  <w:style w:type="character" w:customStyle="1" w:styleId="NoSpacingChar">
    <w:name w:val="No Spacing Char"/>
    <w:basedOn w:val="DefaultParagraphFont"/>
    <w:link w:val="NoSpacing"/>
    <w:rsid w:val="005B6989"/>
    <w:rPr>
      <w:rFonts w:ascii="Times New Roman" w:eastAsia="PMingLiU" w:hAnsi="Times New Roman" w:cs="Times New Roman"/>
      <w:sz w:val="24"/>
      <w:szCs w:val="24"/>
    </w:rPr>
  </w:style>
  <w:style w:type="table" w:styleId="TableColumns2">
    <w:name w:val="Table Columns 2"/>
    <w:basedOn w:val="TableNormal"/>
    <w:rsid w:val="005B6989"/>
    <w:pPr>
      <w:spacing w:after="0" w:line="240" w:lineRule="auto"/>
    </w:pPr>
    <w:rPr>
      <w:rFonts w:ascii="Times New Roman" w:eastAsia="Times New Roman" w:hAnsi="Times New Roman" w:cs="Times New Roman"/>
      <w:b/>
      <w:bCs/>
      <w:sz w:val="20"/>
      <w:szCs w:val="20"/>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appendixtitle">
    <w:name w:val="appendix_title"/>
    <w:basedOn w:val="Heading1"/>
    <w:rsid w:val="005B6989"/>
    <w:pPr>
      <w:keepLines w:val="0"/>
      <w:spacing w:before="360" w:after="60"/>
    </w:pPr>
    <w:rPr>
      <w:rFonts w:eastAsia="Times New Roman" w:cs="Times New Roman"/>
      <w:color w:val="1F497D"/>
      <w:kern w:val="32"/>
      <w:sz w:val="40"/>
      <w:szCs w:val="32"/>
    </w:rPr>
  </w:style>
  <w:style w:type="paragraph" w:customStyle="1" w:styleId="prelimhead1">
    <w:name w:val="prelim_head_1"/>
    <w:basedOn w:val="Heading1"/>
    <w:rsid w:val="005B6989"/>
    <w:pPr>
      <w:keepLines w:val="0"/>
      <w:spacing w:before="360" w:after="60"/>
    </w:pPr>
    <w:rPr>
      <w:rFonts w:eastAsia="Times New Roman" w:cs="Times New Roman"/>
      <w:color w:val="1F497D"/>
      <w:kern w:val="32"/>
      <w:sz w:val="40"/>
      <w:szCs w:val="32"/>
    </w:rPr>
  </w:style>
  <w:style w:type="numbering" w:customStyle="1" w:styleId="KAPmanualheadings">
    <w:name w:val="KAP_manual_headings"/>
    <w:uiPriority w:val="99"/>
    <w:rsid w:val="005B6989"/>
    <w:pPr>
      <w:numPr>
        <w:numId w:val="16"/>
      </w:numPr>
    </w:pPr>
  </w:style>
  <w:style w:type="paragraph" w:customStyle="1" w:styleId="itemizedlist">
    <w:name w:val="itemizedlist"/>
    <w:basedOn w:val="Normal"/>
    <w:qFormat/>
    <w:rsid w:val="005B6989"/>
    <w:pPr>
      <w:numPr>
        <w:numId w:val="6"/>
      </w:numPr>
      <w:spacing w:after="120"/>
    </w:pPr>
    <w:rPr>
      <w:rFonts w:eastAsia="SimSun"/>
    </w:rPr>
  </w:style>
  <w:style w:type="paragraph" w:customStyle="1" w:styleId="orderedlist">
    <w:name w:val="orderedlist"/>
    <w:basedOn w:val="Normal"/>
    <w:qFormat/>
    <w:rsid w:val="005B6989"/>
    <w:pPr>
      <w:numPr>
        <w:numId w:val="7"/>
      </w:numPr>
      <w:spacing w:after="120"/>
    </w:pPr>
    <w:rPr>
      <w:rFonts w:eastAsia="SimSun"/>
      <w:spacing w:val="-4"/>
      <w:lang w:eastAsia="zh-CN"/>
    </w:rPr>
  </w:style>
  <w:style w:type="paragraph" w:customStyle="1" w:styleId="indentpara">
    <w:name w:val="indent_para"/>
    <w:basedOn w:val="Normal"/>
    <w:qFormat/>
    <w:rsid w:val="005B6989"/>
    <w:pPr>
      <w:tabs>
        <w:tab w:val="left" w:pos="1560"/>
      </w:tabs>
      <w:spacing w:after="120"/>
      <w:ind w:left="357"/>
    </w:pPr>
    <w:rPr>
      <w:rFonts w:eastAsia="SimSun"/>
      <w:lang w:eastAsia="zh-CN"/>
    </w:rPr>
  </w:style>
  <w:style w:type="paragraph" w:customStyle="1" w:styleId="tabledata">
    <w:name w:val="table_data"/>
    <w:rsid w:val="005B6989"/>
    <w:pPr>
      <w:spacing w:before="60" w:after="60" w:line="240" w:lineRule="auto"/>
    </w:pPr>
    <w:rPr>
      <w:rFonts w:ascii="Arial" w:hAnsi="Arial" w:cs="Arial"/>
      <w:sz w:val="20"/>
      <w:szCs w:val="24"/>
      <w:lang w:val="en-GB"/>
    </w:rPr>
  </w:style>
  <w:style w:type="paragraph" w:customStyle="1" w:styleId="tablefooter">
    <w:name w:val="table_footer"/>
    <w:basedOn w:val="tabledata"/>
    <w:rsid w:val="005B6989"/>
    <w:pPr>
      <w:tabs>
        <w:tab w:val="left" w:pos="227"/>
      </w:tabs>
      <w:spacing w:after="0"/>
      <w:ind w:left="170" w:hanging="170"/>
    </w:pPr>
    <w:rPr>
      <w:rFonts w:eastAsia="MS Mincho" w:cs="Times New Roman"/>
      <w:sz w:val="16"/>
      <w:szCs w:val="20"/>
    </w:rPr>
  </w:style>
  <w:style w:type="paragraph" w:customStyle="1" w:styleId="tablelabel2">
    <w:name w:val="table_label_2"/>
    <w:basedOn w:val="tablelabel"/>
    <w:rsid w:val="005B6989"/>
    <w:pPr>
      <w:ind w:left="170"/>
    </w:pPr>
    <w:rPr>
      <w:snapToGrid w:val="0"/>
    </w:rPr>
  </w:style>
  <w:style w:type="paragraph" w:customStyle="1" w:styleId="tablelabel3">
    <w:name w:val="table_label_3"/>
    <w:basedOn w:val="tablelabel2"/>
    <w:rsid w:val="005B6989"/>
    <w:pPr>
      <w:ind w:left="340"/>
    </w:pPr>
  </w:style>
  <w:style w:type="paragraph" w:customStyle="1" w:styleId="tableitemizedlist">
    <w:name w:val="table_itemizedlist"/>
    <w:basedOn w:val="tabledata"/>
    <w:qFormat/>
    <w:rsid w:val="005B6989"/>
    <w:pPr>
      <w:numPr>
        <w:numId w:val="8"/>
      </w:numPr>
      <w:spacing w:before="0"/>
      <w:ind w:left="227" w:hanging="227"/>
    </w:pPr>
  </w:style>
  <w:style w:type="paragraph" w:customStyle="1" w:styleId="figurecaption">
    <w:name w:val="figure_caption"/>
    <w:basedOn w:val="Normal"/>
    <w:rsid w:val="005B6989"/>
    <w:pPr>
      <w:spacing w:before="120" w:after="120"/>
    </w:pPr>
    <w:rPr>
      <w:rFonts w:ascii="Arial" w:eastAsia="SimSun" w:hAnsi="Arial"/>
      <w:sz w:val="20"/>
      <w:lang w:eastAsia="zh-CN"/>
    </w:rPr>
  </w:style>
  <w:style w:type="paragraph" w:customStyle="1" w:styleId="figurenote">
    <w:name w:val="figure_note"/>
    <w:basedOn w:val="Normal"/>
    <w:rsid w:val="005B6989"/>
    <w:pPr>
      <w:spacing w:after="120"/>
    </w:pPr>
    <w:rPr>
      <w:rFonts w:ascii="Arial" w:eastAsia="SimSun" w:hAnsi="Arial"/>
      <w:sz w:val="16"/>
    </w:rPr>
  </w:style>
  <w:style w:type="paragraph" w:customStyle="1" w:styleId="itemizedlist2">
    <w:name w:val="itemizedlist_2"/>
    <w:basedOn w:val="itemizedlist"/>
    <w:rsid w:val="005B6989"/>
    <w:pPr>
      <w:numPr>
        <w:numId w:val="9"/>
      </w:numPr>
      <w:spacing w:after="240"/>
      <w:contextualSpacing/>
    </w:pPr>
  </w:style>
  <w:style w:type="paragraph" w:customStyle="1" w:styleId="boxnormal">
    <w:name w:val="box_normal"/>
    <w:basedOn w:val="Normal"/>
    <w:rsid w:val="005B6989"/>
    <w:pPr>
      <w:spacing w:after="120"/>
    </w:pPr>
    <w:rPr>
      <w:rFonts w:ascii="Arial" w:eastAsia="SimSun" w:hAnsi="Arial"/>
      <w:sz w:val="20"/>
      <w:szCs w:val="22"/>
      <w:lang w:eastAsia="zh-CN"/>
    </w:rPr>
  </w:style>
  <w:style w:type="paragraph" w:customStyle="1" w:styleId="boxindentlist1">
    <w:name w:val="box_indent_list_1"/>
    <w:basedOn w:val="boxnormal"/>
    <w:rsid w:val="005B6989"/>
    <w:pPr>
      <w:widowControl w:val="0"/>
      <w:tabs>
        <w:tab w:val="left" w:pos="567"/>
        <w:tab w:val="left" w:pos="1134"/>
        <w:tab w:val="left" w:pos="1701"/>
      </w:tabs>
      <w:spacing w:before="60"/>
      <w:ind w:left="851" w:hanging="567"/>
    </w:pPr>
    <w:rPr>
      <w:sz w:val="22"/>
      <w:lang w:eastAsia="ko-KR"/>
    </w:rPr>
  </w:style>
  <w:style w:type="paragraph" w:customStyle="1" w:styleId="boxindentlist2">
    <w:name w:val="box_indent_list_2"/>
    <w:basedOn w:val="boxindentlist1"/>
    <w:rsid w:val="005B6989"/>
    <w:pPr>
      <w:ind w:left="1418"/>
    </w:pPr>
  </w:style>
  <w:style w:type="paragraph" w:customStyle="1" w:styleId="boxitemizedlist">
    <w:name w:val="box_itemizedlist"/>
    <w:basedOn w:val="itemizedlist"/>
    <w:rsid w:val="005B6989"/>
    <w:pPr>
      <w:numPr>
        <w:numId w:val="10"/>
      </w:numPr>
    </w:pPr>
    <w:rPr>
      <w:rFonts w:ascii="Arial" w:hAnsi="Arial"/>
      <w:sz w:val="20"/>
      <w:szCs w:val="22"/>
    </w:rPr>
  </w:style>
  <w:style w:type="paragraph" w:customStyle="1" w:styleId="boxitemizedlist2">
    <w:name w:val="box_itemizedlist_2"/>
    <w:basedOn w:val="boxitemizedlist"/>
    <w:rsid w:val="005B6989"/>
    <w:pPr>
      <w:numPr>
        <w:numId w:val="11"/>
      </w:numPr>
    </w:pPr>
  </w:style>
  <w:style w:type="paragraph" w:customStyle="1" w:styleId="boxorderedlist">
    <w:name w:val="box_orderedlist"/>
    <w:basedOn w:val="Normal"/>
    <w:autoRedefine/>
    <w:rsid w:val="005B6989"/>
    <w:pPr>
      <w:numPr>
        <w:numId w:val="12"/>
      </w:numPr>
      <w:spacing w:after="120"/>
    </w:pPr>
    <w:rPr>
      <w:rFonts w:ascii="Arial" w:eastAsia="MS Mincho" w:hAnsi="Arial"/>
      <w:spacing w:val="-4"/>
      <w:sz w:val="20"/>
      <w:szCs w:val="22"/>
      <w:lang w:eastAsia="ja-JP"/>
    </w:rPr>
  </w:style>
  <w:style w:type="paragraph" w:customStyle="1" w:styleId="boxsubhead">
    <w:name w:val="box_subhead"/>
    <w:basedOn w:val="Heading3"/>
    <w:autoRedefine/>
    <w:rsid w:val="005B6989"/>
    <w:pPr>
      <w:keepNext w:val="0"/>
      <w:keepLines/>
      <w:tabs>
        <w:tab w:val="left" w:pos="567"/>
        <w:tab w:val="left" w:pos="993"/>
      </w:tabs>
      <w:spacing w:after="120"/>
      <w:outlineLvl w:val="4"/>
    </w:pPr>
    <w:rPr>
      <w:rFonts w:ascii="Arial" w:eastAsia="MS Mincho" w:hAnsi="Arial"/>
      <w:bCs w:val="0"/>
      <w:i/>
      <w:iCs/>
      <w:kern w:val="40"/>
      <w:sz w:val="20"/>
      <w:szCs w:val="22"/>
      <w:lang w:eastAsia="ja-JP"/>
    </w:rPr>
  </w:style>
  <w:style w:type="paragraph" w:customStyle="1" w:styleId="boxtabledata">
    <w:name w:val="box_tabledata"/>
    <w:rsid w:val="005B6989"/>
    <w:pPr>
      <w:spacing w:before="57" w:after="57" w:line="240" w:lineRule="auto"/>
    </w:pPr>
    <w:rPr>
      <w:rFonts w:ascii="Arial" w:eastAsia="MS Mincho" w:hAnsi="Arial" w:cs="Times New Roman"/>
      <w:sz w:val="16"/>
      <w:szCs w:val="16"/>
      <w:lang w:val="en-GB"/>
    </w:rPr>
  </w:style>
  <w:style w:type="paragraph" w:customStyle="1" w:styleId="boxtablehead">
    <w:name w:val="box_tablehead"/>
    <w:rsid w:val="005B6989"/>
    <w:pPr>
      <w:spacing w:before="57" w:after="57" w:line="240" w:lineRule="auto"/>
    </w:pPr>
    <w:rPr>
      <w:rFonts w:ascii="Arial" w:eastAsia="MS Mincho" w:hAnsi="Arial" w:cs="Times New Roman"/>
      <w:b/>
      <w:bCs/>
      <w:sz w:val="16"/>
      <w:szCs w:val="20"/>
      <w:lang w:val="en-GB"/>
    </w:rPr>
  </w:style>
  <w:style w:type="paragraph" w:customStyle="1" w:styleId="boxtablelabel">
    <w:name w:val="box_tablelabel"/>
    <w:rsid w:val="005B6989"/>
    <w:pPr>
      <w:spacing w:before="57" w:after="57" w:line="240" w:lineRule="auto"/>
    </w:pPr>
    <w:rPr>
      <w:rFonts w:ascii="Arial" w:eastAsia="MS Mincho" w:hAnsi="Arial" w:cs="Times New Roman"/>
      <w:sz w:val="16"/>
      <w:szCs w:val="20"/>
      <w:lang w:val="en-GB"/>
    </w:rPr>
  </w:style>
  <w:style w:type="paragraph" w:customStyle="1" w:styleId="boxtitle">
    <w:name w:val="box_title"/>
    <w:basedOn w:val="Heading3"/>
    <w:rsid w:val="005B6989"/>
    <w:pPr>
      <w:keepLines/>
      <w:tabs>
        <w:tab w:val="left" w:pos="567"/>
        <w:tab w:val="left" w:pos="993"/>
      </w:tabs>
      <w:spacing w:after="120"/>
      <w:outlineLvl w:val="3"/>
    </w:pPr>
    <w:rPr>
      <w:rFonts w:ascii="Arial" w:eastAsiaTheme="minorHAnsi" w:hAnsi="Arial" w:cstheme="minorBidi"/>
      <w:bCs w:val="0"/>
      <w:kern w:val="40"/>
      <w:sz w:val="24"/>
      <w:szCs w:val="22"/>
      <w:lang w:eastAsia="en-US"/>
    </w:rPr>
  </w:style>
  <w:style w:type="paragraph" w:customStyle="1" w:styleId="itemizedlist3">
    <w:name w:val="itemizedlist_3"/>
    <w:basedOn w:val="Normal"/>
    <w:rsid w:val="005B6989"/>
    <w:pPr>
      <w:numPr>
        <w:numId w:val="13"/>
      </w:numPr>
      <w:ind w:left="1071" w:hanging="357"/>
    </w:pPr>
  </w:style>
  <w:style w:type="paragraph" w:customStyle="1" w:styleId="Heading3emphasis">
    <w:name w:val="Heading 3 emphasis"/>
    <w:basedOn w:val="Heading3"/>
    <w:rsid w:val="005B6989"/>
    <w:rPr>
      <w:color w:val="FF0000"/>
    </w:rPr>
  </w:style>
  <w:style w:type="paragraph" w:customStyle="1" w:styleId="letterlist">
    <w:name w:val="letter_list"/>
    <w:basedOn w:val="orderedlist"/>
    <w:rsid w:val="005B6989"/>
    <w:pPr>
      <w:numPr>
        <w:numId w:val="15"/>
      </w:numPr>
    </w:pPr>
    <w:rPr>
      <w:sz w:val="22"/>
    </w:rPr>
  </w:style>
  <w:style w:type="paragraph" w:customStyle="1" w:styleId="letterlistindent">
    <w:name w:val="letter_list_indent"/>
    <w:basedOn w:val="letterlist"/>
    <w:rsid w:val="005B6989"/>
    <w:pPr>
      <w:ind w:left="714" w:hanging="357"/>
    </w:pPr>
  </w:style>
  <w:style w:type="paragraph" w:customStyle="1" w:styleId="acronymentry">
    <w:name w:val="acronym_entry"/>
    <w:basedOn w:val="Normal"/>
    <w:rsid w:val="005B6989"/>
    <w:pPr>
      <w:spacing w:before="260" w:after="120"/>
      <w:ind w:left="1134" w:hanging="1134"/>
    </w:pPr>
    <w:rPr>
      <w:rFonts w:eastAsia="SimSun"/>
      <w:lang w:eastAsia="zh-CN"/>
    </w:rPr>
  </w:style>
  <w:style w:type="paragraph" w:customStyle="1" w:styleId="author">
    <w:name w:val="author"/>
    <w:basedOn w:val="Normal"/>
    <w:rsid w:val="005B6989"/>
    <w:pPr>
      <w:spacing w:after="120"/>
    </w:pPr>
    <w:rPr>
      <w:rFonts w:eastAsia="SimSun"/>
      <w:szCs w:val="22"/>
      <w:lang w:eastAsia="zh-CN"/>
    </w:rPr>
  </w:style>
  <w:style w:type="paragraph" w:customStyle="1" w:styleId="affiliation">
    <w:name w:val="affiliation"/>
    <w:basedOn w:val="Normal"/>
    <w:rsid w:val="005B6989"/>
    <w:pPr>
      <w:tabs>
        <w:tab w:val="left" w:pos="0"/>
        <w:tab w:val="left" w:pos="284"/>
      </w:tabs>
      <w:spacing w:before="120" w:after="120"/>
    </w:pPr>
    <w:rPr>
      <w:rFonts w:eastAsia="SimSun"/>
      <w:lang w:eastAsia="zh-CN"/>
    </w:rPr>
  </w:style>
  <w:style w:type="paragraph" w:customStyle="1" w:styleId="figuretext">
    <w:name w:val="figure_text"/>
    <w:basedOn w:val="Normal"/>
    <w:qFormat/>
    <w:rsid w:val="005B6989"/>
    <w:rPr>
      <w:rFonts w:ascii="Arial" w:hAnsi="Arial"/>
      <w:sz w:val="20"/>
      <w:lang w:eastAsia="en-GB"/>
    </w:rPr>
  </w:style>
  <w:style w:type="paragraph" w:customStyle="1" w:styleId="tablelabelsubhead">
    <w:name w:val="table_label_subhead"/>
    <w:basedOn w:val="tablelabel"/>
    <w:qFormat/>
    <w:rsid w:val="005B6989"/>
    <w:pPr>
      <w:spacing w:before="180"/>
    </w:pPr>
    <w:rPr>
      <w:b/>
      <w:bCs/>
    </w:rPr>
  </w:style>
  <w:style w:type="paragraph" w:customStyle="1" w:styleId="Heading5emphasis">
    <w:name w:val="Heading 5_emphasis"/>
    <w:basedOn w:val="Heading5"/>
    <w:rsid w:val="005B6989"/>
    <w:rPr>
      <w:iCs w:val="0"/>
      <w:color w:val="FF0000"/>
    </w:rPr>
  </w:style>
  <w:style w:type="paragraph" w:customStyle="1" w:styleId="Heading4emphasis">
    <w:name w:val="Heading 4_emphasis"/>
    <w:basedOn w:val="Heading4"/>
    <w:rsid w:val="005B6989"/>
    <w:rPr>
      <w:color w:val="FF0000"/>
    </w:rPr>
  </w:style>
  <w:style w:type="character" w:styleId="PlaceholderText">
    <w:name w:val="Placeholder Text"/>
    <w:basedOn w:val="DefaultParagraphFont"/>
    <w:uiPriority w:val="99"/>
    <w:semiHidden/>
    <w:rsid w:val="005B6989"/>
    <w:rPr>
      <w:color w:val="808080"/>
    </w:rPr>
  </w:style>
  <w:style w:type="paragraph" w:styleId="Revision">
    <w:name w:val="Revision"/>
    <w:hidden/>
    <w:uiPriority w:val="99"/>
    <w:semiHidden/>
    <w:rsid w:val="005B6989"/>
    <w:pPr>
      <w:spacing w:after="0" w:line="240" w:lineRule="auto"/>
    </w:pPr>
    <w:rPr>
      <w:rFonts w:ascii="Times New Roman" w:eastAsia="Times New Roman" w:hAnsi="Times New Roman" w:cs="Times New Roman"/>
      <w:sz w:val="24"/>
      <w:szCs w:val="24"/>
      <w:lang w:val="en-GB"/>
    </w:rPr>
  </w:style>
  <w:style w:type="paragraph" w:customStyle="1" w:styleId="tabletextsubhead">
    <w:name w:val="table_text_subhead"/>
    <w:basedOn w:val="tablelabelsubhead"/>
    <w:qFormat/>
    <w:rsid w:val="005B6989"/>
  </w:style>
  <w:style w:type="paragraph" w:customStyle="1" w:styleId="tipboxitemizedlist">
    <w:name w:val="tipbox_itemizedlist"/>
    <w:basedOn w:val="Normal"/>
    <w:autoRedefine/>
    <w:rsid w:val="005B6989"/>
    <w:pPr>
      <w:numPr>
        <w:numId w:val="18"/>
      </w:numPr>
      <w:pBdr>
        <w:top w:val="single" w:sz="4" w:space="4" w:color="auto"/>
        <w:left w:val="single" w:sz="4" w:space="4" w:color="auto"/>
        <w:bottom w:val="single" w:sz="4" w:space="4" w:color="auto"/>
        <w:right w:val="single" w:sz="4" w:space="4" w:color="auto"/>
      </w:pBdr>
      <w:spacing w:after="120"/>
      <w:ind w:left="641" w:right="284" w:hanging="357"/>
    </w:pPr>
    <w:rPr>
      <w:rFonts w:eastAsia="MS Mincho"/>
      <w:i/>
      <w:spacing w:val="-4"/>
      <w:szCs w:val="22"/>
      <w:lang w:eastAsia="ja-JP"/>
    </w:rPr>
  </w:style>
  <w:style w:type="paragraph" w:customStyle="1" w:styleId="boxnote">
    <w:name w:val="box_note"/>
    <w:basedOn w:val="boxnormal"/>
    <w:qFormat/>
    <w:rsid w:val="005B6989"/>
    <w:rPr>
      <w:sz w:val="16"/>
      <w:lang w:val="en-US"/>
    </w:rPr>
  </w:style>
  <w:style w:type="paragraph" w:styleId="TOCHeading">
    <w:name w:val="TOC Heading"/>
    <w:basedOn w:val="Heading1"/>
    <w:next w:val="Normal"/>
    <w:uiPriority w:val="39"/>
    <w:unhideWhenUsed/>
    <w:qFormat/>
    <w:rsid w:val="005B6989"/>
    <w:pPr>
      <w:spacing w:line="276" w:lineRule="auto"/>
      <w:outlineLvl w:val="9"/>
    </w:pPr>
    <w:rPr>
      <w:lang w:val="en-US"/>
    </w:rPr>
  </w:style>
  <w:style w:type="paragraph" w:styleId="TOC5">
    <w:name w:val="toc 5"/>
    <w:basedOn w:val="Normal"/>
    <w:next w:val="Normal"/>
    <w:autoRedefine/>
    <w:uiPriority w:val="39"/>
    <w:unhideWhenUsed/>
    <w:rsid w:val="005B6989"/>
    <w:pPr>
      <w:spacing w:after="100"/>
      <w:ind w:left="960"/>
    </w:pPr>
  </w:style>
  <w:style w:type="paragraph" w:styleId="TOC6">
    <w:name w:val="toc 6"/>
    <w:basedOn w:val="Normal"/>
    <w:next w:val="Normal"/>
    <w:autoRedefine/>
    <w:uiPriority w:val="39"/>
    <w:unhideWhenUsed/>
    <w:rsid w:val="005B6989"/>
    <w:pPr>
      <w:spacing w:after="100"/>
      <w:ind w:left="1200"/>
    </w:pPr>
  </w:style>
  <w:style w:type="paragraph" w:styleId="TOC7">
    <w:name w:val="toc 7"/>
    <w:basedOn w:val="Normal"/>
    <w:next w:val="Normal"/>
    <w:autoRedefine/>
    <w:uiPriority w:val="39"/>
    <w:unhideWhenUsed/>
    <w:rsid w:val="005B6989"/>
    <w:pPr>
      <w:spacing w:after="100" w:line="276" w:lineRule="auto"/>
      <w:ind w:left="1320"/>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5B6989"/>
    <w:pPr>
      <w:spacing w:after="100" w:line="276" w:lineRule="auto"/>
      <w:ind w:left="1540"/>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5B6989"/>
    <w:pPr>
      <w:spacing w:after="100" w:line="276" w:lineRule="auto"/>
      <w:ind w:left="1760"/>
    </w:pPr>
    <w:rPr>
      <w:rFonts w:asciiTheme="minorHAnsi" w:eastAsiaTheme="minorEastAsia" w:hAnsiTheme="minorHAnsi" w:cstheme="minorBidi"/>
      <w:sz w:val="22"/>
      <w:szCs w:val="22"/>
      <w:lang w:val="en-US"/>
    </w:rPr>
  </w:style>
  <w:style w:type="paragraph" w:customStyle="1" w:styleId="answercomplex2">
    <w:name w:val="answer_complex_2"/>
    <w:basedOn w:val="answercomplex"/>
    <w:qFormat/>
    <w:rsid w:val="005B6989"/>
    <w:pPr>
      <w:ind w:left="1491"/>
    </w:pPr>
  </w:style>
  <w:style w:type="paragraph" w:customStyle="1" w:styleId="Otherspecify">
    <w:name w:val="Other(specify)______"/>
    <w:basedOn w:val="Normal"/>
    <w:link w:val="OtherspecifyChar"/>
    <w:rsid w:val="005B6989"/>
    <w:pPr>
      <w:tabs>
        <w:tab w:val="right" w:leader="underscore" w:pos="3946"/>
      </w:tabs>
      <w:spacing w:after="0"/>
      <w:ind w:left="216" w:hanging="216"/>
    </w:pPr>
    <w:rPr>
      <w:rFonts w:ascii="Arial" w:hAnsi="Arial"/>
      <w:sz w:val="20"/>
      <w:szCs w:val="20"/>
    </w:rPr>
  </w:style>
  <w:style w:type="paragraph" w:customStyle="1" w:styleId="ResponsecategsChar">
    <w:name w:val="Response categs..... Char"/>
    <w:basedOn w:val="Normal"/>
    <w:link w:val="ResponsecategsCharChar"/>
    <w:rsid w:val="005B6989"/>
    <w:pPr>
      <w:tabs>
        <w:tab w:val="right" w:leader="dot" w:pos="3942"/>
      </w:tabs>
      <w:spacing w:after="0"/>
      <w:ind w:left="216" w:hanging="216"/>
    </w:pPr>
    <w:rPr>
      <w:rFonts w:ascii="Arial" w:hAnsi="Arial"/>
      <w:sz w:val="20"/>
      <w:szCs w:val="20"/>
    </w:rPr>
  </w:style>
  <w:style w:type="character" w:customStyle="1" w:styleId="ResponsecategsCharChar">
    <w:name w:val="Response categs..... Char Char"/>
    <w:basedOn w:val="DefaultParagraphFont"/>
    <w:link w:val="ResponsecategsChar"/>
    <w:rsid w:val="005B6989"/>
    <w:rPr>
      <w:rFonts w:ascii="Arial" w:eastAsia="Times New Roman" w:hAnsi="Arial" w:cs="Times New Roman"/>
      <w:sz w:val="20"/>
      <w:szCs w:val="20"/>
      <w:lang w:val="en-GB"/>
    </w:rPr>
  </w:style>
  <w:style w:type="character" w:customStyle="1" w:styleId="OtherspecifyChar">
    <w:name w:val="Other(specify)______ Char"/>
    <w:basedOn w:val="DefaultParagraphFont"/>
    <w:link w:val="Otherspecify"/>
    <w:rsid w:val="005B6989"/>
    <w:rPr>
      <w:rFonts w:ascii="Arial" w:eastAsia="Times New Roman" w:hAnsi="Arial" w:cs="Times New Roman"/>
      <w:sz w:val="20"/>
      <w:szCs w:val="20"/>
      <w:lang w:val="en-GB"/>
    </w:rPr>
  </w:style>
  <w:style w:type="paragraph" w:customStyle="1" w:styleId="BodyText1">
    <w:name w:val="Body Text1"/>
    <w:basedOn w:val="Normal"/>
    <w:uiPriority w:val="99"/>
    <w:rsid w:val="005B6989"/>
    <w:pPr>
      <w:suppressAutoHyphens/>
      <w:autoSpaceDE w:val="0"/>
      <w:autoSpaceDN w:val="0"/>
      <w:adjustRightInd w:val="0"/>
      <w:spacing w:after="0" w:line="210" w:lineRule="atLeast"/>
      <w:textAlignment w:val="baseline"/>
    </w:pPr>
    <w:rPr>
      <w:rFonts w:ascii="FrutigerLTStd-Light" w:eastAsia="Calibri" w:hAnsi="FrutigerLTStd-Light" w:cs="FrutigerLTStd-Light"/>
      <w:color w:val="000000"/>
      <w:sz w:val="17"/>
      <w:szCs w:val="17"/>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fao.org/docrep/019/i3545e/i3545e00.htm" TargetMode="External"/><Relationship Id="rId13" Type="http://schemas.openxmlformats.org/officeDocument/2006/relationships/hyperlink" Target="http://www.fao.org/fileadmin/user_upload/wa_workshop/docs/FAO-guidelines-dietary-diversity2011.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www.childinfo.org/mics3_background.html" TargetMode="External"/><Relationship Id="rId2" Type="http://schemas.openxmlformats.org/officeDocument/2006/relationships/hyperlink" Target="http://www.who.int/foodsafety/consumer/5keysmanual/en/" TargetMode="External"/><Relationship Id="rId1" Type="http://schemas.openxmlformats.org/officeDocument/2006/relationships/hyperlink" Target="http://www.childinfo.org/mics3_background.html" TargetMode="External"/><Relationship Id="rId4" Type="http://schemas.openxmlformats.org/officeDocument/2006/relationships/hyperlink" Target="http://www.who.int/mediacentre/factsheets/fs311/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F4164BA-39D0-4BA5-AD03-26B69DE801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4</Pages>
  <Words>14764</Words>
  <Characters>84156</Characters>
  <Application>Microsoft Office Word</Application>
  <DocSecurity>0</DocSecurity>
  <Lines>701</Lines>
  <Paragraphs>197</Paragraphs>
  <ScaleCrop>false</ScaleCrop>
  <HeadingPairs>
    <vt:vector size="2" baseType="variant">
      <vt:variant>
        <vt:lpstr>Title</vt:lpstr>
      </vt:variant>
      <vt:variant>
        <vt:i4>1</vt:i4>
      </vt:variant>
    </vt:vector>
  </HeadingPairs>
  <TitlesOfParts>
    <vt:vector size="1" baseType="lpstr">
      <vt:lpstr/>
    </vt:vector>
  </TitlesOfParts>
  <Company>FAO of the UN</Company>
  <LinksUpToDate>false</LinksUpToDate>
  <CharactersWithSpaces>987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vette Fautsch (ESN)</dc:creator>
  <cp:lastModifiedBy>Fautsch, Yvette (ESN)</cp:lastModifiedBy>
  <cp:revision>13</cp:revision>
  <cp:lastPrinted>2013-12-12T09:36:00Z</cp:lastPrinted>
  <dcterms:created xsi:type="dcterms:W3CDTF">2013-12-18T10:12:00Z</dcterms:created>
  <dcterms:modified xsi:type="dcterms:W3CDTF">2017-04-10T16:17:00Z</dcterms:modified>
</cp:coreProperties>
</file>